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A73FC8" w14:textId="5B753291" w:rsidR="00865330" w:rsidRPr="00817299" w:rsidRDefault="00FE7168" w:rsidP="000E1422">
      <w:pPr>
        <w:widowControl w:val="0"/>
        <w:spacing w:after="0" w:line="360" w:lineRule="auto"/>
        <w:contextualSpacing/>
        <w:jc w:val="center"/>
        <w:rPr>
          <w:rFonts w:ascii="Times New Roman" w:hAnsi="Times New Roman" w:cs="Times New Roman"/>
          <w:sz w:val="28"/>
          <w:szCs w:val="28"/>
        </w:rPr>
      </w:pPr>
      <w:bookmarkStart w:id="0" w:name="_Hlk6903087"/>
      <w:bookmarkStart w:id="1" w:name="_Hlk2583781"/>
      <w:r w:rsidRPr="00817299">
        <w:rPr>
          <w:rFonts w:ascii="Times New Roman" w:hAnsi="Times New Roman" w:cs="Times New Roman"/>
          <w:b/>
          <w:sz w:val="28"/>
          <w:szCs w:val="28"/>
        </w:rPr>
        <w:t>Lactobacilli-containing v</w:t>
      </w:r>
      <w:r w:rsidR="000E1422" w:rsidRPr="00817299">
        <w:rPr>
          <w:rFonts w:ascii="Times New Roman" w:hAnsi="Times New Roman" w:cs="Times New Roman"/>
          <w:b/>
          <w:sz w:val="28"/>
          <w:szCs w:val="28"/>
        </w:rPr>
        <w:t>aginal probiotics to cure or prevent bacterial or fungal vaginal</w:t>
      </w:r>
      <w:r w:rsidR="00670492" w:rsidRPr="00817299">
        <w:rPr>
          <w:rFonts w:ascii="Times New Roman" w:hAnsi="Times New Roman" w:cs="Times New Roman"/>
          <w:b/>
          <w:sz w:val="28"/>
          <w:szCs w:val="28"/>
        </w:rPr>
        <w:t xml:space="preserve"> dysbiosis: a systematic review and recommendations for future trial designs</w:t>
      </w:r>
    </w:p>
    <w:bookmarkEnd w:id="0"/>
    <w:p w14:paraId="7702B696" w14:textId="6BA33BA2" w:rsidR="000E1422" w:rsidRPr="00817299" w:rsidRDefault="000E1422" w:rsidP="0008753D">
      <w:pPr>
        <w:widowControl w:val="0"/>
        <w:spacing w:after="0" w:line="360" w:lineRule="auto"/>
        <w:rPr>
          <w:rFonts w:ascii="Times New Roman" w:hAnsi="Times New Roman" w:cs="Times New Roman"/>
          <w:sz w:val="24"/>
          <w:szCs w:val="24"/>
        </w:rPr>
      </w:pPr>
    </w:p>
    <w:p w14:paraId="7033B2D4" w14:textId="63D18AAA" w:rsidR="00271B74" w:rsidRPr="00817299" w:rsidRDefault="00FE7168" w:rsidP="00FE7168">
      <w:pPr>
        <w:widowControl w:val="0"/>
        <w:spacing w:after="0" w:line="360" w:lineRule="auto"/>
        <w:jc w:val="center"/>
        <w:rPr>
          <w:rFonts w:ascii="Times New Roman" w:hAnsi="Times New Roman" w:cs="Times New Roman"/>
          <w:sz w:val="24"/>
          <w:szCs w:val="24"/>
          <w:lang w:val="nl-NL"/>
        </w:rPr>
      </w:pPr>
      <w:r w:rsidRPr="00817299">
        <w:rPr>
          <w:rFonts w:ascii="Times New Roman" w:hAnsi="Times New Roman" w:cs="Times New Roman"/>
          <w:sz w:val="24"/>
          <w:szCs w:val="24"/>
          <w:lang w:val="nl-NL"/>
        </w:rPr>
        <w:t>Janneke H.H.M. van de Wijgert</w:t>
      </w:r>
      <w:r w:rsidRPr="00817299">
        <w:rPr>
          <w:rFonts w:ascii="Times New Roman" w:hAnsi="Times New Roman" w:cs="Times New Roman"/>
          <w:sz w:val="24"/>
          <w:szCs w:val="24"/>
          <w:vertAlign w:val="superscript"/>
          <w:lang w:val="nl-NL"/>
        </w:rPr>
        <w:t>1,2</w:t>
      </w:r>
      <w:r w:rsidRPr="00817299">
        <w:rPr>
          <w:rFonts w:ascii="Times New Roman" w:hAnsi="Times New Roman" w:cs="Times New Roman"/>
          <w:sz w:val="24"/>
          <w:szCs w:val="24"/>
          <w:lang w:val="nl-NL"/>
        </w:rPr>
        <w:t xml:space="preserve"> and Marijn C. Verwijs</w:t>
      </w:r>
      <w:r w:rsidRPr="00817299">
        <w:rPr>
          <w:rFonts w:ascii="Times New Roman" w:hAnsi="Times New Roman" w:cs="Times New Roman"/>
          <w:sz w:val="24"/>
          <w:szCs w:val="24"/>
          <w:vertAlign w:val="superscript"/>
          <w:lang w:val="nl-NL"/>
        </w:rPr>
        <w:t>1</w:t>
      </w:r>
    </w:p>
    <w:p w14:paraId="615B771B" w14:textId="77777777" w:rsidR="00FE7168" w:rsidRPr="00817299" w:rsidRDefault="00FE7168" w:rsidP="00E559C0">
      <w:pPr>
        <w:widowControl w:val="0"/>
        <w:spacing w:after="0"/>
        <w:rPr>
          <w:rFonts w:ascii="Times New Roman" w:hAnsi="Times New Roman" w:cs="Times New Roman"/>
          <w:b/>
          <w:sz w:val="24"/>
          <w:szCs w:val="24"/>
          <w:lang w:val="nl-NL"/>
        </w:rPr>
      </w:pPr>
    </w:p>
    <w:p w14:paraId="2CA9F898" w14:textId="77777777" w:rsidR="00E559C0" w:rsidRPr="00817299" w:rsidRDefault="00E559C0" w:rsidP="00E559C0">
      <w:pPr>
        <w:widowControl w:val="0"/>
        <w:spacing w:after="0"/>
        <w:rPr>
          <w:rFonts w:ascii="Times New Roman" w:hAnsi="Times New Roman" w:cs="Times New Roman"/>
          <w:b/>
          <w:sz w:val="24"/>
          <w:szCs w:val="24"/>
          <w:lang w:val="nl-NL"/>
        </w:rPr>
      </w:pPr>
    </w:p>
    <w:p w14:paraId="59C678F3" w14:textId="7535D143" w:rsidR="00FE7168" w:rsidRPr="00817299" w:rsidRDefault="00FE7168" w:rsidP="00E559C0">
      <w:pPr>
        <w:widowControl w:val="0"/>
        <w:spacing w:after="0"/>
        <w:rPr>
          <w:rFonts w:ascii="Times New Roman" w:hAnsi="Times New Roman" w:cs="Times New Roman"/>
          <w:b/>
          <w:sz w:val="24"/>
          <w:szCs w:val="24"/>
        </w:rPr>
      </w:pPr>
      <w:r w:rsidRPr="00817299">
        <w:rPr>
          <w:rFonts w:ascii="Times New Roman" w:hAnsi="Times New Roman" w:cs="Times New Roman"/>
          <w:b/>
          <w:sz w:val="24"/>
          <w:szCs w:val="24"/>
        </w:rPr>
        <w:t>Affiliations:</w:t>
      </w:r>
    </w:p>
    <w:p w14:paraId="2E1AFB10" w14:textId="77777777" w:rsidR="00FE7168" w:rsidRPr="00817299" w:rsidRDefault="00FE7168" w:rsidP="00E559C0">
      <w:pPr>
        <w:pStyle w:val="ListParagraph"/>
        <w:numPr>
          <w:ilvl w:val="0"/>
          <w:numId w:val="1"/>
        </w:numPr>
        <w:ind w:left="426" w:hanging="426"/>
        <w:rPr>
          <w:rFonts w:ascii="Times New Roman" w:hAnsi="Times New Roman" w:cs="Times New Roman"/>
          <w:sz w:val="24"/>
          <w:szCs w:val="24"/>
        </w:rPr>
      </w:pPr>
      <w:r w:rsidRPr="00817299">
        <w:rPr>
          <w:rFonts w:ascii="Times New Roman" w:hAnsi="Times New Roman" w:cs="Times New Roman"/>
          <w:sz w:val="24"/>
          <w:szCs w:val="24"/>
        </w:rPr>
        <w:t>Institute of Infection and Global Health, University of Liverpool, Ronald Ross Building, 8 West Derby Street, Liverpool L69 7BE, UK</w:t>
      </w:r>
    </w:p>
    <w:p w14:paraId="5F825BED" w14:textId="11710CD4" w:rsidR="00FE7168" w:rsidRPr="00817299" w:rsidRDefault="00FE7168" w:rsidP="00E559C0">
      <w:pPr>
        <w:pStyle w:val="ListParagraph"/>
        <w:numPr>
          <w:ilvl w:val="0"/>
          <w:numId w:val="1"/>
        </w:numPr>
        <w:overflowPunct w:val="0"/>
        <w:ind w:left="426" w:hanging="426"/>
        <w:rPr>
          <w:rFonts w:ascii="Times New Roman" w:hAnsi="Times New Roman" w:cs="Times New Roman"/>
          <w:sz w:val="24"/>
          <w:szCs w:val="24"/>
        </w:rPr>
      </w:pPr>
      <w:r w:rsidRPr="00817299">
        <w:rPr>
          <w:rFonts w:ascii="Times New Roman" w:hAnsi="Times New Roman" w:cs="Times New Roman"/>
          <w:sz w:val="24"/>
          <w:szCs w:val="24"/>
        </w:rPr>
        <w:t>Julius Center for Health Sciences and Primary Care, University Medical Center Utrecht,</w:t>
      </w:r>
      <w:r w:rsidR="00905827" w:rsidRPr="00817299">
        <w:rPr>
          <w:rFonts w:ascii="Times New Roman" w:hAnsi="Times New Roman" w:cs="Times New Roman"/>
          <w:sz w:val="24"/>
          <w:szCs w:val="24"/>
        </w:rPr>
        <w:t xml:space="preserve"> U</w:t>
      </w:r>
      <w:r w:rsidR="001F01F9" w:rsidRPr="00817299">
        <w:rPr>
          <w:rFonts w:ascii="Times New Roman" w:hAnsi="Times New Roman" w:cs="Times New Roman"/>
          <w:sz w:val="24"/>
          <w:szCs w:val="24"/>
        </w:rPr>
        <w:t>trecht U</w:t>
      </w:r>
      <w:r w:rsidR="00905827" w:rsidRPr="00817299">
        <w:rPr>
          <w:rFonts w:ascii="Times New Roman" w:hAnsi="Times New Roman" w:cs="Times New Roman"/>
          <w:sz w:val="24"/>
          <w:szCs w:val="24"/>
        </w:rPr>
        <w:t>niversity,</w:t>
      </w:r>
      <w:r w:rsidRPr="00817299">
        <w:rPr>
          <w:rFonts w:ascii="Times New Roman" w:hAnsi="Times New Roman" w:cs="Times New Roman"/>
          <w:sz w:val="24"/>
          <w:szCs w:val="24"/>
        </w:rPr>
        <w:t xml:space="preserve"> </w:t>
      </w:r>
      <w:r w:rsidR="000B2244" w:rsidRPr="00817299">
        <w:rPr>
          <w:rFonts w:ascii="Times New Roman" w:hAnsi="Times New Roman" w:cs="Times New Roman"/>
          <w:sz w:val="24"/>
          <w:szCs w:val="24"/>
        </w:rPr>
        <w:t xml:space="preserve">Stratenum </w:t>
      </w:r>
      <w:r w:rsidRPr="00817299">
        <w:rPr>
          <w:rFonts w:ascii="Times New Roman" w:hAnsi="Times New Roman" w:cs="Times New Roman"/>
          <w:sz w:val="24"/>
          <w:szCs w:val="24"/>
        </w:rPr>
        <w:t xml:space="preserve">Huispost nr STR 6.131, PO Box 85 500, 3508 GA </w:t>
      </w:r>
      <w:r w:rsidR="00133274" w:rsidRPr="00817299">
        <w:rPr>
          <w:rFonts w:ascii="Times New Roman" w:hAnsi="Times New Roman" w:cs="Times New Roman"/>
          <w:sz w:val="24"/>
          <w:szCs w:val="24"/>
        </w:rPr>
        <w:t>Utrecht, The Netherlands</w:t>
      </w:r>
    </w:p>
    <w:p w14:paraId="5D9A2C70" w14:textId="263EA4AE" w:rsidR="00A1562D" w:rsidRPr="00817299" w:rsidRDefault="00A1562D" w:rsidP="00E559C0">
      <w:pPr>
        <w:widowControl w:val="0"/>
        <w:spacing w:after="0"/>
        <w:rPr>
          <w:rFonts w:ascii="Times New Roman" w:hAnsi="Times New Roman" w:cs="Times New Roman"/>
          <w:sz w:val="24"/>
          <w:szCs w:val="24"/>
        </w:rPr>
      </w:pPr>
    </w:p>
    <w:p w14:paraId="529B325A" w14:textId="77777777" w:rsidR="00E559C0" w:rsidRPr="00817299" w:rsidRDefault="00E559C0" w:rsidP="00E559C0">
      <w:pPr>
        <w:widowControl w:val="0"/>
        <w:spacing w:after="0"/>
        <w:rPr>
          <w:rFonts w:ascii="Times New Roman" w:hAnsi="Times New Roman" w:cs="Times New Roman"/>
          <w:b/>
          <w:sz w:val="24"/>
          <w:szCs w:val="24"/>
        </w:rPr>
      </w:pPr>
    </w:p>
    <w:p w14:paraId="5A10C12C" w14:textId="0FB29F70" w:rsidR="00FE7168" w:rsidRPr="00817299" w:rsidRDefault="00FE7168" w:rsidP="00E559C0">
      <w:pPr>
        <w:widowControl w:val="0"/>
        <w:spacing w:after="0"/>
        <w:rPr>
          <w:rFonts w:ascii="Times New Roman" w:hAnsi="Times New Roman" w:cs="Times New Roman"/>
          <w:b/>
          <w:sz w:val="24"/>
          <w:szCs w:val="24"/>
        </w:rPr>
      </w:pPr>
      <w:r w:rsidRPr="00817299">
        <w:rPr>
          <w:rFonts w:ascii="Times New Roman" w:hAnsi="Times New Roman" w:cs="Times New Roman"/>
          <w:b/>
          <w:sz w:val="24"/>
          <w:szCs w:val="24"/>
        </w:rPr>
        <w:t xml:space="preserve">Correspondence to: </w:t>
      </w:r>
    </w:p>
    <w:p w14:paraId="4FCFAB98" w14:textId="77777777" w:rsidR="00FE7168" w:rsidRPr="00817299" w:rsidRDefault="00FE7168" w:rsidP="00E559C0">
      <w:pPr>
        <w:widowControl w:val="0"/>
        <w:spacing w:after="0"/>
        <w:contextualSpacing/>
        <w:rPr>
          <w:rFonts w:ascii="Times New Roman" w:hAnsi="Times New Roman" w:cs="Times New Roman"/>
          <w:sz w:val="24"/>
          <w:szCs w:val="24"/>
        </w:rPr>
      </w:pPr>
      <w:r w:rsidRPr="00817299">
        <w:rPr>
          <w:rFonts w:ascii="Times New Roman" w:hAnsi="Times New Roman" w:cs="Times New Roman"/>
          <w:sz w:val="24"/>
          <w:szCs w:val="24"/>
        </w:rPr>
        <w:t>Professor Janneke van de Wijgert, MD PhD MPH</w:t>
      </w:r>
    </w:p>
    <w:p w14:paraId="54494D8E" w14:textId="728E8F50" w:rsidR="00FE7168" w:rsidRPr="00817299" w:rsidRDefault="00133274" w:rsidP="00E559C0">
      <w:pPr>
        <w:widowControl w:val="0"/>
        <w:spacing w:after="0"/>
        <w:contextualSpacing/>
        <w:rPr>
          <w:rFonts w:ascii="Times New Roman" w:hAnsi="Times New Roman" w:cs="Times New Roman"/>
          <w:sz w:val="24"/>
          <w:szCs w:val="24"/>
        </w:rPr>
      </w:pPr>
      <w:r w:rsidRPr="00817299">
        <w:rPr>
          <w:rFonts w:ascii="Times New Roman" w:hAnsi="Times New Roman" w:cs="Times New Roman"/>
          <w:sz w:val="24"/>
          <w:szCs w:val="24"/>
        </w:rPr>
        <w:t xml:space="preserve">Julius Center for Health Sciences and Primary Care, University Medical Center Utrecht, </w:t>
      </w:r>
      <w:r w:rsidR="00F442E9" w:rsidRPr="00817299">
        <w:rPr>
          <w:rFonts w:ascii="Times New Roman" w:hAnsi="Times New Roman" w:cs="Times New Roman"/>
          <w:sz w:val="24"/>
          <w:szCs w:val="24"/>
        </w:rPr>
        <w:t xml:space="preserve">Utrecht University, </w:t>
      </w:r>
      <w:r w:rsidR="000B2244" w:rsidRPr="00817299">
        <w:rPr>
          <w:rFonts w:ascii="Times New Roman" w:hAnsi="Times New Roman" w:cs="Times New Roman"/>
          <w:sz w:val="24"/>
          <w:szCs w:val="24"/>
        </w:rPr>
        <w:t xml:space="preserve">Stratenum </w:t>
      </w:r>
      <w:r w:rsidRPr="00817299">
        <w:rPr>
          <w:rFonts w:ascii="Times New Roman" w:hAnsi="Times New Roman" w:cs="Times New Roman"/>
          <w:sz w:val="24"/>
          <w:szCs w:val="24"/>
        </w:rPr>
        <w:t>Huispost nr STR 6.131, PO Box 85 500, 3508 GA Utrecht, The Netherlands</w:t>
      </w:r>
    </w:p>
    <w:p w14:paraId="1B312BA9" w14:textId="77777777" w:rsidR="00FE7168" w:rsidRPr="00817299" w:rsidRDefault="00FE7168" w:rsidP="00E559C0">
      <w:pPr>
        <w:widowControl w:val="0"/>
        <w:spacing w:after="0"/>
        <w:contextualSpacing/>
        <w:rPr>
          <w:rFonts w:ascii="Times New Roman" w:hAnsi="Times New Roman" w:cs="Times New Roman"/>
          <w:sz w:val="24"/>
          <w:szCs w:val="24"/>
        </w:rPr>
      </w:pPr>
      <w:r w:rsidRPr="00817299">
        <w:rPr>
          <w:rFonts w:ascii="Times New Roman" w:hAnsi="Times New Roman" w:cs="Times New Roman"/>
          <w:sz w:val="24"/>
          <w:szCs w:val="24"/>
        </w:rPr>
        <w:t>ORCID: 0000-0003-2728-4560</w:t>
      </w:r>
    </w:p>
    <w:p w14:paraId="7829CFD4" w14:textId="4864BB86" w:rsidR="00A1562D" w:rsidRPr="00817299" w:rsidRDefault="00FE7168" w:rsidP="00E559C0">
      <w:pPr>
        <w:widowControl w:val="0"/>
        <w:spacing w:after="0"/>
        <w:rPr>
          <w:rFonts w:ascii="Times New Roman" w:hAnsi="Times New Roman" w:cs="Times New Roman"/>
          <w:sz w:val="24"/>
          <w:szCs w:val="24"/>
        </w:rPr>
      </w:pPr>
      <w:r w:rsidRPr="00817299">
        <w:rPr>
          <w:rFonts w:ascii="Times New Roman" w:hAnsi="Times New Roman" w:cs="Times New Roman"/>
          <w:sz w:val="24"/>
          <w:szCs w:val="24"/>
        </w:rPr>
        <w:t xml:space="preserve">E-mail: </w:t>
      </w:r>
      <w:hyperlink r:id="rId7" w:history="1">
        <w:r w:rsidRPr="00817299">
          <w:rPr>
            <w:rStyle w:val="Hyperlink"/>
            <w:rFonts w:ascii="Times New Roman" w:hAnsi="Times New Roman" w:cs="Times New Roman"/>
            <w:color w:val="auto"/>
            <w:sz w:val="24"/>
            <w:szCs w:val="24"/>
          </w:rPr>
          <w:t>j.vandewijgert@liverpool.ac.uk</w:t>
        </w:r>
      </w:hyperlink>
    </w:p>
    <w:p w14:paraId="152EF65E" w14:textId="26E7760C" w:rsidR="00FE7168" w:rsidRPr="00817299" w:rsidRDefault="00FE7168" w:rsidP="00E559C0">
      <w:pPr>
        <w:widowControl w:val="0"/>
        <w:spacing w:after="0"/>
        <w:rPr>
          <w:rFonts w:ascii="Times New Roman" w:hAnsi="Times New Roman" w:cs="Times New Roman"/>
          <w:sz w:val="24"/>
          <w:szCs w:val="24"/>
        </w:rPr>
      </w:pPr>
    </w:p>
    <w:p w14:paraId="18A86B8D" w14:textId="77777777" w:rsidR="00E559C0" w:rsidRPr="00817299" w:rsidRDefault="00E559C0" w:rsidP="00E559C0">
      <w:pPr>
        <w:widowControl w:val="0"/>
        <w:spacing w:after="0"/>
        <w:rPr>
          <w:rFonts w:ascii="Times New Roman" w:hAnsi="Times New Roman" w:cs="Times New Roman"/>
          <w:sz w:val="24"/>
          <w:szCs w:val="24"/>
        </w:rPr>
      </w:pPr>
    </w:p>
    <w:p w14:paraId="424082BD" w14:textId="30300EF9" w:rsidR="00FE7168" w:rsidRPr="00817299" w:rsidRDefault="00FE7168" w:rsidP="00E559C0">
      <w:pPr>
        <w:widowControl w:val="0"/>
        <w:spacing w:after="0"/>
        <w:rPr>
          <w:rFonts w:ascii="Times New Roman" w:hAnsi="Times New Roman" w:cs="Times New Roman"/>
          <w:b/>
          <w:sz w:val="24"/>
          <w:szCs w:val="24"/>
        </w:rPr>
      </w:pPr>
      <w:r w:rsidRPr="00817299">
        <w:rPr>
          <w:rFonts w:ascii="Times New Roman" w:hAnsi="Times New Roman" w:cs="Times New Roman"/>
          <w:b/>
          <w:sz w:val="24"/>
          <w:szCs w:val="24"/>
        </w:rPr>
        <w:t xml:space="preserve">Running title: </w:t>
      </w:r>
      <w:r w:rsidRPr="00817299">
        <w:rPr>
          <w:rFonts w:ascii="Times New Roman" w:hAnsi="Times New Roman" w:cs="Times New Roman"/>
          <w:sz w:val="24"/>
          <w:szCs w:val="24"/>
        </w:rPr>
        <w:t>Systematic re</w:t>
      </w:r>
      <w:r w:rsidR="00BC0B21" w:rsidRPr="00817299">
        <w:rPr>
          <w:rFonts w:ascii="Times New Roman" w:hAnsi="Times New Roman" w:cs="Times New Roman"/>
          <w:sz w:val="24"/>
          <w:szCs w:val="24"/>
        </w:rPr>
        <w:t xml:space="preserve">view of </w:t>
      </w:r>
      <w:r w:rsidRPr="00817299">
        <w:rPr>
          <w:rFonts w:ascii="Times New Roman" w:hAnsi="Times New Roman" w:cs="Times New Roman"/>
          <w:sz w:val="24"/>
          <w:szCs w:val="24"/>
        </w:rPr>
        <w:t>vaginal probiotics</w:t>
      </w:r>
    </w:p>
    <w:p w14:paraId="0387D62B" w14:textId="1032B4C0" w:rsidR="00A1562D" w:rsidRPr="00817299" w:rsidRDefault="00A1562D" w:rsidP="00E559C0">
      <w:pPr>
        <w:widowControl w:val="0"/>
        <w:spacing w:after="0"/>
        <w:rPr>
          <w:rFonts w:ascii="Times New Roman" w:hAnsi="Times New Roman" w:cs="Times New Roman"/>
          <w:sz w:val="24"/>
          <w:szCs w:val="24"/>
        </w:rPr>
      </w:pPr>
    </w:p>
    <w:p w14:paraId="044CE9E5" w14:textId="77777777" w:rsidR="00E559C0" w:rsidRPr="00817299" w:rsidRDefault="00E559C0" w:rsidP="00E559C0">
      <w:pPr>
        <w:widowControl w:val="0"/>
        <w:spacing w:after="0"/>
        <w:rPr>
          <w:rFonts w:ascii="Times New Roman" w:hAnsi="Times New Roman" w:cs="Times New Roman"/>
          <w:sz w:val="24"/>
          <w:szCs w:val="24"/>
        </w:rPr>
      </w:pPr>
    </w:p>
    <w:p w14:paraId="48C32334" w14:textId="5E587B87" w:rsidR="00A1562D" w:rsidRPr="00817299" w:rsidRDefault="00A1562D" w:rsidP="00E559C0">
      <w:pPr>
        <w:widowControl w:val="0"/>
        <w:spacing w:after="0"/>
        <w:rPr>
          <w:rFonts w:ascii="Times New Roman" w:hAnsi="Times New Roman" w:cs="Times New Roman"/>
          <w:b/>
          <w:sz w:val="24"/>
          <w:szCs w:val="24"/>
        </w:rPr>
      </w:pPr>
      <w:r w:rsidRPr="00817299">
        <w:rPr>
          <w:rFonts w:ascii="Times New Roman" w:hAnsi="Times New Roman" w:cs="Times New Roman"/>
          <w:b/>
          <w:sz w:val="24"/>
          <w:szCs w:val="24"/>
        </w:rPr>
        <w:t>Word counts:</w:t>
      </w:r>
    </w:p>
    <w:p w14:paraId="54CC5C37" w14:textId="6CC2B7C8" w:rsidR="00F06C7B" w:rsidRPr="00817299" w:rsidRDefault="00F06C7B" w:rsidP="00E559C0">
      <w:pPr>
        <w:widowControl w:val="0"/>
        <w:spacing w:after="0"/>
        <w:rPr>
          <w:rFonts w:ascii="Times New Roman" w:hAnsi="Times New Roman" w:cs="Times New Roman"/>
          <w:sz w:val="24"/>
          <w:szCs w:val="24"/>
        </w:rPr>
      </w:pPr>
      <w:r w:rsidRPr="00817299">
        <w:rPr>
          <w:rFonts w:ascii="Times New Roman" w:hAnsi="Times New Roman" w:cs="Times New Roman"/>
          <w:sz w:val="24"/>
          <w:szCs w:val="24"/>
        </w:rPr>
        <w:t>Abstract:</w:t>
      </w:r>
      <w:r w:rsidR="007D5974" w:rsidRPr="00817299">
        <w:rPr>
          <w:rFonts w:ascii="Times New Roman" w:hAnsi="Times New Roman" w:cs="Times New Roman"/>
          <w:sz w:val="24"/>
          <w:szCs w:val="24"/>
        </w:rPr>
        <w:t xml:space="preserve"> </w:t>
      </w:r>
      <w:r w:rsidR="00EE4A33" w:rsidRPr="00817299">
        <w:rPr>
          <w:rFonts w:ascii="Times New Roman" w:hAnsi="Times New Roman" w:cs="Times New Roman"/>
          <w:sz w:val="24"/>
          <w:szCs w:val="24"/>
        </w:rPr>
        <w:t>250</w:t>
      </w:r>
      <w:r w:rsidR="00FE7168" w:rsidRPr="00817299">
        <w:rPr>
          <w:rFonts w:ascii="Times New Roman" w:hAnsi="Times New Roman" w:cs="Times New Roman"/>
          <w:sz w:val="24"/>
          <w:szCs w:val="24"/>
        </w:rPr>
        <w:t xml:space="preserve"> words (max </w:t>
      </w:r>
      <w:r w:rsidR="007D5974" w:rsidRPr="00817299">
        <w:rPr>
          <w:rFonts w:ascii="Times New Roman" w:hAnsi="Times New Roman" w:cs="Times New Roman"/>
          <w:sz w:val="24"/>
          <w:szCs w:val="24"/>
        </w:rPr>
        <w:t>250</w:t>
      </w:r>
      <w:r w:rsidR="00FE7168" w:rsidRPr="00817299">
        <w:rPr>
          <w:rFonts w:ascii="Times New Roman" w:hAnsi="Times New Roman" w:cs="Times New Roman"/>
          <w:sz w:val="24"/>
          <w:szCs w:val="24"/>
        </w:rPr>
        <w:t>)</w:t>
      </w:r>
    </w:p>
    <w:p w14:paraId="039C47BE" w14:textId="67A969F6" w:rsidR="00F06C7B" w:rsidRPr="00817299" w:rsidRDefault="00F06C7B" w:rsidP="00E559C0">
      <w:pPr>
        <w:widowControl w:val="0"/>
        <w:spacing w:after="0"/>
        <w:rPr>
          <w:rFonts w:ascii="Times New Roman" w:hAnsi="Times New Roman" w:cs="Times New Roman"/>
          <w:sz w:val="24"/>
          <w:szCs w:val="24"/>
        </w:rPr>
      </w:pPr>
      <w:r w:rsidRPr="00817299">
        <w:rPr>
          <w:rFonts w:ascii="Times New Roman" w:hAnsi="Times New Roman" w:cs="Times New Roman"/>
          <w:sz w:val="24"/>
          <w:szCs w:val="24"/>
        </w:rPr>
        <w:t xml:space="preserve">Text: </w:t>
      </w:r>
      <w:r w:rsidR="00FE7168" w:rsidRPr="00817299">
        <w:rPr>
          <w:rFonts w:ascii="Times New Roman" w:hAnsi="Times New Roman" w:cs="Times New Roman"/>
          <w:sz w:val="24"/>
          <w:szCs w:val="24"/>
        </w:rPr>
        <w:t xml:space="preserve">words </w:t>
      </w:r>
      <w:r w:rsidR="00DC1839" w:rsidRPr="00817299">
        <w:rPr>
          <w:rFonts w:ascii="Times New Roman" w:hAnsi="Times New Roman" w:cs="Times New Roman"/>
          <w:sz w:val="24"/>
          <w:szCs w:val="24"/>
        </w:rPr>
        <w:t>3,500</w:t>
      </w:r>
      <w:r w:rsidR="00EE4A33" w:rsidRPr="00817299">
        <w:rPr>
          <w:rFonts w:ascii="Times New Roman" w:hAnsi="Times New Roman" w:cs="Times New Roman"/>
          <w:sz w:val="24"/>
          <w:szCs w:val="24"/>
        </w:rPr>
        <w:t xml:space="preserve"> </w:t>
      </w:r>
      <w:r w:rsidR="00FE7168" w:rsidRPr="00817299">
        <w:rPr>
          <w:rFonts w:ascii="Times New Roman" w:hAnsi="Times New Roman" w:cs="Times New Roman"/>
          <w:sz w:val="24"/>
          <w:szCs w:val="24"/>
        </w:rPr>
        <w:t>(max 3,500)</w:t>
      </w:r>
    </w:p>
    <w:p w14:paraId="6846C3A8" w14:textId="4A4278C2" w:rsidR="00865330" w:rsidRPr="00817299" w:rsidRDefault="00F06C7B" w:rsidP="00E559C0">
      <w:pPr>
        <w:widowControl w:val="0"/>
        <w:spacing w:after="0"/>
        <w:rPr>
          <w:rFonts w:ascii="Times New Roman" w:hAnsi="Times New Roman" w:cs="Times New Roman"/>
          <w:sz w:val="24"/>
          <w:szCs w:val="24"/>
        </w:rPr>
      </w:pPr>
      <w:r w:rsidRPr="00817299">
        <w:rPr>
          <w:rFonts w:ascii="Times New Roman" w:hAnsi="Times New Roman" w:cs="Times New Roman"/>
          <w:sz w:val="24"/>
          <w:szCs w:val="24"/>
        </w:rPr>
        <w:t xml:space="preserve">Tables/Figures: </w:t>
      </w:r>
      <w:r w:rsidR="008D40B4" w:rsidRPr="00817299">
        <w:rPr>
          <w:rFonts w:ascii="Times New Roman" w:hAnsi="Times New Roman" w:cs="Times New Roman"/>
          <w:sz w:val="24"/>
          <w:szCs w:val="24"/>
        </w:rPr>
        <w:t>5</w:t>
      </w:r>
      <w:r w:rsidR="00865330" w:rsidRPr="00817299">
        <w:rPr>
          <w:rFonts w:ascii="Times New Roman" w:hAnsi="Times New Roman" w:cs="Times New Roman"/>
          <w:sz w:val="24"/>
          <w:szCs w:val="24"/>
        </w:rPr>
        <w:br w:type="page"/>
      </w:r>
    </w:p>
    <w:p w14:paraId="561EADFD" w14:textId="0C46100A" w:rsidR="007D5974" w:rsidRPr="00817299" w:rsidRDefault="00E363F0"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lastRenderedPageBreak/>
        <w:t>Abstract</w:t>
      </w:r>
    </w:p>
    <w:p w14:paraId="1D8A8217" w14:textId="186FBDEB" w:rsidR="007D5974"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Background</w:t>
      </w:r>
      <w:r w:rsidR="00C25499" w:rsidRPr="00817299">
        <w:rPr>
          <w:rFonts w:ascii="Times New Roman" w:hAnsi="Times New Roman" w:cs="Times New Roman"/>
          <w:b/>
          <w:sz w:val="24"/>
          <w:szCs w:val="24"/>
        </w:rPr>
        <w:t>:</w:t>
      </w:r>
      <w:r w:rsidR="00FE21EF" w:rsidRPr="00817299">
        <w:rPr>
          <w:rFonts w:ascii="Times New Roman" w:hAnsi="Times New Roman" w:cs="Times New Roman"/>
          <w:b/>
          <w:sz w:val="24"/>
          <w:szCs w:val="24"/>
        </w:rPr>
        <w:t xml:space="preserve"> </w:t>
      </w:r>
      <w:r w:rsidR="00C25499" w:rsidRPr="00817299">
        <w:rPr>
          <w:rFonts w:ascii="Times New Roman" w:hAnsi="Times New Roman" w:cs="Times New Roman"/>
          <w:sz w:val="24"/>
          <w:szCs w:val="24"/>
        </w:rPr>
        <w:t>Vaginal p</w:t>
      </w:r>
      <w:r w:rsidR="006A0430" w:rsidRPr="00817299">
        <w:rPr>
          <w:rFonts w:ascii="Times New Roman" w:hAnsi="Times New Roman" w:cs="Times New Roman"/>
          <w:sz w:val="24"/>
          <w:szCs w:val="24"/>
        </w:rPr>
        <w:t xml:space="preserve">robiotics </w:t>
      </w:r>
      <w:r w:rsidR="00C25499" w:rsidRPr="00817299">
        <w:rPr>
          <w:rFonts w:ascii="Times New Roman" w:hAnsi="Times New Roman" w:cs="Times New Roman"/>
          <w:sz w:val="24"/>
          <w:szCs w:val="24"/>
        </w:rPr>
        <w:t xml:space="preserve">claiming </w:t>
      </w:r>
      <w:r w:rsidR="006A0430" w:rsidRPr="00817299">
        <w:rPr>
          <w:rFonts w:ascii="Times New Roman" w:hAnsi="Times New Roman" w:cs="Times New Roman"/>
          <w:sz w:val="24"/>
          <w:szCs w:val="24"/>
        </w:rPr>
        <w:t xml:space="preserve">to cure </w:t>
      </w:r>
      <w:r w:rsidR="00C25499" w:rsidRPr="00817299">
        <w:rPr>
          <w:rFonts w:ascii="Times New Roman" w:hAnsi="Times New Roman" w:cs="Times New Roman"/>
          <w:sz w:val="24"/>
          <w:szCs w:val="24"/>
        </w:rPr>
        <w:t>and/</w:t>
      </w:r>
      <w:r w:rsidR="006A0430" w:rsidRPr="00817299">
        <w:rPr>
          <w:rFonts w:ascii="Times New Roman" w:hAnsi="Times New Roman" w:cs="Times New Roman"/>
          <w:sz w:val="24"/>
          <w:szCs w:val="24"/>
        </w:rPr>
        <w:t>or prevent</w:t>
      </w:r>
      <w:r w:rsidR="00C25499" w:rsidRPr="00817299">
        <w:rPr>
          <w:rFonts w:ascii="Times New Roman" w:hAnsi="Times New Roman" w:cs="Times New Roman"/>
          <w:sz w:val="24"/>
          <w:szCs w:val="24"/>
        </w:rPr>
        <w:t xml:space="preserve"> bacterial and/or fungal vaginal dysbiosis are available </w:t>
      </w:r>
      <w:r w:rsidR="00C50704" w:rsidRPr="00817299">
        <w:rPr>
          <w:rFonts w:ascii="Times New Roman" w:hAnsi="Times New Roman" w:cs="Times New Roman"/>
          <w:sz w:val="24"/>
          <w:szCs w:val="24"/>
        </w:rPr>
        <w:t xml:space="preserve">on the market </w:t>
      </w:r>
      <w:r w:rsidR="00C25499" w:rsidRPr="00817299">
        <w:rPr>
          <w:rFonts w:ascii="Times New Roman" w:hAnsi="Times New Roman" w:cs="Times New Roman"/>
          <w:sz w:val="24"/>
          <w:szCs w:val="24"/>
        </w:rPr>
        <w:t>but did, until recently, not have to be approved as drugs for human use</w:t>
      </w:r>
      <w:r w:rsidR="00C50704" w:rsidRPr="00817299">
        <w:rPr>
          <w:rFonts w:ascii="Times New Roman" w:hAnsi="Times New Roman" w:cs="Times New Roman"/>
          <w:sz w:val="24"/>
          <w:szCs w:val="24"/>
        </w:rPr>
        <w:t>.</w:t>
      </w:r>
    </w:p>
    <w:p w14:paraId="56F88531" w14:textId="1A7FA260" w:rsidR="007D5974"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Objectives</w:t>
      </w:r>
      <w:r w:rsidR="00C25499" w:rsidRPr="00817299">
        <w:rPr>
          <w:rFonts w:ascii="Times New Roman" w:hAnsi="Times New Roman" w:cs="Times New Roman"/>
          <w:b/>
          <w:sz w:val="24"/>
          <w:szCs w:val="24"/>
        </w:rPr>
        <w:t>:</w:t>
      </w:r>
      <w:r w:rsidR="00FE21EF" w:rsidRPr="00817299">
        <w:rPr>
          <w:rFonts w:ascii="Times New Roman" w:hAnsi="Times New Roman" w:cs="Times New Roman"/>
          <w:b/>
          <w:sz w:val="24"/>
          <w:szCs w:val="24"/>
        </w:rPr>
        <w:t xml:space="preserve"> </w:t>
      </w:r>
      <w:r w:rsidR="00A46F9E" w:rsidRPr="00817299">
        <w:rPr>
          <w:rFonts w:ascii="Times New Roman" w:hAnsi="Times New Roman" w:cs="Times New Roman"/>
          <w:sz w:val="24"/>
          <w:szCs w:val="24"/>
        </w:rPr>
        <w:t xml:space="preserve">We </w:t>
      </w:r>
      <w:r w:rsidR="00C50704" w:rsidRPr="00817299">
        <w:rPr>
          <w:rFonts w:ascii="Times New Roman" w:hAnsi="Times New Roman" w:cs="Times New Roman"/>
          <w:sz w:val="24"/>
          <w:szCs w:val="24"/>
        </w:rPr>
        <w:t>evaluated the</w:t>
      </w:r>
      <w:r w:rsidR="00B06800" w:rsidRPr="00817299">
        <w:rPr>
          <w:rFonts w:ascii="Times New Roman" w:hAnsi="Times New Roman" w:cs="Times New Roman"/>
          <w:sz w:val="24"/>
          <w:szCs w:val="24"/>
        </w:rPr>
        <w:t xml:space="preserve"> impact of vaginal probiotics</w:t>
      </w:r>
      <w:r w:rsidR="00C50704" w:rsidRPr="00817299">
        <w:rPr>
          <w:rFonts w:ascii="Times New Roman" w:hAnsi="Times New Roman" w:cs="Times New Roman"/>
          <w:sz w:val="24"/>
          <w:szCs w:val="24"/>
        </w:rPr>
        <w:t xml:space="preserve"> on bacterial vaginosis (BV) and vulvovaginal candidiasis (VVC) cure and/or recurrence, as well as vaginal microbiota (VMB) composition and vaginal detection of probiotic strains</w:t>
      </w:r>
      <w:r w:rsidR="00BF30F7" w:rsidRPr="00817299">
        <w:rPr>
          <w:rFonts w:ascii="Times New Roman" w:hAnsi="Times New Roman" w:cs="Times New Roman"/>
          <w:sz w:val="24"/>
          <w:szCs w:val="24"/>
        </w:rPr>
        <w:t>.</w:t>
      </w:r>
    </w:p>
    <w:p w14:paraId="4D015A60" w14:textId="6BDF685D" w:rsidR="007D5974"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Search strategy</w:t>
      </w:r>
      <w:r w:rsidR="00C25499" w:rsidRPr="00817299">
        <w:rPr>
          <w:rFonts w:ascii="Times New Roman" w:hAnsi="Times New Roman" w:cs="Times New Roman"/>
          <w:b/>
          <w:sz w:val="24"/>
          <w:szCs w:val="24"/>
        </w:rPr>
        <w:t>:</w:t>
      </w:r>
      <w:r w:rsidR="002148D3" w:rsidRPr="00817299">
        <w:rPr>
          <w:rFonts w:ascii="Times New Roman" w:hAnsi="Times New Roman" w:cs="Times New Roman"/>
          <w:sz w:val="24"/>
          <w:szCs w:val="24"/>
        </w:rPr>
        <w:t xml:space="preserve"> We performed a systematic literature search in </w:t>
      </w:r>
      <w:r w:rsidR="00FE21EF" w:rsidRPr="00817299">
        <w:rPr>
          <w:rFonts w:ascii="Times New Roman" w:hAnsi="Times New Roman" w:cs="Times New Roman"/>
          <w:sz w:val="24"/>
          <w:szCs w:val="24"/>
        </w:rPr>
        <w:t>MEDLINE</w:t>
      </w:r>
      <w:r w:rsidR="00C50704" w:rsidRPr="00817299">
        <w:rPr>
          <w:rFonts w:ascii="Times New Roman" w:hAnsi="Times New Roman" w:cs="Times New Roman"/>
          <w:sz w:val="24"/>
          <w:szCs w:val="24"/>
        </w:rPr>
        <w:t xml:space="preserve"> </w:t>
      </w:r>
      <w:r w:rsidR="00B06800" w:rsidRPr="00817299">
        <w:rPr>
          <w:rFonts w:ascii="Times New Roman" w:hAnsi="Times New Roman" w:cs="Times New Roman"/>
          <w:sz w:val="24"/>
          <w:szCs w:val="24"/>
        </w:rPr>
        <w:t>and Embase up to 1</w:t>
      </w:r>
      <w:r w:rsidR="00C50704" w:rsidRPr="00817299">
        <w:rPr>
          <w:rFonts w:ascii="Times New Roman" w:hAnsi="Times New Roman" w:cs="Times New Roman"/>
          <w:sz w:val="24"/>
          <w:szCs w:val="24"/>
        </w:rPr>
        <w:t>5</w:t>
      </w:r>
      <w:r w:rsidR="002148D3" w:rsidRPr="00817299">
        <w:rPr>
          <w:rFonts w:ascii="Times New Roman" w:hAnsi="Times New Roman" w:cs="Times New Roman"/>
          <w:sz w:val="24"/>
          <w:szCs w:val="24"/>
        </w:rPr>
        <w:t xml:space="preserve"> January 2019.</w:t>
      </w:r>
    </w:p>
    <w:p w14:paraId="5E0DC440" w14:textId="5A0654C9" w:rsidR="007D5974"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Selection criteria</w:t>
      </w:r>
      <w:r w:rsidR="00C25499" w:rsidRPr="00817299">
        <w:rPr>
          <w:rFonts w:ascii="Times New Roman" w:hAnsi="Times New Roman" w:cs="Times New Roman"/>
          <w:b/>
          <w:sz w:val="24"/>
          <w:szCs w:val="24"/>
        </w:rPr>
        <w:t>:</w:t>
      </w:r>
      <w:r w:rsidR="002148D3" w:rsidRPr="00817299">
        <w:rPr>
          <w:rFonts w:ascii="Times New Roman" w:hAnsi="Times New Roman" w:cs="Times New Roman"/>
          <w:sz w:val="24"/>
          <w:szCs w:val="24"/>
        </w:rPr>
        <w:t xml:space="preserve"> </w:t>
      </w:r>
      <w:r w:rsidR="00C50704" w:rsidRPr="00817299">
        <w:rPr>
          <w:rFonts w:ascii="Times New Roman" w:hAnsi="Times New Roman" w:cs="Times New Roman"/>
          <w:sz w:val="24"/>
          <w:szCs w:val="24"/>
        </w:rPr>
        <w:t xml:space="preserve">There </w:t>
      </w:r>
      <w:r w:rsidR="007E44F7" w:rsidRPr="00817299">
        <w:rPr>
          <w:rFonts w:ascii="Times New Roman" w:hAnsi="Times New Roman" w:cs="Times New Roman"/>
          <w:sz w:val="24"/>
          <w:szCs w:val="24"/>
        </w:rPr>
        <w:t xml:space="preserve">were no restrictions in </w:t>
      </w:r>
      <w:r w:rsidR="00C50704" w:rsidRPr="00817299">
        <w:rPr>
          <w:rFonts w:ascii="Times New Roman" w:hAnsi="Times New Roman" w:cs="Times New Roman"/>
          <w:sz w:val="24"/>
          <w:szCs w:val="24"/>
        </w:rPr>
        <w:t>probi</w:t>
      </w:r>
      <w:r w:rsidR="00FE1F15" w:rsidRPr="00817299">
        <w:rPr>
          <w:rFonts w:ascii="Times New Roman" w:hAnsi="Times New Roman" w:cs="Times New Roman"/>
          <w:sz w:val="24"/>
          <w:szCs w:val="24"/>
        </w:rPr>
        <w:t xml:space="preserve">otic strains/formulations, study populations, and </w:t>
      </w:r>
      <w:r w:rsidR="00C50704" w:rsidRPr="00817299">
        <w:rPr>
          <w:rFonts w:ascii="Times New Roman" w:hAnsi="Times New Roman" w:cs="Times New Roman"/>
          <w:sz w:val="24"/>
          <w:szCs w:val="24"/>
        </w:rPr>
        <w:t xml:space="preserve">designs. </w:t>
      </w:r>
      <w:r w:rsidR="00BF30F7" w:rsidRPr="00817299">
        <w:rPr>
          <w:rFonts w:ascii="Times New Roman" w:hAnsi="Times New Roman" w:cs="Times New Roman"/>
          <w:sz w:val="24"/>
          <w:szCs w:val="24"/>
        </w:rPr>
        <w:t xml:space="preserve">BV </w:t>
      </w:r>
      <w:r w:rsidR="00C50704" w:rsidRPr="00817299">
        <w:rPr>
          <w:rFonts w:ascii="Times New Roman" w:hAnsi="Times New Roman" w:cs="Times New Roman"/>
          <w:sz w:val="24"/>
          <w:szCs w:val="24"/>
        </w:rPr>
        <w:t xml:space="preserve">had to be diagnosed </w:t>
      </w:r>
      <w:r w:rsidR="00FE1F15" w:rsidRPr="00817299">
        <w:rPr>
          <w:rFonts w:ascii="Times New Roman" w:hAnsi="Times New Roman" w:cs="Times New Roman"/>
          <w:sz w:val="24"/>
          <w:szCs w:val="24"/>
        </w:rPr>
        <w:t>by Nugent or Ison-</w:t>
      </w:r>
      <w:r w:rsidR="00BF30F7" w:rsidRPr="00817299">
        <w:rPr>
          <w:rFonts w:ascii="Times New Roman" w:hAnsi="Times New Roman" w:cs="Times New Roman"/>
          <w:sz w:val="24"/>
          <w:szCs w:val="24"/>
        </w:rPr>
        <w:t xml:space="preserve">Hay Gram stain scoring, VVC </w:t>
      </w:r>
      <w:r w:rsidR="007E44F7" w:rsidRPr="00817299">
        <w:rPr>
          <w:rFonts w:ascii="Times New Roman" w:hAnsi="Times New Roman" w:cs="Times New Roman"/>
          <w:sz w:val="24"/>
          <w:szCs w:val="24"/>
        </w:rPr>
        <w:t xml:space="preserve">by culture, </w:t>
      </w:r>
      <w:r w:rsidR="00C50704" w:rsidRPr="00817299">
        <w:rPr>
          <w:rFonts w:ascii="Times New Roman" w:hAnsi="Times New Roman" w:cs="Times New Roman"/>
          <w:sz w:val="24"/>
          <w:szCs w:val="24"/>
        </w:rPr>
        <w:t xml:space="preserve">wet mount, </w:t>
      </w:r>
      <w:r w:rsidR="007E44F7" w:rsidRPr="00817299">
        <w:rPr>
          <w:rFonts w:ascii="Times New Roman" w:hAnsi="Times New Roman" w:cs="Times New Roman"/>
          <w:sz w:val="24"/>
          <w:szCs w:val="24"/>
        </w:rPr>
        <w:t xml:space="preserve">or PCR, </w:t>
      </w:r>
      <w:r w:rsidR="00C50704" w:rsidRPr="00817299">
        <w:rPr>
          <w:rFonts w:ascii="Times New Roman" w:hAnsi="Times New Roman" w:cs="Times New Roman"/>
          <w:sz w:val="24"/>
          <w:szCs w:val="24"/>
        </w:rPr>
        <w:t xml:space="preserve">and VMB composition/detection </w:t>
      </w:r>
      <w:r w:rsidR="00BF30F7" w:rsidRPr="00817299">
        <w:rPr>
          <w:rFonts w:ascii="Times New Roman" w:hAnsi="Times New Roman" w:cs="Times New Roman"/>
          <w:sz w:val="24"/>
          <w:szCs w:val="24"/>
        </w:rPr>
        <w:t>by molecular techniques.</w:t>
      </w:r>
    </w:p>
    <w:p w14:paraId="5E4394DA" w14:textId="780FDE7D" w:rsidR="007D5974" w:rsidRPr="00817299" w:rsidRDefault="007D5974" w:rsidP="00C80EFD">
      <w:pPr>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Data collection and analysis</w:t>
      </w:r>
      <w:r w:rsidR="00C50704" w:rsidRPr="00817299">
        <w:rPr>
          <w:rFonts w:ascii="Times New Roman" w:hAnsi="Times New Roman" w:cs="Times New Roman"/>
          <w:b/>
          <w:sz w:val="24"/>
          <w:szCs w:val="24"/>
        </w:rPr>
        <w:t>:</w:t>
      </w:r>
      <w:r w:rsidR="00E2246B" w:rsidRPr="00817299">
        <w:rPr>
          <w:rFonts w:ascii="Times New Roman" w:hAnsi="Times New Roman" w:cs="Times New Roman"/>
          <w:sz w:val="24"/>
          <w:szCs w:val="24"/>
        </w:rPr>
        <w:t xml:space="preserve"> The </w:t>
      </w:r>
      <w:r w:rsidR="00C50704" w:rsidRPr="00817299">
        <w:rPr>
          <w:rFonts w:ascii="Times New Roman" w:hAnsi="Times New Roman" w:cs="Times New Roman"/>
          <w:sz w:val="24"/>
          <w:szCs w:val="24"/>
        </w:rPr>
        <w:t>authors in</w:t>
      </w:r>
      <w:r w:rsidR="00B06800" w:rsidRPr="00817299">
        <w:rPr>
          <w:rFonts w:ascii="Times New Roman" w:hAnsi="Times New Roman" w:cs="Times New Roman"/>
          <w:sz w:val="24"/>
          <w:szCs w:val="24"/>
        </w:rPr>
        <w:t>dependently extracted data</w:t>
      </w:r>
      <w:r w:rsidR="00C50704" w:rsidRPr="00817299">
        <w:rPr>
          <w:rFonts w:ascii="Times New Roman" w:hAnsi="Times New Roman" w:cs="Times New Roman"/>
          <w:sz w:val="24"/>
          <w:szCs w:val="24"/>
        </w:rPr>
        <w:t xml:space="preserve">. </w:t>
      </w:r>
    </w:p>
    <w:p w14:paraId="3D846128" w14:textId="0BDA0EB4" w:rsidR="007D7991"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Main results</w:t>
      </w:r>
      <w:r w:rsidR="007D7991" w:rsidRPr="00817299">
        <w:rPr>
          <w:rFonts w:ascii="Times New Roman" w:hAnsi="Times New Roman" w:cs="Times New Roman"/>
          <w:b/>
          <w:sz w:val="24"/>
          <w:szCs w:val="24"/>
        </w:rPr>
        <w:t>:</w:t>
      </w:r>
      <w:r w:rsidR="00FE21EF" w:rsidRPr="00817299">
        <w:rPr>
          <w:rFonts w:ascii="Times New Roman" w:hAnsi="Times New Roman" w:cs="Times New Roman"/>
          <w:b/>
          <w:sz w:val="24"/>
          <w:szCs w:val="24"/>
        </w:rPr>
        <w:t xml:space="preserve"> </w:t>
      </w:r>
      <w:r w:rsidR="007D7991" w:rsidRPr="00817299">
        <w:rPr>
          <w:rFonts w:ascii="Times New Roman" w:hAnsi="Times New Roman" w:cs="Times New Roman"/>
          <w:sz w:val="24"/>
          <w:szCs w:val="24"/>
        </w:rPr>
        <w:t xml:space="preserve">All 22 vaginal probiotics evaluated in the 34 eligible </w:t>
      </w:r>
      <w:r w:rsidR="00AC04F0" w:rsidRPr="00817299">
        <w:rPr>
          <w:rFonts w:ascii="Times New Roman" w:hAnsi="Times New Roman" w:cs="Times New Roman"/>
          <w:sz w:val="24"/>
          <w:szCs w:val="24"/>
        </w:rPr>
        <w:t xml:space="preserve">studies </w:t>
      </w:r>
      <w:r w:rsidR="007D7991" w:rsidRPr="00817299">
        <w:rPr>
          <w:rFonts w:ascii="Times New Roman" w:hAnsi="Times New Roman" w:cs="Times New Roman"/>
          <w:sz w:val="24"/>
          <w:szCs w:val="24"/>
        </w:rPr>
        <w:t xml:space="preserve">contained </w:t>
      </w:r>
      <w:r w:rsidR="007D7991" w:rsidRPr="00817299">
        <w:rPr>
          <w:rFonts w:ascii="Times New Roman" w:hAnsi="Times New Roman" w:cs="Times New Roman"/>
          <w:i/>
          <w:sz w:val="24"/>
          <w:szCs w:val="24"/>
        </w:rPr>
        <w:t>Lactobacillus</w:t>
      </w:r>
      <w:r w:rsidR="007D7991" w:rsidRPr="00817299">
        <w:rPr>
          <w:rFonts w:ascii="Times New Roman" w:hAnsi="Times New Roman" w:cs="Times New Roman"/>
          <w:sz w:val="24"/>
          <w:szCs w:val="24"/>
        </w:rPr>
        <w:t xml:space="preserve"> strains</w:t>
      </w:r>
      <w:r w:rsidR="00FE1F15" w:rsidRPr="00817299">
        <w:rPr>
          <w:rFonts w:ascii="Times New Roman" w:hAnsi="Times New Roman" w:cs="Times New Roman"/>
          <w:sz w:val="24"/>
          <w:szCs w:val="24"/>
        </w:rPr>
        <w:t>,</w:t>
      </w:r>
      <w:r w:rsidR="007D7991" w:rsidRPr="00817299">
        <w:rPr>
          <w:rFonts w:ascii="Times New Roman" w:hAnsi="Times New Roman" w:cs="Times New Roman"/>
          <w:sz w:val="24"/>
          <w:szCs w:val="24"/>
        </w:rPr>
        <w:t xml:space="preserve"> and some </w:t>
      </w:r>
      <w:r w:rsidR="00FE1F15" w:rsidRPr="00817299">
        <w:rPr>
          <w:rFonts w:ascii="Times New Roman" w:hAnsi="Times New Roman" w:cs="Times New Roman"/>
          <w:sz w:val="24"/>
          <w:szCs w:val="24"/>
        </w:rPr>
        <w:t>contained additional</w:t>
      </w:r>
      <w:r w:rsidR="007D7991" w:rsidRPr="00817299">
        <w:rPr>
          <w:rFonts w:ascii="Times New Roman" w:hAnsi="Times New Roman" w:cs="Times New Roman"/>
          <w:sz w:val="24"/>
          <w:szCs w:val="24"/>
        </w:rPr>
        <w:t xml:space="preserve"> active ingredients. The probiotics hold promise for BV cure and prevention, but much less so for VVC cure and prevention. No major safety concerns were reported in any of the studies. Vaginal detection of probiotic strains never lasted long beyond the dosing period, suggesting that they did not colonise the vagina. </w:t>
      </w:r>
      <w:r w:rsidR="00E2246B" w:rsidRPr="00817299">
        <w:rPr>
          <w:rFonts w:ascii="Times New Roman" w:hAnsi="Times New Roman" w:cs="Times New Roman"/>
          <w:sz w:val="24"/>
          <w:szCs w:val="24"/>
        </w:rPr>
        <w:t xml:space="preserve">However, </w:t>
      </w:r>
      <w:r w:rsidR="007D7991" w:rsidRPr="00817299">
        <w:rPr>
          <w:rFonts w:ascii="Times New Roman" w:hAnsi="Times New Roman" w:cs="Times New Roman"/>
          <w:sz w:val="24"/>
          <w:szCs w:val="24"/>
        </w:rPr>
        <w:t xml:space="preserve">findings </w:t>
      </w:r>
      <w:r w:rsidR="00E2246B" w:rsidRPr="00817299">
        <w:rPr>
          <w:rFonts w:ascii="Times New Roman" w:hAnsi="Times New Roman" w:cs="Times New Roman"/>
          <w:sz w:val="24"/>
          <w:szCs w:val="24"/>
        </w:rPr>
        <w:t>are not</w:t>
      </w:r>
      <w:r w:rsidR="007D7991" w:rsidRPr="00817299">
        <w:rPr>
          <w:rFonts w:ascii="Times New Roman" w:hAnsi="Times New Roman" w:cs="Times New Roman"/>
          <w:sz w:val="24"/>
          <w:szCs w:val="24"/>
        </w:rPr>
        <w:t xml:space="preserve"> definitive because </w:t>
      </w:r>
      <w:r w:rsidR="00E2246B" w:rsidRPr="00817299">
        <w:rPr>
          <w:rFonts w:ascii="Times New Roman" w:hAnsi="Times New Roman" w:cs="Times New Roman"/>
          <w:sz w:val="24"/>
          <w:szCs w:val="24"/>
        </w:rPr>
        <w:t xml:space="preserve">heterogeneity </w:t>
      </w:r>
      <w:r w:rsidR="007D7991" w:rsidRPr="00817299">
        <w:rPr>
          <w:rFonts w:ascii="Times New Roman" w:hAnsi="Times New Roman" w:cs="Times New Roman"/>
          <w:sz w:val="24"/>
          <w:szCs w:val="24"/>
        </w:rPr>
        <w:t>was high and the quality of most studies suboptimal.</w:t>
      </w:r>
    </w:p>
    <w:p w14:paraId="265F10A9" w14:textId="0BB3F6A7" w:rsidR="00BE763F"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Conclusions</w:t>
      </w:r>
      <w:r w:rsidR="007D7991" w:rsidRPr="00817299">
        <w:rPr>
          <w:rFonts w:ascii="Times New Roman" w:hAnsi="Times New Roman" w:cs="Times New Roman"/>
          <w:b/>
          <w:sz w:val="24"/>
          <w:szCs w:val="24"/>
        </w:rPr>
        <w:t>:</w:t>
      </w:r>
      <w:r w:rsidR="00FE21EF" w:rsidRPr="00817299">
        <w:rPr>
          <w:rFonts w:ascii="Times New Roman" w:hAnsi="Times New Roman" w:cs="Times New Roman"/>
          <w:b/>
          <w:sz w:val="24"/>
          <w:szCs w:val="24"/>
        </w:rPr>
        <w:t xml:space="preserve"> </w:t>
      </w:r>
      <w:r w:rsidR="00E2246B" w:rsidRPr="00817299">
        <w:rPr>
          <w:rFonts w:ascii="Times New Roman" w:hAnsi="Times New Roman" w:cs="Times New Roman"/>
          <w:bCs/>
          <w:sz w:val="24"/>
          <w:szCs w:val="24"/>
        </w:rPr>
        <w:t>A</w:t>
      </w:r>
      <w:r w:rsidR="007D7991" w:rsidRPr="00817299">
        <w:rPr>
          <w:rFonts w:ascii="Times New Roman" w:hAnsi="Times New Roman" w:cs="Times New Roman"/>
          <w:sz w:val="24"/>
          <w:szCs w:val="24"/>
        </w:rPr>
        <w:t>vailability of vaginal probiotics for vaginal health indications will likely decline in 2020 because of r</w:t>
      </w:r>
      <w:r w:rsidR="00E2246B" w:rsidRPr="00817299">
        <w:rPr>
          <w:rFonts w:ascii="Times New Roman" w:hAnsi="Times New Roman" w:cs="Times New Roman"/>
          <w:sz w:val="24"/>
          <w:szCs w:val="24"/>
        </w:rPr>
        <w:t xml:space="preserve">egulatory changes. We </w:t>
      </w:r>
      <w:r w:rsidR="007D7991" w:rsidRPr="00817299">
        <w:rPr>
          <w:rFonts w:ascii="Times New Roman" w:hAnsi="Times New Roman" w:cs="Times New Roman"/>
          <w:sz w:val="24"/>
          <w:szCs w:val="24"/>
        </w:rPr>
        <w:t xml:space="preserve">urge the field to invest in </w:t>
      </w:r>
      <w:r w:rsidR="007D7991" w:rsidRPr="00817299">
        <w:rPr>
          <w:rFonts w:ascii="Times New Roman" w:hAnsi="Times New Roman" w:cs="Times New Roman"/>
          <w:bCs/>
          <w:sz w:val="24"/>
          <w:szCs w:val="24"/>
        </w:rPr>
        <w:t xml:space="preserve">clinical evidence-based </w:t>
      </w:r>
      <w:r w:rsidR="007D7991" w:rsidRPr="00817299">
        <w:rPr>
          <w:rFonts w:ascii="Times New Roman" w:hAnsi="Times New Roman" w:cs="Times New Roman"/>
          <w:sz w:val="24"/>
          <w:szCs w:val="24"/>
        </w:rPr>
        <w:t xml:space="preserve">product development, and to conduct </w:t>
      </w:r>
      <w:r w:rsidR="007D7991" w:rsidRPr="00817299">
        <w:rPr>
          <w:rFonts w:ascii="Times New Roman" w:hAnsi="Times New Roman" w:cs="Times New Roman"/>
          <w:bCs/>
          <w:sz w:val="24"/>
          <w:szCs w:val="24"/>
        </w:rPr>
        <w:t>future trials more rigorously.</w:t>
      </w:r>
    </w:p>
    <w:p w14:paraId="626D4EAD" w14:textId="25ED944D" w:rsidR="007D5974"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Funding</w:t>
      </w:r>
      <w:r w:rsidR="00FE21EF" w:rsidRPr="00817299">
        <w:rPr>
          <w:rFonts w:ascii="Times New Roman" w:hAnsi="Times New Roman" w:cs="Times New Roman"/>
          <w:b/>
          <w:sz w:val="24"/>
          <w:szCs w:val="24"/>
        </w:rPr>
        <w:t>:</w:t>
      </w:r>
      <w:r w:rsidR="00FE21EF" w:rsidRPr="00817299">
        <w:rPr>
          <w:rFonts w:ascii="Times New Roman" w:hAnsi="Times New Roman" w:cs="Times New Roman"/>
          <w:sz w:val="24"/>
          <w:szCs w:val="24"/>
        </w:rPr>
        <w:t xml:space="preserve"> None.</w:t>
      </w:r>
    </w:p>
    <w:p w14:paraId="11407ECF" w14:textId="77777777" w:rsidR="008D40B4" w:rsidRPr="00817299" w:rsidRDefault="008D40B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lastRenderedPageBreak/>
        <w:t>Prospero registration:</w:t>
      </w:r>
      <w:r w:rsidRPr="00817299">
        <w:rPr>
          <w:rFonts w:ascii="Times New Roman" w:hAnsi="Times New Roman" w:cs="Times New Roman"/>
          <w:sz w:val="24"/>
          <w:szCs w:val="24"/>
        </w:rPr>
        <w:t xml:space="preserve"> CRD42017075717.</w:t>
      </w:r>
    </w:p>
    <w:p w14:paraId="0E73DD2A" w14:textId="7AB873D4" w:rsidR="00FE21EF" w:rsidRPr="00817299" w:rsidRDefault="007D59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Keywords</w:t>
      </w:r>
      <w:r w:rsidR="00750785" w:rsidRPr="00817299">
        <w:rPr>
          <w:rFonts w:ascii="Times New Roman" w:hAnsi="Times New Roman" w:cs="Times New Roman"/>
          <w:b/>
          <w:sz w:val="24"/>
          <w:szCs w:val="24"/>
        </w:rPr>
        <w:t>:</w:t>
      </w:r>
      <w:r w:rsidR="00750785" w:rsidRPr="00817299">
        <w:rPr>
          <w:rFonts w:ascii="Times New Roman" w:hAnsi="Times New Roman" w:cs="Times New Roman"/>
          <w:sz w:val="24"/>
          <w:szCs w:val="24"/>
        </w:rPr>
        <w:t xml:space="preserve"> Probiotics</w:t>
      </w:r>
      <w:r w:rsidR="00FE21EF" w:rsidRPr="00817299">
        <w:rPr>
          <w:rFonts w:ascii="Times New Roman" w:hAnsi="Times New Roman" w:cs="Times New Roman"/>
          <w:sz w:val="24"/>
          <w:szCs w:val="24"/>
        </w:rPr>
        <w:t>,</w:t>
      </w:r>
      <w:r w:rsidR="00EE4A33" w:rsidRPr="00817299">
        <w:rPr>
          <w:rFonts w:ascii="Times New Roman" w:hAnsi="Times New Roman" w:cs="Times New Roman"/>
          <w:sz w:val="24"/>
          <w:szCs w:val="24"/>
        </w:rPr>
        <w:t xml:space="preserve"> live biotherapeutic products,</w:t>
      </w:r>
      <w:r w:rsidR="00FE21EF" w:rsidRPr="00817299">
        <w:rPr>
          <w:rFonts w:ascii="Times New Roman" w:hAnsi="Times New Roman" w:cs="Times New Roman"/>
          <w:sz w:val="24"/>
          <w:szCs w:val="24"/>
        </w:rPr>
        <w:t xml:space="preserve"> lactobacilli, bacterial vaginosis, vulvovaginal candidiasis, vaginal microbiota.</w:t>
      </w:r>
    </w:p>
    <w:p w14:paraId="7DCCE25D" w14:textId="1E371AA6" w:rsidR="00E363F0" w:rsidRPr="00817299" w:rsidRDefault="00FE21EF"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sz w:val="24"/>
          <w:szCs w:val="24"/>
        </w:rPr>
        <w:t>Tweetable abstract:</w:t>
      </w:r>
      <w:r w:rsidRPr="00817299">
        <w:rPr>
          <w:rFonts w:ascii="Times New Roman" w:hAnsi="Times New Roman" w:cs="Times New Roman"/>
          <w:sz w:val="24"/>
          <w:szCs w:val="24"/>
        </w:rPr>
        <w:t xml:space="preserve"> </w:t>
      </w:r>
      <w:r w:rsidR="008D40B4" w:rsidRPr="00817299">
        <w:rPr>
          <w:rFonts w:ascii="Times New Roman" w:hAnsi="Times New Roman" w:cs="Times New Roman"/>
          <w:sz w:val="24"/>
          <w:szCs w:val="24"/>
        </w:rPr>
        <w:t>L</w:t>
      </w:r>
      <w:r w:rsidR="00B40391" w:rsidRPr="00817299">
        <w:rPr>
          <w:rFonts w:ascii="Times New Roman" w:hAnsi="Times New Roman" w:cs="Times New Roman"/>
          <w:sz w:val="24"/>
          <w:szCs w:val="24"/>
        </w:rPr>
        <w:t>a</w:t>
      </w:r>
      <w:r w:rsidR="00E366B4" w:rsidRPr="00817299">
        <w:rPr>
          <w:rFonts w:ascii="Times New Roman" w:hAnsi="Times New Roman" w:cs="Times New Roman"/>
          <w:sz w:val="24"/>
          <w:szCs w:val="24"/>
        </w:rPr>
        <w:t>ctobacilli-containing vaginal</w:t>
      </w:r>
      <w:r w:rsidR="00B40391" w:rsidRPr="00817299">
        <w:rPr>
          <w:rFonts w:ascii="Times New Roman" w:hAnsi="Times New Roman" w:cs="Times New Roman"/>
          <w:sz w:val="24"/>
          <w:szCs w:val="24"/>
        </w:rPr>
        <w:t xml:space="preserve"> probiotics hold promise for bacterial vaginosis </w:t>
      </w:r>
      <w:r w:rsidR="00E366B4" w:rsidRPr="00817299">
        <w:rPr>
          <w:rFonts w:ascii="Times New Roman" w:hAnsi="Times New Roman" w:cs="Times New Roman"/>
          <w:sz w:val="24"/>
          <w:szCs w:val="24"/>
        </w:rPr>
        <w:t xml:space="preserve">cure and </w:t>
      </w:r>
      <w:r w:rsidR="00B40391" w:rsidRPr="00817299">
        <w:rPr>
          <w:rFonts w:ascii="Times New Roman" w:hAnsi="Times New Roman" w:cs="Times New Roman"/>
          <w:sz w:val="24"/>
          <w:szCs w:val="24"/>
        </w:rPr>
        <w:t xml:space="preserve">prevention, but </w:t>
      </w:r>
      <w:r w:rsidR="008D40B4" w:rsidRPr="00817299">
        <w:rPr>
          <w:rFonts w:ascii="Times New Roman" w:hAnsi="Times New Roman" w:cs="Times New Roman"/>
          <w:sz w:val="24"/>
          <w:szCs w:val="24"/>
        </w:rPr>
        <w:t xml:space="preserve">not </w:t>
      </w:r>
      <w:r w:rsidR="00B40391" w:rsidRPr="00817299">
        <w:rPr>
          <w:rFonts w:ascii="Times New Roman" w:hAnsi="Times New Roman" w:cs="Times New Roman"/>
          <w:sz w:val="24"/>
          <w:szCs w:val="24"/>
        </w:rPr>
        <w:t xml:space="preserve">for vulvovaginal candidiasis. </w:t>
      </w:r>
      <w:r w:rsidR="00E363F0" w:rsidRPr="00817299">
        <w:rPr>
          <w:rFonts w:ascii="Times New Roman" w:hAnsi="Times New Roman" w:cs="Times New Roman"/>
          <w:sz w:val="24"/>
          <w:szCs w:val="24"/>
        </w:rPr>
        <w:br w:type="page"/>
      </w:r>
    </w:p>
    <w:p w14:paraId="69C471EC" w14:textId="699CF772" w:rsidR="00F06C7B" w:rsidRPr="00817299" w:rsidRDefault="00865330" w:rsidP="00C80EFD">
      <w:pPr>
        <w:widowControl w:val="0"/>
        <w:spacing w:after="0" w:line="480" w:lineRule="auto"/>
        <w:contextualSpacing/>
        <w:rPr>
          <w:rFonts w:ascii="Times New Roman" w:hAnsi="Times New Roman" w:cs="Times New Roman"/>
          <w:b/>
          <w:sz w:val="24"/>
          <w:szCs w:val="24"/>
        </w:rPr>
      </w:pPr>
      <w:r w:rsidRPr="00817299">
        <w:rPr>
          <w:rFonts w:ascii="Times New Roman" w:hAnsi="Times New Roman" w:cs="Times New Roman"/>
          <w:b/>
          <w:sz w:val="24"/>
          <w:szCs w:val="24"/>
        </w:rPr>
        <w:lastRenderedPageBreak/>
        <w:t>Introduction</w:t>
      </w:r>
    </w:p>
    <w:p w14:paraId="63075704" w14:textId="79FA7BA0" w:rsidR="00B44A82" w:rsidRPr="00817299" w:rsidRDefault="00347530" w:rsidP="00C80EFD">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Understanding of the vaginal microbiota (VMB) has advanced significantly in the last two decades due to the increased availability of next generation sequencing</w:t>
      </w:r>
      <w:r w:rsidR="00313184" w:rsidRPr="00817299">
        <w:rPr>
          <w:rFonts w:ascii="Times New Roman" w:hAnsi="Times New Roman" w:cs="Times New Roman"/>
          <w:sz w:val="24"/>
          <w:szCs w:val="24"/>
        </w:rPr>
        <w: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WaUbTZFf","properties":{"formattedCitation":"\\super 1\\nosupersub{}","plainCitation":"1","noteIndex":0},"citationItems":[{"id":237,"uris":["http://zotero.org/users/4950730/items/23MHEKJK"],"uri":["http://zotero.org/users/4950730/items/23MHEKJK"],"itemData":{"id":237,"type":"article-journal","title":"The vaginal microbiota: what have we learned after a decade of molecular characterization?","container-title":"PLOS ONE","page":"e105998","volume":"9","issue":"8","source":"PLoS Journals","abstract":"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DOI":"10.1371/journal.pone.0105998","ISSN":"1932-6203","title-short":"The Vaginal Microbiota","journalAbbreviation":"PLOS ONE","language":"en","author":[{"family":"Wijgert","given":"Janneke H. H. M.","non-dropping-particle":"van de"},{"family":"Borgdorff","given":"Hanneke"},{"family":"Verhelst","given":"Rita"},{"family":"Crucitti","given":"Tania"},{"family":"Francis","given":"Suzanna"},{"family":"Verstraelen","given":"Hans"},{"family":"Jespers","given":"Vicky"}],"issued":{"date-parts":[["2014",8,22]]}}}],"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1</w:t>
      </w:r>
      <w:r w:rsidR="00313184" w:rsidRPr="00817299">
        <w:rPr>
          <w:rFonts w:ascii="Times New Roman" w:hAnsi="Times New Roman" w:cs="Times New Roman"/>
          <w:sz w:val="24"/>
          <w:szCs w:val="24"/>
        </w:rPr>
        <w:fldChar w:fldCharType="end"/>
      </w:r>
      <w:r w:rsidRPr="00817299">
        <w:rPr>
          <w:rFonts w:ascii="Times New Roman" w:hAnsi="Times New Roman" w:cs="Times New Roman"/>
          <w:sz w:val="24"/>
          <w:szCs w:val="24"/>
        </w:rPr>
        <w:t xml:space="preserve"> </w:t>
      </w:r>
      <w:r w:rsidR="00CE7C57" w:rsidRPr="00817299">
        <w:rPr>
          <w:rFonts w:ascii="Times New Roman" w:hAnsi="Times New Roman" w:cs="Times New Roman"/>
          <w:sz w:val="24"/>
          <w:szCs w:val="24"/>
        </w:rPr>
        <w:t>Optimal VMBs are dominated by lactobacilli, which do not cause immune activation or inflammation, and are not associated with adverse outcomes such as HIV acquisition and preterm birth</w:t>
      </w:r>
      <w:r w:rsidR="00313184" w:rsidRPr="00817299">
        <w:rPr>
          <w:rFonts w:ascii="Times New Roman" w:hAnsi="Times New Roman" w:cs="Times New Roman"/>
          <w:sz w:val="24"/>
          <w:szCs w:val="24"/>
        </w:rPr>
        <w: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gMaNyv4R","properties":{"formattedCitation":"\\super 2\\nosupersub{}","plainCitation":"2","noteIndex":0},"citationItems":[{"id":246,"uris":["http://zotero.org/users/4950730/items/UA8T8H4E"],"uri":["http://zotero.org/users/4950730/items/UA8T8H4E"],"itemData":{"id":246,"type":"article-journal","title":"The global health impact of vaginal dysbiosis","container-title":"Research in Microbiology","collection-title":"Special Issue on Vaginal microbiology","page":"859-864","volume":"168","issue":"9","source":"ScienceDirect","abstract":"The most common dysbiosis of the vaginal microbiome (defined here as a vaginal microbiome not dominated by lactobacilli) is bacterial vaginosis, an anaerobic polybacterial dysbiosis. Other dysbiotic states of importance to global health are vaginal microbiota with a high abundance of streptococci, staphylococci or Enterobacteriaceae, vaginal candidiasis and trichomoniasis. Knowledge about the different types of dysbiosis and their relationship to urogenital and reproductive disease burden has increased in recent years by applying non-culture-based techniques, but is far from complete. The burden of bacterial vaginosis is highest in sub-Saharan Africa and in women of sub-Saharan African descent living elsewhere. Vaginal dysbiosis has been associated with increased susceptibility to and transmission of HIV and other sexually transmitted infections and increased risk of pelvic inflammatory disease, preterm birth and maternal and neonatal infections. In this review, we summarize the contribution of vaginal dysbiosis to the global burden of each of these and highlight areas that require more research.","DOI":"10.1016/j.resmic.2017.02.003","ISSN":"0923-2508","journalAbbreviation":"Research in Microbiology","author":[{"family":"Wijgert","given":"Janneke H. H. M.","non-dropping-particle":"van de"},{"family":"Jespers","given":"Vicky"}],"issued":{"date-parts":[["2017",11,1]]}}}],"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2</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O</w:t>
      </w:r>
      <w:r w:rsidR="00CE7C57" w:rsidRPr="00817299">
        <w:rPr>
          <w:rFonts w:ascii="Times New Roman" w:hAnsi="Times New Roman" w:cs="Times New Roman"/>
          <w:sz w:val="24"/>
          <w:szCs w:val="24"/>
        </w:rPr>
        <w:t>f the five most common lactobacilli in the vaginal niche (</w:t>
      </w:r>
      <w:r w:rsidR="00CE7C57" w:rsidRPr="00817299">
        <w:rPr>
          <w:rFonts w:ascii="Times New Roman" w:hAnsi="Times New Roman" w:cs="Times New Roman"/>
          <w:i/>
          <w:sz w:val="24"/>
          <w:szCs w:val="24"/>
        </w:rPr>
        <w:t>Lactobacillus crispatus</w:t>
      </w:r>
      <w:r w:rsidR="00CE7C57" w:rsidRPr="00817299">
        <w:rPr>
          <w:rFonts w:ascii="Times New Roman" w:hAnsi="Times New Roman" w:cs="Times New Roman"/>
          <w:sz w:val="24"/>
          <w:szCs w:val="24"/>
        </w:rPr>
        <w:t xml:space="preserve">, </w:t>
      </w:r>
      <w:r w:rsidR="00CE7C57" w:rsidRPr="00817299">
        <w:rPr>
          <w:rFonts w:ascii="Times New Roman" w:hAnsi="Times New Roman" w:cs="Times New Roman"/>
          <w:i/>
          <w:sz w:val="24"/>
          <w:szCs w:val="24"/>
        </w:rPr>
        <w:t>L. iners</w:t>
      </w:r>
      <w:r w:rsidR="00CE7C57" w:rsidRPr="00817299">
        <w:rPr>
          <w:rFonts w:ascii="Times New Roman" w:hAnsi="Times New Roman" w:cs="Times New Roman"/>
          <w:sz w:val="24"/>
          <w:szCs w:val="24"/>
        </w:rPr>
        <w:t xml:space="preserve">, </w:t>
      </w:r>
      <w:r w:rsidR="00CE7C57" w:rsidRPr="00817299">
        <w:rPr>
          <w:rFonts w:ascii="Times New Roman" w:hAnsi="Times New Roman" w:cs="Times New Roman"/>
          <w:i/>
          <w:sz w:val="24"/>
          <w:szCs w:val="24"/>
        </w:rPr>
        <w:t>L. gasseri</w:t>
      </w:r>
      <w:r w:rsidR="00CE7C57" w:rsidRPr="00817299">
        <w:rPr>
          <w:rFonts w:ascii="Times New Roman" w:hAnsi="Times New Roman" w:cs="Times New Roman"/>
          <w:sz w:val="24"/>
          <w:szCs w:val="24"/>
        </w:rPr>
        <w:t xml:space="preserve">, </w:t>
      </w:r>
      <w:r w:rsidR="00CE7C57" w:rsidRPr="00817299">
        <w:rPr>
          <w:rFonts w:ascii="Times New Roman" w:hAnsi="Times New Roman" w:cs="Times New Roman"/>
          <w:i/>
          <w:sz w:val="24"/>
          <w:szCs w:val="24"/>
        </w:rPr>
        <w:t>L. jensenii</w:t>
      </w:r>
      <w:r w:rsidR="00CE7C57" w:rsidRPr="00817299">
        <w:rPr>
          <w:rFonts w:ascii="Times New Roman" w:hAnsi="Times New Roman" w:cs="Times New Roman"/>
          <w:sz w:val="24"/>
          <w:szCs w:val="24"/>
        </w:rPr>
        <w:t xml:space="preserve">, and </w:t>
      </w:r>
      <w:r w:rsidR="00CE7C57" w:rsidRPr="00817299">
        <w:rPr>
          <w:rFonts w:ascii="Times New Roman" w:hAnsi="Times New Roman" w:cs="Times New Roman"/>
          <w:i/>
          <w:sz w:val="24"/>
          <w:szCs w:val="24"/>
        </w:rPr>
        <w:t>L. vaginalis</w:t>
      </w:r>
      <w:r w:rsidR="00CE7C57" w:rsidRPr="00817299">
        <w:rPr>
          <w:rFonts w:ascii="Times New Roman" w:hAnsi="Times New Roman" w:cs="Times New Roman"/>
          <w:sz w:val="24"/>
          <w:szCs w:val="24"/>
        </w:rPr>
        <w:t xml:space="preserve">), </w:t>
      </w:r>
      <w:r w:rsidR="00CE7C57" w:rsidRPr="00817299">
        <w:rPr>
          <w:rFonts w:ascii="Times New Roman" w:hAnsi="Times New Roman" w:cs="Times New Roman"/>
          <w:i/>
          <w:sz w:val="24"/>
          <w:szCs w:val="24"/>
        </w:rPr>
        <w:t>L. crispatus</w:t>
      </w:r>
      <w:r w:rsidR="00CE7C57" w:rsidRPr="00817299">
        <w:rPr>
          <w:rFonts w:ascii="Times New Roman" w:hAnsi="Times New Roman" w:cs="Times New Roman"/>
          <w:sz w:val="24"/>
          <w:szCs w:val="24"/>
        </w:rPr>
        <w:t>-domination is most efficient at keep</w:t>
      </w:r>
      <w:r w:rsidR="00645E9D" w:rsidRPr="00817299">
        <w:rPr>
          <w:rFonts w:ascii="Times New Roman" w:hAnsi="Times New Roman" w:cs="Times New Roman"/>
          <w:sz w:val="24"/>
          <w:szCs w:val="24"/>
        </w:rPr>
        <w:t>ing</w:t>
      </w:r>
      <w:r w:rsidR="00CE7C57" w:rsidRPr="00817299">
        <w:rPr>
          <w:rFonts w:ascii="Times New Roman" w:hAnsi="Times New Roman" w:cs="Times New Roman"/>
          <w:sz w:val="24"/>
          <w:szCs w:val="24"/>
        </w:rPr>
        <w:t xml:space="preserve"> bacterial vaginosis (BV)-associated anaerobes at bay.</w:t>
      </w:r>
      <w:r w:rsidR="0065664D" w:rsidRPr="00817299">
        <w:rPr>
          <w:rFonts w:ascii="Times New Roman" w:hAnsi="Times New Roman" w:cs="Times New Roman"/>
          <w:sz w:val="24"/>
          <w:szCs w:val="24"/>
        </w:rPr>
        <w:t xml:space="preserve"> </w:t>
      </w:r>
      <w:r w:rsidR="00EF7921" w:rsidRPr="00817299">
        <w:rPr>
          <w:rFonts w:ascii="Times New Roman" w:hAnsi="Times New Roman" w:cs="Times New Roman"/>
          <w:i/>
          <w:sz w:val="24"/>
          <w:szCs w:val="24"/>
        </w:rPr>
        <w:t>L. crispatus</w:t>
      </w:r>
      <w:r w:rsidR="00EF7921" w:rsidRPr="00817299">
        <w:rPr>
          <w:rFonts w:ascii="Times New Roman" w:hAnsi="Times New Roman" w:cs="Times New Roman"/>
          <w:sz w:val="24"/>
          <w:szCs w:val="24"/>
        </w:rPr>
        <w:t xml:space="preserve"> produces more lactic acid than the other lactobacilli, and produces several other antimicrobial compounds</w:t>
      </w:r>
      <w:r w:rsidR="00313184" w:rsidRPr="00817299">
        <w:rPr>
          <w:rFonts w:ascii="Times New Roman" w:hAnsi="Times New Roman" w:cs="Times New Roman"/>
          <w:sz w:val="24"/>
          <w:szCs w:val="24"/>
        </w:rPr>
        <w: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8vcQDzZ7","properties":{"formattedCitation":"\\super 3\\nosupersub{}","plainCitation":"3","noteIndex":0},"citationItems":[{"id":652,"uris":["http://zotero.org/users/4950730/items/TBH8QABJ"],"uri":["http://zotero.org/users/4950730/items/TBH8QABJ"],"itemData":{"id":652,"type":"article-journal","title":"The role of lactic acid production by probiotic &lt;i&gt;Lactobacillus&lt;/i&gt; species in vaginal health","container-title":"Research in Microbiology","collection-title":"Special Issue on Vaginal microbiology","page":"782-792","volume":"168","issue":"9","source":"ScienceDirect","abstract":"Vaginal eubiosis is characterised by beneficial lactobacillus-dominated microbiota. In contrast, vaginal dysbiosis (e.g. bacterial vaginosis, BV), characterised by an overgrowth of multiple anaerobes, is associated with an increased risk of adverse urogenital and reproductive health outcomes. A major distinguishing feature between the vaginal environment in states of eubiosis and dysbiosis is a high concentration of lactic acid, produced by lactobacilli, that acidifies the vagina in eubiosis versus a sharp drop in lactic acid and an increase in pH in dysbiosis. Here we review the antimicrobial, antiviral and immunomodulatory properties of lactic acid and the use of lactic acid and lactobacilli probiotics in preventing or treating BV.","DOI":"10.1016/j.resmic.2017.04.001","ISSN":"0923-2508","journalAbbreviation":"Research in Microbiology","author":[{"family":"Tachedjian","given":"Gilda"},{"family":"Aldunate","given":"Muriel"},{"family":"Bradshaw","given":"Catronia S."},{"family":"Cone","given":"Richard A."}],"issued":{"date-parts":[["2017",11,1]]}}}],"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3</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p>
    <w:p w14:paraId="1946C24E" w14:textId="77777777" w:rsidR="00B44A82" w:rsidRPr="00817299" w:rsidRDefault="00B44A82" w:rsidP="00C80EFD">
      <w:pPr>
        <w:widowControl w:val="0"/>
        <w:spacing w:after="0" w:line="480" w:lineRule="auto"/>
        <w:contextualSpacing/>
        <w:rPr>
          <w:rFonts w:ascii="Times New Roman" w:hAnsi="Times New Roman" w:cs="Times New Roman"/>
          <w:sz w:val="24"/>
          <w:szCs w:val="24"/>
        </w:rPr>
      </w:pPr>
    </w:p>
    <w:p w14:paraId="45D51220" w14:textId="755CAFEB" w:rsidR="00347530" w:rsidRPr="00817299" w:rsidRDefault="0065664D" w:rsidP="00C80EFD">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BV is the most common bacterial vaginal dysbiosis, and is usually characterised by a high</w:t>
      </w:r>
      <w:r w:rsidR="00645E9D" w:rsidRPr="00817299">
        <w:rPr>
          <w:rFonts w:ascii="Times New Roman" w:hAnsi="Times New Roman" w:cs="Times New Roman"/>
          <w:sz w:val="24"/>
          <w:szCs w:val="24"/>
        </w:rPr>
        <w:t>ly</w:t>
      </w:r>
      <w:r w:rsidRPr="00817299">
        <w:rPr>
          <w:rFonts w:ascii="Times New Roman" w:hAnsi="Times New Roman" w:cs="Times New Roman"/>
          <w:sz w:val="24"/>
          <w:szCs w:val="24"/>
        </w:rPr>
        <w:t xml:space="preserve"> dive</w:t>
      </w:r>
      <w:r w:rsidR="00645E9D" w:rsidRPr="00817299">
        <w:rPr>
          <w:rFonts w:ascii="Times New Roman" w:hAnsi="Times New Roman" w:cs="Times New Roman"/>
          <w:sz w:val="24"/>
          <w:szCs w:val="24"/>
        </w:rPr>
        <w:t>rse community</w:t>
      </w:r>
      <w:r w:rsidRPr="00817299">
        <w:rPr>
          <w:rFonts w:ascii="Times New Roman" w:hAnsi="Times New Roman" w:cs="Times New Roman"/>
          <w:sz w:val="24"/>
          <w:szCs w:val="24"/>
        </w:rPr>
        <w:t xml:space="preserve"> of anaerobes including </w:t>
      </w:r>
      <w:r w:rsidRPr="00817299">
        <w:rPr>
          <w:rFonts w:ascii="Times New Roman" w:hAnsi="Times New Roman" w:cs="Times New Roman"/>
          <w:i/>
          <w:sz w:val="24"/>
          <w:szCs w:val="24"/>
        </w:rPr>
        <w:t>Gardnerella vaginalis</w:t>
      </w:r>
      <w:r w:rsidRPr="00817299">
        <w:rPr>
          <w:rFonts w:ascii="Times New Roman" w:hAnsi="Times New Roman" w:cs="Times New Roman"/>
          <w:sz w:val="24"/>
          <w:szCs w:val="24"/>
        </w:rPr>
        <w:t xml:space="preserve">, but sometimes by </w:t>
      </w:r>
      <w:r w:rsidRPr="00817299">
        <w:rPr>
          <w:rFonts w:ascii="Times New Roman" w:hAnsi="Times New Roman" w:cs="Times New Roman"/>
          <w:i/>
          <w:sz w:val="24"/>
          <w:szCs w:val="24"/>
        </w:rPr>
        <w:t>G. vaginalis</w:t>
      </w:r>
      <w:r w:rsidRPr="00817299">
        <w:rPr>
          <w:rFonts w:ascii="Times New Roman" w:hAnsi="Times New Roman" w:cs="Times New Roman"/>
          <w:sz w:val="24"/>
          <w:szCs w:val="24"/>
        </w:rPr>
        <w:t>-domination.</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htL5gjCI","properties":{"formattedCitation":"\\super 1\\nosupersub{}","plainCitation":"1","noteIndex":0},"citationItems":[{"id":237,"uris":["http://zotero.org/users/4950730/items/23MHEKJK"],"uri":["http://zotero.org/users/4950730/items/23MHEKJK"],"itemData":{"id":237,"type":"article-journal","title":"The vaginal microbiota: what have we learned after a decade of molecular characterization?","container-title":"PLOS ONE","page":"e105998","volume":"9","issue":"8","source":"PLoS Journals","abstract":"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DOI":"10.1371/journal.pone.0105998","ISSN":"1932-6203","title-short":"The Vaginal Microbiota","journalAbbreviation":"PLOS ONE","language":"en","author":[{"family":"Wijgert","given":"Janneke H. H. M.","non-dropping-particle":"van de"},{"family":"Borgdorff","given":"Hanneke"},{"family":"Verhelst","given":"Rita"},{"family":"Crucitti","given":"Tania"},{"family":"Francis","given":"Suzanna"},{"family":"Verstraelen","given":"Hans"},{"family":"Jespers","given":"Vicky"}],"issued":{"date-parts":[["2014",8,22]]}}}],"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1</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r w:rsidR="00645E9D" w:rsidRPr="00817299">
        <w:rPr>
          <w:rFonts w:ascii="Times New Roman" w:hAnsi="Times New Roman" w:cs="Times New Roman"/>
          <w:i/>
          <w:sz w:val="24"/>
          <w:szCs w:val="24"/>
        </w:rPr>
        <w:t>G. vaginali</w:t>
      </w:r>
      <w:r w:rsidR="00645E9D" w:rsidRPr="00817299">
        <w:rPr>
          <w:rFonts w:ascii="Times New Roman" w:hAnsi="Times New Roman" w:cs="Times New Roman"/>
          <w:sz w:val="24"/>
          <w:szCs w:val="24"/>
        </w:rPr>
        <w:t xml:space="preserve">s is thought to play an important role in biofilm formation, and </w:t>
      </w:r>
      <w:r w:rsidR="00645E9D" w:rsidRPr="00817299">
        <w:rPr>
          <w:rFonts w:ascii="Times New Roman" w:hAnsi="Times New Roman" w:cs="Times New Roman"/>
          <w:i/>
          <w:sz w:val="24"/>
          <w:szCs w:val="24"/>
        </w:rPr>
        <w:t>G. vaginalis</w:t>
      </w:r>
      <w:r w:rsidR="00645E9D" w:rsidRPr="00817299">
        <w:rPr>
          <w:rFonts w:ascii="Times New Roman" w:hAnsi="Times New Roman" w:cs="Times New Roman"/>
          <w:sz w:val="24"/>
          <w:szCs w:val="24"/>
        </w:rPr>
        <w:t>-domination may indicate the presence of a biofilm.</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T3r5RmAv","properties":{"formattedCitation":"\\super 4\\nosupersub{}","plainCitation":"4","noteIndex":0},"citationItems":[{"id":258,"uris":["http://zotero.org/users/4950730/items/QFFJIDMB"],"uri":["http://zotero.org/users/4950730/items/QFFJIDMB"],"itemData":{"id":258,"type":"article-journal","title":"Biofilms: an underappreciated mechanism of treatment failure and recurrence in vaginal infections","container-title":"Clinical Infectious Diseases","page":"601-606","volume":"61","issue":"4","source":"academic-oup-com.liverpool.idm.oclc.org","abstract":"Biofilm-associated bacterial and fungal micro-organisms have increasingly been recognized to play a role in multiple infectious diseases, particularly in their","DOI":"10.1093/cid/civ353","ISSN":"1058-4838","title-short":"Biofilms","journalAbbreviation":"Clin Infect Dis","language":"en","author":[{"family":"Muzny","given":"Christina A."},{"family":"Schwebke","given":"Jane R."}],"issued":{"date-parts":[["2015",8,15]]}}}],"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4</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Vaginal </w:t>
      </w:r>
      <w:r w:rsidRPr="00817299">
        <w:rPr>
          <w:rFonts w:ascii="Times New Roman" w:hAnsi="Times New Roman" w:cs="Times New Roman"/>
          <w:sz w:val="24"/>
          <w:szCs w:val="24"/>
        </w:rPr>
        <w:t>dysbiosis by bacterial pathobionts with a higher pathogenicity potential than BV-anaerobes (such as streptococci, staphylococci, enterococci, and Enterobacteriaceae) is much less common, but clini</w:t>
      </w:r>
      <w:r w:rsidR="00645E9D" w:rsidRPr="00817299">
        <w:rPr>
          <w:rFonts w:ascii="Times New Roman" w:hAnsi="Times New Roman" w:cs="Times New Roman"/>
          <w:sz w:val="24"/>
          <w:szCs w:val="24"/>
        </w:rPr>
        <w:t>cally relevan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XLxZxkPS","properties":{"formattedCitation":"\\super 2\\nosupersub{}","plainCitation":"2","noteIndex":0},"citationItems":[{"id":246,"uris":["http://zotero.org/users/4950730/items/UA8T8H4E"],"uri":["http://zotero.org/users/4950730/items/UA8T8H4E"],"itemData":{"id":246,"type":"article-journal","title":"The global health impact of vaginal dysbiosis","container-title":"Research in Microbiology","collection-title":"Special Issue on Vaginal microbiology","page":"859-864","volume":"168","issue":"9","source":"ScienceDirect","abstract":"The most common dysbiosis of the vaginal microbiome (defined here as a vaginal microbiome not dominated by lactobacilli) is bacterial vaginosis, an anaerobic polybacterial dysbiosis. Other dysbiotic states of importance to global health are vaginal microbiota with a high abundance of streptococci, staphylococci or Enterobacteriaceae, vaginal candidiasis and trichomoniasis. Knowledge about the different types of dysbiosis and their relationship to urogenital and reproductive disease burden has increased in recent years by applying non-culture-based techniques, but is far from complete. The burden of bacterial vaginosis is highest in sub-Saharan Africa and in women of sub-Saharan African descent living elsewhere. Vaginal dysbiosis has been associated with increased susceptibility to and transmission of HIV and other sexually transmitted infections and increased risk of pelvic inflammatory disease, preterm birth and maternal and neonatal infections. In this review, we summarize the contribution of vaginal dysbiosis to the global burden of each of these and highlight areas that require more research.","DOI":"10.1016/j.resmic.2017.02.003","ISSN":"0923-2508","journalAbbreviation":"Research in Microbiology","author":[{"family":"Wijgert","given":"Janneke H. H. M.","non-dropping-particle":"van de"},{"family":"Jespers","given":"Vicky"}],"issued":{"date-parts":[["2017",11,1]]}}}],"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2</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r w:rsidR="00645E9D" w:rsidRPr="00817299">
        <w:rPr>
          <w:rFonts w:ascii="Times New Roman" w:hAnsi="Times New Roman" w:cs="Times New Roman"/>
          <w:sz w:val="24"/>
          <w:szCs w:val="24"/>
        </w:rPr>
        <w:t xml:space="preserve">Almost all cases of fungal vaginal dysbiosis are caused by </w:t>
      </w:r>
      <w:r w:rsidR="00645E9D" w:rsidRPr="00817299">
        <w:rPr>
          <w:rFonts w:ascii="Times New Roman" w:hAnsi="Times New Roman" w:cs="Times New Roman"/>
          <w:i/>
          <w:sz w:val="24"/>
          <w:szCs w:val="24"/>
        </w:rPr>
        <w:t>Candida</w:t>
      </w:r>
      <w:r w:rsidR="00645E9D" w:rsidRPr="00817299">
        <w:rPr>
          <w:rFonts w:ascii="Times New Roman" w:hAnsi="Times New Roman" w:cs="Times New Roman"/>
          <w:sz w:val="24"/>
          <w:szCs w:val="24"/>
        </w:rPr>
        <w:t xml:space="preserve"> species</w:t>
      </w:r>
      <w:r w:rsidR="00D45D0E" w:rsidRPr="00817299">
        <w:rPr>
          <w:rFonts w:ascii="Times New Roman" w:hAnsi="Times New Roman" w:cs="Times New Roman"/>
          <w:sz w:val="24"/>
          <w:szCs w:val="24"/>
        </w:rPr>
        <w:t xml:space="preserve">, predominantly </w:t>
      </w:r>
      <w:r w:rsidR="00D45D0E" w:rsidRPr="00817299">
        <w:rPr>
          <w:rFonts w:ascii="Times New Roman" w:hAnsi="Times New Roman" w:cs="Times New Roman"/>
          <w:i/>
          <w:sz w:val="24"/>
          <w:szCs w:val="24"/>
        </w:rPr>
        <w:t>C. albicans</w:t>
      </w:r>
      <w:r w:rsidR="00645E9D" w:rsidRPr="00817299">
        <w:rPr>
          <w:rFonts w:ascii="Times New Roman" w:hAnsi="Times New Roman" w:cs="Times New Roman"/>
          <w:sz w:val="24"/>
          <w:szCs w:val="24"/>
        </w:rPr>
        <w: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oHBK24vM","properties":{"formattedCitation":"\\super 2\\nosupersub{}","plainCitation":"2","noteIndex":0},"citationItems":[{"id":246,"uris":["http://zotero.org/users/4950730/items/UA8T8H4E"],"uri":["http://zotero.org/users/4950730/items/UA8T8H4E"],"itemData":{"id":246,"type":"article-journal","title":"The global health impact of vaginal dysbiosis","container-title":"Research in Microbiology","collection-title":"Special Issue on Vaginal microbiology","page":"859-864","volume":"168","issue":"9","source":"ScienceDirect","abstract":"The most common dysbiosis of the vaginal microbiome (defined here as a vaginal microbiome not dominated by lactobacilli) is bacterial vaginosis, an anaerobic polybacterial dysbiosis. Other dysbiotic states of importance to global health are vaginal microbiota with a high abundance of streptococci, staphylococci or Enterobacteriaceae, vaginal candidiasis and trichomoniasis. Knowledge about the different types of dysbiosis and their relationship to urogenital and reproductive disease burden has increased in recent years by applying non-culture-based techniques, but is far from complete. The burden of bacterial vaginosis is highest in sub-Saharan Africa and in women of sub-Saharan African descent living elsewhere. Vaginal dysbiosis has been associated with increased susceptibility to and transmission of HIV and other sexually transmitted infections and increased risk of pelvic inflammatory disease, preterm birth and maternal and neonatal infections. In this review, we summarize the contribution of vaginal dysbiosis to the global burden of each of these and highlight areas that require more research.","DOI":"10.1016/j.resmic.2017.02.003","ISSN":"0923-2508","journalAbbreviation":"Research in Microbiology","author":[{"family":"Wijgert","given":"Janneke H. H. M.","non-dropping-particle":"van de"},{"family":"Jespers","given":"Vicky"}],"issued":{"date-parts":[["2017",11,1]]}}}],"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2</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r w:rsidR="00645E9D" w:rsidRPr="00817299">
        <w:rPr>
          <w:rFonts w:ascii="Times New Roman" w:hAnsi="Times New Roman" w:cs="Times New Roman"/>
          <w:sz w:val="24"/>
          <w:szCs w:val="24"/>
        </w:rPr>
        <w:t xml:space="preserve">In contrast to BV-anaerobes, bacterial pathobionts and </w:t>
      </w:r>
      <w:r w:rsidR="00645E9D" w:rsidRPr="00817299">
        <w:rPr>
          <w:rFonts w:ascii="Times New Roman" w:hAnsi="Times New Roman" w:cs="Times New Roman"/>
          <w:i/>
          <w:sz w:val="24"/>
          <w:szCs w:val="24"/>
        </w:rPr>
        <w:t>Candida</w:t>
      </w:r>
      <w:r w:rsidR="00645E9D" w:rsidRPr="00817299">
        <w:rPr>
          <w:rFonts w:ascii="Times New Roman" w:hAnsi="Times New Roman" w:cs="Times New Roman"/>
          <w:sz w:val="24"/>
          <w:szCs w:val="24"/>
        </w:rPr>
        <w:t xml:space="preserve"> species </w:t>
      </w:r>
      <w:r w:rsidR="00670492" w:rsidRPr="00817299">
        <w:rPr>
          <w:rFonts w:ascii="Times New Roman" w:hAnsi="Times New Roman" w:cs="Times New Roman"/>
          <w:sz w:val="24"/>
          <w:szCs w:val="24"/>
        </w:rPr>
        <w:t xml:space="preserve">often co-exist </w:t>
      </w:r>
      <w:r w:rsidR="00645E9D" w:rsidRPr="00817299">
        <w:rPr>
          <w:rFonts w:ascii="Times New Roman" w:hAnsi="Times New Roman" w:cs="Times New Roman"/>
          <w:sz w:val="24"/>
          <w:szCs w:val="24"/>
        </w:rPr>
        <w:t>with lactobacilli</w:t>
      </w:r>
      <w:r w:rsidR="00670492" w:rsidRPr="00817299">
        <w:rPr>
          <w:rFonts w:ascii="Times New Roman" w:hAnsi="Times New Roman" w:cs="Times New Roman"/>
          <w:sz w:val="24"/>
          <w:szCs w:val="24"/>
        </w:rPr>
        <w:t xml:space="preserve"> in the VMB</w:t>
      </w:r>
      <w:r w:rsidR="00645E9D" w:rsidRPr="00817299">
        <w:rPr>
          <w:rFonts w:ascii="Times New Roman" w:hAnsi="Times New Roman" w:cs="Times New Roman"/>
          <w:sz w:val="24"/>
          <w:szCs w:val="24"/>
        </w:rPr>
        <w:t xml:space="preserve">, perhaps </w:t>
      </w:r>
      <w:r w:rsidR="00670492" w:rsidRPr="00817299">
        <w:rPr>
          <w:rFonts w:ascii="Times New Roman" w:hAnsi="Times New Roman" w:cs="Times New Roman"/>
          <w:sz w:val="24"/>
          <w:szCs w:val="24"/>
        </w:rPr>
        <w:t>because they can tolerate high</w:t>
      </w:r>
      <w:r w:rsidR="00645E9D" w:rsidRPr="00817299">
        <w:rPr>
          <w:rFonts w:ascii="Times New Roman" w:hAnsi="Times New Roman" w:cs="Times New Roman"/>
          <w:sz w:val="24"/>
          <w:szCs w:val="24"/>
        </w:rPr>
        <w:t xml:space="preserve"> </w:t>
      </w:r>
      <w:r w:rsidR="00EF7921" w:rsidRPr="00817299">
        <w:rPr>
          <w:rFonts w:ascii="Times New Roman" w:hAnsi="Times New Roman" w:cs="Times New Roman"/>
          <w:sz w:val="24"/>
          <w:szCs w:val="24"/>
        </w:rPr>
        <w:t>concentrations of lactic acid.</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uuk0T36M","properties":{"formattedCitation":"\\super 5\\nosupersub{}","plainCitation":"5","noteIndex":0},"citationItems":[{"id":243,"uris":["http://zotero.org/users/4950730/items/SFUW3HHU"],"uri":["http://zotero.org/users/4950730/items/SFUW3HHU"],"itemData":{"id":243,"type":"article-journal","title":"The vaginal microbiome and sexually transmitted infections are interlinked: consequences for treatment and prevention","container-title":"PLOS Medicine","page":"e1002478","volume":"14","issue":"12","source":"PLoS Journals","abstract":"In a Perspective for our Collection on STI research, Janneke van de Wijgert discusses the latest on how the vaginal microbiota predisposes women to acquisition of STIs and discusses future potential for clinical intervention.","DOI":"10.1371/journal.pmed.1002478","ISSN":"1549-1676","title-short":"The vaginal microbiome and sexually transmitted infections are interlinked","journalAbbreviation":"PLOS Medicine","language":"en","author":[{"family":"Wijgert","given":"Janneke H. H. M.","non-dropping-particle":"van de"}],"issued":{"date-parts":[["2017",12,27]]}}}],"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5</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p>
    <w:p w14:paraId="58BE7071" w14:textId="3A630BCC" w:rsidR="00347530" w:rsidRPr="00817299" w:rsidRDefault="00347530" w:rsidP="00C80EFD">
      <w:pPr>
        <w:widowControl w:val="0"/>
        <w:spacing w:after="0" w:line="480" w:lineRule="auto"/>
        <w:contextualSpacing/>
        <w:rPr>
          <w:rFonts w:ascii="Times New Roman" w:hAnsi="Times New Roman" w:cs="Times New Roman"/>
          <w:sz w:val="24"/>
          <w:szCs w:val="24"/>
        </w:rPr>
      </w:pPr>
    </w:p>
    <w:p w14:paraId="56E6DFF7" w14:textId="4D5CB5A5" w:rsidR="00D45D0E" w:rsidRPr="00817299" w:rsidRDefault="002C1CF6" w:rsidP="00C80EFD">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This increased VMB knowledge has led to a renewed interest in using exogenous lactobacilli (probiotics or live biotherapeutic products)</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QQr68Jhk","properties":{"formattedCitation":"\\super 6\\nosupersub{}","plainCitation":"6","noteIndex":0},"citationItems":[{"id":956,"uris":["http://zotero.org/users/4950730/items/AEYPZC2S"],"uri":["http://zotero.org/users/4950730/items/AEYPZC2S"],"itemData":{"id":956,"type":"article-journal","title":"Next-generation probiotics: the spectrum from probiotics to live biotherapeutics","container-title":"Nature Microbiology","page":"17057","volume":"2","issue":"5","source":"www.nature.com","abstract":"The leading probiotics currently available to consumers are generally drawn from a narrow range of organisms. Knowledge of the gut microbiota and its constituent actors is changing this paradigm, particularly given the phylogenetic range and relatively unknown characteristics of the organisms under investigation as novel therapeutics. For this reason, and because their development is likely to be more amenable to a pharmaceutical than a food delivery route, these organisms are often operationally referred to as next-generation probiotics, a concept that overlaps with the emerging concept of live biotherapeutic products. The latter is a class of organisms developed exclusively for pharmaceutical application. In this Perspective, we discuss what lessons have been learned from working with traditional probiotics, explore the kinds of organisms that are likely to be used as novel microbial therapeutics, discuss the regulatory framework required, and propose how scientists may meet this challenge.","DOI":"10.1038/nmicrobiol.2017.57","ISSN":"2058-5276","title-short":"Next-generation probiotics","language":"en","author":[{"family":"O’Toole","given":"Paul W."},{"family":"Marchesi","given":"Julian R."},{"family":"Hill","given":"Colin"}],"issued":{"date-parts":[["2017",5]]}}}],"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6</w:t>
      </w:r>
      <w:r w:rsidR="00313184" w:rsidRPr="00817299">
        <w:rPr>
          <w:rFonts w:ascii="Times New Roman" w:hAnsi="Times New Roman" w:cs="Times New Roman"/>
          <w:sz w:val="24"/>
          <w:szCs w:val="24"/>
        </w:rPr>
        <w:fldChar w:fldCharType="end"/>
      </w:r>
      <w:r w:rsidRPr="00817299">
        <w:rPr>
          <w:rFonts w:ascii="Times New Roman" w:hAnsi="Times New Roman" w:cs="Times New Roman"/>
          <w:sz w:val="24"/>
          <w:szCs w:val="24"/>
        </w:rPr>
        <w:t xml:space="preserve"> to optimise the VMB as part of curative or preventive vaginal dysbiosis interventions. </w:t>
      </w:r>
      <w:r w:rsidR="00F3231F" w:rsidRPr="00817299">
        <w:rPr>
          <w:rFonts w:ascii="Times New Roman" w:hAnsi="Times New Roman" w:cs="Times New Roman"/>
          <w:sz w:val="24"/>
          <w:szCs w:val="24"/>
        </w:rPr>
        <w:t xml:space="preserve">There are multiple reasons for this: antibiotic BV treatment (with oral or vaginal metronidazole or clindamycin) and antifungal treatment of </w:t>
      </w:r>
      <w:r w:rsidR="00F3231F" w:rsidRPr="00817299">
        <w:rPr>
          <w:rFonts w:ascii="Times New Roman" w:hAnsi="Times New Roman" w:cs="Times New Roman"/>
          <w:sz w:val="24"/>
          <w:szCs w:val="24"/>
        </w:rPr>
        <w:lastRenderedPageBreak/>
        <w:t>vulvovaginal candidiasis (VVC; with oral or vaginal –azoles) result in suboptimal cure fractions and high recurrence rates</w:t>
      </w:r>
      <w:r w:rsidR="00670492" w:rsidRPr="00817299">
        <w:rPr>
          <w:rFonts w:ascii="Times New Roman" w:hAnsi="Times New Roman" w:cs="Times New Roman"/>
          <w:sz w:val="24"/>
          <w:szCs w:val="24"/>
        </w:rPr>
        <w:t>;</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zm7jfHGc","properties":{"formattedCitation":"\\super 7\\nosupersub{}","plainCitation":"7","noteIndex":0},"citationItems":[{"id":249,"uris":["http://zotero.org/users/4950730/items/W6LN9U6N"],"uri":["http://zotero.org/users/4950730/items/W6LN9U6N"],"itemData":{"id":249,"type":"article-journal","title":"Making inroads into improving treatment of bacterial vaginosis – striving for long-term cure","container-title":"BMC Infectious Diseases","page":"292","volume":"15","source":"BioMed Central","abstract":"Bacterial vaginosis (BV) is one of the great enigmas in women’s health, a common condition of unknown aetiology, which is associated with significant morbidity and unacceptably high recurrence rates. While it remains unclear whether BV recurrence is predominantly due to failure of current antibiotic regimens to eradicate BV-associated bacteria (BVAB) and biofilm, a failure of some women to re-establish a resilient Lactobacillus-dominant vaginal microbiota, reinfection from sexual partners, or a combination of these factors, it is inherently challenging to make significant inroads towards this goal. In this review, we will outline why BV is such a clinical and epidemiologic conundrum, and focus on several key approaches that we believe merit discussion and clinical research, including strategies to: i) prevent reinfection (partner treatment trials), ii) boost favourable vaginal Lactobacillus species and promote a Lactobacillus-dominant vaginal microbiome (hormonal contraceptive and probiotic trials) and iii) disrupt vaginal BV-associated biofilm.","DOI":"10.1186/s12879-015-1027-4","ISSN":"1471-2334","journalAbbreviation":"BMC Infectious Diseases","author":[{"family":"Bradshaw","given":"Catriona S."},{"family":"Brotman","given":"Rebecca M."}],"issued":{"date-parts":[["2015",7,29]]}}}],"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7</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BV</w:t>
      </w:r>
      <w:r w:rsidR="00F3231F" w:rsidRPr="00817299">
        <w:rPr>
          <w:rFonts w:ascii="Times New Roman" w:hAnsi="Times New Roman" w:cs="Times New Roman"/>
          <w:sz w:val="24"/>
          <w:szCs w:val="24"/>
        </w:rPr>
        <w:t xml:space="preserve"> biofilms are not penetrated su</w:t>
      </w:r>
      <w:r w:rsidR="00670492" w:rsidRPr="00817299">
        <w:rPr>
          <w:rFonts w:ascii="Times New Roman" w:hAnsi="Times New Roman" w:cs="Times New Roman"/>
          <w:sz w:val="24"/>
          <w:szCs w:val="24"/>
        </w:rPr>
        <w:t>fficiently by antibiotics;</w:t>
      </w:r>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v5GzmgqS","properties":{"formattedCitation":"\\super 4\\nosupersub{}","plainCitation":"4","noteIndex":0},"citationItems":[{"id":258,"uris":["http://zotero.org/users/4950730/items/QFFJIDMB"],"uri":["http://zotero.org/users/4950730/items/QFFJIDMB"],"itemData":{"id":258,"type":"article-journal","title":"Biofilms: an underappreciated mechanism of treatment failure and recurrence in vaginal infections","container-title":"Clinical Infectious Diseases","page":"601-606","volume":"61","issue":"4","source":"academic-oup-com.liverpool.idm.oclc.org","abstract":"Biofilm-associated bacterial and fungal micro-organisms have increasingly been recognized to play a role in multiple infectious diseases, particularly in their","DOI":"10.1093/cid/civ353","ISSN":"1058-4838","title-short":"Biofilms","journalAbbreviation":"Clin Infect Dis","language":"en","author":[{"family":"Muzny","given":"Christina A."},{"family":"Schwebke","given":"Jane R."}],"issued":{"date-parts":[["2015",8,15]]}}}],"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4</w:t>
      </w:r>
      <w:r w:rsidR="00313184" w:rsidRPr="00817299">
        <w:rPr>
          <w:rFonts w:ascii="Times New Roman" w:hAnsi="Times New Roman" w:cs="Times New Roman"/>
          <w:sz w:val="24"/>
          <w:szCs w:val="24"/>
        </w:rPr>
        <w:fldChar w:fldCharType="end"/>
      </w:r>
      <w:r w:rsidR="00313184" w:rsidRPr="00817299">
        <w:rPr>
          <w:rFonts w:ascii="Times New Roman" w:hAnsi="Times New Roman" w:cs="Times New Roman"/>
          <w:sz w:val="24"/>
          <w:szCs w:val="24"/>
        </w:rPr>
        <w:t xml:space="preserve"> </w:t>
      </w:r>
      <w:r w:rsidR="00F3231F" w:rsidRPr="00817299">
        <w:rPr>
          <w:rFonts w:ascii="Times New Roman" w:hAnsi="Times New Roman" w:cs="Times New Roman"/>
          <w:sz w:val="24"/>
          <w:szCs w:val="24"/>
        </w:rPr>
        <w:t xml:space="preserve">and prolonged use increases the probability of side effects and drug resistance. </w:t>
      </w:r>
      <w:r w:rsidR="00D45D0E" w:rsidRPr="00817299">
        <w:rPr>
          <w:rFonts w:ascii="Times New Roman" w:hAnsi="Times New Roman" w:cs="Times New Roman"/>
          <w:sz w:val="24"/>
          <w:szCs w:val="24"/>
        </w:rPr>
        <w:t xml:space="preserve">Possible mechanisms by </w:t>
      </w:r>
      <w:r w:rsidR="00865330" w:rsidRPr="00817299">
        <w:rPr>
          <w:rFonts w:ascii="Times New Roman" w:hAnsi="Times New Roman" w:cs="Times New Roman"/>
          <w:sz w:val="24"/>
          <w:szCs w:val="24"/>
        </w:rPr>
        <w:t xml:space="preserve">which probiotic strains </w:t>
      </w:r>
      <w:r w:rsidR="00D45D0E" w:rsidRPr="00817299">
        <w:rPr>
          <w:rFonts w:ascii="Times New Roman" w:hAnsi="Times New Roman" w:cs="Times New Roman"/>
          <w:sz w:val="24"/>
          <w:szCs w:val="24"/>
        </w:rPr>
        <w:t xml:space="preserve">might </w:t>
      </w:r>
      <w:r w:rsidR="00865330" w:rsidRPr="00817299">
        <w:rPr>
          <w:rFonts w:ascii="Times New Roman" w:hAnsi="Times New Roman" w:cs="Times New Roman"/>
          <w:sz w:val="24"/>
          <w:szCs w:val="24"/>
        </w:rPr>
        <w:t xml:space="preserve">exert positive effects include </w:t>
      </w:r>
      <w:r w:rsidR="00D45D0E" w:rsidRPr="00817299">
        <w:rPr>
          <w:rFonts w:ascii="Times New Roman" w:hAnsi="Times New Roman" w:cs="Times New Roman"/>
          <w:sz w:val="24"/>
          <w:szCs w:val="24"/>
        </w:rPr>
        <w:t>niche occupation so that other bacteria cannot expand and biofilms cannot be established</w:t>
      </w:r>
      <w:r w:rsidR="00865330" w:rsidRPr="00817299">
        <w:rPr>
          <w:rFonts w:ascii="Times New Roman" w:hAnsi="Times New Roman" w:cs="Times New Roman"/>
          <w:sz w:val="24"/>
          <w:szCs w:val="24"/>
        </w:rPr>
        <w:t xml:space="preserve">, increased </w:t>
      </w:r>
      <w:r w:rsidR="00D45D0E" w:rsidRPr="00817299">
        <w:rPr>
          <w:rFonts w:ascii="Times New Roman" w:hAnsi="Times New Roman" w:cs="Times New Roman"/>
          <w:sz w:val="24"/>
          <w:szCs w:val="24"/>
        </w:rPr>
        <w:t xml:space="preserve">local </w:t>
      </w:r>
      <w:r w:rsidR="00865330" w:rsidRPr="00817299">
        <w:rPr>
          <w:rFonts w:ascii="Times New Roman" w:hAnsi="Times New Roman" w:cs="Times New Roman"/>
          <w:sz w:val="24"/>
          <w:szCs w:val="24"/>
        </w:rPr>
        <w:t xml:space="preserve">production </w:t>
      </w:r>
      <w:r w:rsidR="00D45D0E" w:rsidRPr="00817299">
        <w:rPr>
          <w:rFonts w:ascii="Times New Roman" w:hAnsi="Times New Roman" w:cs="Times New Roman"/>
          <w:sz w:val="24"/>
          <w:szCs w:val="24"/>
        </w:rPr>
        <w:t xml:space="preserve">or release </w:t>
      </w:r>
      <w:r w:rsidR="00865330" w:rsidRPr="00817299">
        <w:rPr>
          <w:rFonts w:ascii="Times New Roman" w:hAnsi="Times New Roman" w:cs="Times New Roman"/>
          <w:sz w:val="24"/>
          <w:szCs w:val="24"/>
        </w:rPr>
        <w:t xml:space="preserve">of </w:t>
      </w:r>
      <w:bookmarkStart w:id="2" w:name="_Hlk440282"/>
      <w:r w:rsidR="00865330" w:rsidRPr="00817299">
        <w:rPr>
          <w:rFonts w:ascii="Times New Roman" w:hAnsi="Times New Roman" w:cs="Times New Roman"/>
          <w:sz w:val="24"/>
          <w:szCs w:val="24"/>
        </w:rPr>
        <w:t>lactic acid</w:t>
      </w:r>
      <w:r w:rsidR="00D45D0E" w:rsidRPr="00817299">
        <w:rPr>
          <w:rFonts w:ascii="Times New Roman" w:hAnsi="Times New Roman" w:cs="Times New Roman"/>
          <w:sz w:val="24"/>
          <w:szCs w:val="24"/>
        </w:rPr>
        <w:t xml:space="preserve"> and other antimicrobial compounds</w:t>
      </w:r>
      <w:r w:rsidR="00865330" w:rsidRPr="00817299">
        <w:rPr>
          <w:rFonts w:ascii="Times New Roman" w:hAnsi="Times New Roman" w:cs="Times New Roman"/>
          <w:sz w:val="24"/>
          <w:szCs w:val="24"/>
        </w:rPr>
        <w:t xml:space="preserve">, modulation of local cervicovaginal mucosal immune responses, </w:t>
      </w:r>
      <w:bookmarkEnd w:id="2"/>
      <w:r w:rsidR="00865330" w:rsidRPr="00817299">
        <w:rPr>
          <w:rFonts w:ascii="Times New Roman" w:hAnsi="Times New Roman" w:cs="Times New Roman"/>
          <w:sz w:val="24"/>
          <w:szCs w:val="24"/>
        </w:rPr>
        <w:t xml:space="preserve">and/or inhibition of </w:t>
      </w:r>
      <w:r w:rsidR="00865330" w:rsidRPr="00817299">
        <w:rPr>
          <w:rFonts w:ascii="Times New Roman" w:hAnsi="Times New Roman" w:cs="Times New Roman"/>
          <w:i/>
          <w:sz w:val="24"/>
          <w:szCs w:val="24"/>
        </w:rPr>
        <w:t xml:space="preserve">C. albicans </w:t>
      </w:r>
      <w:r w:rsidR="00865330" w:rsidRPr="00817299">
        <w:rPr>
          <w:rFonts w:ascii="Times New Roman" w:hAnsi="Times New Roman" w:cs="Times New Roman"/>
          <w:sz w:val="24"/>
          <w:szCs w:val="24"/>
        </w:rPr>
        <w:t>hyphae formation.</w:t>
      </w:r>
      <w:bookmarkStart w:id="3" w:name="_Hlk440309"/>
      <w:r w:rsidR="00313184"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aHKw9d56","properties":{"formattedCitation":"\\super 3,8,9\\nosupersub{}","plainCitation":"3,8,9","noteIndex":0},"citationItems":[{"id":652,"uris":["http://zotero.org/users/4950730/items/TBH8QABJ"],"uri":["http://zotero.org/users/4950730/items/TBH8QABJ"],"itemData":{"id":652,"type":"article-journal","title":"The role of lactic acid production by probiotic &lt;i&gt;Lactobacillus&lt;/i&gt; species in vaginal health","container-title":"Research in Microbiology","collection-title":"Special Issue on Vaginal microbiology","page":"782-792","volume":"168","issue":"9","source":"ScienceDirect","abstract":"Vaginal eubiosis is characterised by beneficial lactobacillus-dominated microbiota. In contrast, vaginal dysbiosis (e.g. bacterial vaginosis, BV), characterised by an overgrowth of multiple anaerobes, is associated with an increased risk of adverse urogenital and reproductive health outcomes. A major distinguishing feature between the vaginal environment in states of eubiosis and dysbiosis is a high concentration of lactic acid, produced by lactobacilli, that acidifies the vagina in eubiosis versus a sharp drop in lactic acid and an increase in pH in dysbiosis. Here we review the antimicrobial, antiviral and immunomodulatory properties of lactic acid and the use of lactic acid and lactobacilli probiotics in preventing or treating BV.","DOI":"10.1016/j.resmic.2017.04.001","ISSN":"0923-2508","journalAbbreviation":"Research in Microbiology","author":[{"family":"Tachedjian","given":"Gilda"},{"family":"Aldunate","given":"Muriel"},{"family":"Bradshaw","given":"Catronia S."},{"family":"Cone","given":"Richard A."}],"issued":{"date-parts":[["2017",11,1]]}}},{"id":642,"uris":["http://zotero.org/users/4950730/items/3F8I6RGU"],"uri":["http://zotero.org/users/4950730/items/3F8I6RGU"],"itemData":{"id":642,"type":"article-journal","title":"Lectin-like molecules of &lt;i&gt;Lactobacillus rhamnosus&lt;/i&gt; GG inhibit pathogenic &lt;i&gt;Escherichia coli&lt;/i&gt; and &lt;i&gt;Salmonella&lt;/i&gt; biofilm formation","container-title":"PLoS ONE","volume":"11","issue":"8","source":"PubMed Central","abstract":"Objectives\nIncreased antibiotic resistance has catalyzed the research on new antibacterial molecules and alternative strategies, such as the application of beneficial bacteria. Since lectin molecules have unique sugar-recognizing capacities, and pathogens are often decorated with sugars that affect their survival and infectivity, we explored whether lectins from the probiotic strain Lactobacillus rhamnosus GG have antipathogenic properties.\n\nMethods\nThe genome sequence of L. rhamnosus GG was screened for the presence of lectin-like proteins. Two genes, LGG_RS02780 and LGG_RS02750, encoding for polypeptides with an N-terminal conserved L-type lectin domain were detected and designated Llp1 (lectin-like protein 1) and Llp2. The capacity of Llp1 and Llp2 to inhibit biofilm formation of various pathogens was investigated. Sugar specificity was determined by Sepharose beads assays and glycan array screening.\n\nResults\nThe isolated lectin domains of Llp1 and Llp2 possess pronounced inhibitory activity against biofilm formation by various pathogens, including clinical Salmonella species and uropathogenic E. coli, with Llp2 being more active than Llp1. In addition, sugar binding assays with Llp1 and Llp2 indicate specificity for complex glycans. Both proteins are also involved in the adhesion capacity of L. rhamnosus GG to gastrointestinal and vaginal epithelial cells.\n\nConclusions\nLectins isolated from or expressed by beneficial lactobacilli could be considered promising bio-active ingredients for improved prophylaxis of urogenital and gastrointestinal infections.","URL":"https://www.ncbi.nlm.nih.gov/pmc/articles/PMC4990349/","DOI":"10.1371/journal.pone.0161337","ISSN":"1932-6203","note":"PMID: 27537843\nPMCID: PMC4990349","journalAbbreviation":"PLoS One","author":[{"family":"Petrova","given":"Mariya I."},{"family":"Imholz","given":"Nicole C. E."},{"family":"Verhoeven","given":"Tine L. A."},{"family":"Balzarini","given":"Jan"},{"family":"Van Damme","given":"Els J. M."},{"family":"Schols","given":"Dominique"},{"family":"Vanderleyden","given":"Jos"},{"family":"Lebeer","given":"Sarah"}],"issued":{"date-parts":[["2016",8,18]]},"accessed":{"date-parts":[["2018",10,10]]}}},{"id":932,"uris":["http://zotero.org/users/4950730/items/GLUK4GTC"],"uri":["http://zotero.org/users/4950730/items/GLUK4GTC"],"itemData":{"id":932,"type":"article-journal","title":"Inhibition of &lt;i&gt;Candida albicans&lt;/i&gt; morphogenesis by chitinase from &lt;i&gt;Lactobacillus rhamnosus&lt;/i&gt; GG","container-title":"Scientific Reports","page":"2900","volume":"9","issue":"1","source":"www.nature.com","abstract":"Lactobacilli have been evaluated as probiotics against Candida infections in several clinical trials, but with variable results. Predicting and understanding the clinical efficacy of Lactobacillus strains is hampered by an overall lack of insights into their modes of action. In this study, we aimed to unravel molecular mechanisms underlying the inhibitory effects of lactobacilli on hyphal morphogenesis, which is a crucial step in C. albicans virulence. Based on a screening of different Lactobacillus strains, we found that the closely related taxa L. rhamnosus, L. casei and L. paracasei showed stronger activity against Candida hyphae formation compared to other Lactobacillus species tested. By exploring the activity of purified compounds and mutants of the model strain L. rhamnosus GG, the major peptidoglycan hydrolase Msp1, conserved in the three closely related taxa, was identified as a key effector molecule. We could show that this activity of Msp1 was due to its ability to break down chitin, the main polymer in the hyphal cell wall of C. albicans. This identification of a Lactobacillus-specific protein with chitinase activity having anti-hyphal activity will assist in better strain selection and improved application in future clinical trials for Lactobacillus-based Candida-management strategies.","DOI":"10.1038/s41598-019-39625-0","ISSN":"2045-2322","language":"en","author":[{"family":"Allonsius","given":"Camille Nina"},{"family":"Vandenheuvel","given":"Dieter"},{"family":"Oerlemans","given":"Eline F. M."},{"family":"Petrova","given":"Mariya I."},{"family":"Donders","given":"Gilbert G. G."},{"family":"Cos","given":"Paul"},{"family":"Delputte","given":"Peter"},{"family":"Lebeer","given":"Sarah"}],"issued":{"date-parts":[["2019",2,27]]}}}],"schema":"https://github.com/citation-style-language/schema/raw/master/csl-citation.json"} </w:instrText>
      </w:r>
      <w:r w:rsidR="00313184"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3,8,9</w:t>
      </w:r>
      <w:r w:rsidR="00313184" w:rsidRPr="00817299">
        <w:rPr>
          <w:rFonts w:ascii="Times New Roman" w:hAnsi="Times New Roman" w:cs="Times New Roman"/>
          <w:sz w:val="24"/>
          <w:szCs w:val="24"/>
        </w:rPr>
        <w:fldChar w:fldCharType="end"/>
      </w:r>
      <w:bookmarkEnd w:id="3"/>
    </w:p>
    <w:p w14:paraId="19CB2C32" w14:textId="77777777" w:rsidR="000A3445" w:rsidRPr="00817299" w:rsidRDefault="000A3445" w:rsidP="00C80EFD">
      <w:pPr>
        <w:widowControl w:val="0"/>
        <w:spacing w:after="0" w:line="480" w:lineRule="auto"/>
        <w:contextualSpacing/>
        <w:rPr>
          <w:rFonts w:ascii="Times New Roman" w:hAnsi="Times New Roman" w:cs="Times New Roman"/>
          <w:sz w:val="24"/>
          <w:szCs w:val="24"/>
        </w:rPr>
      </w:pPr>
    </w:p>
    <w:p w14:paraId="3FEC9EB7" w14:textId="7D236B59" w:rsidR="0084513C" w:rsidRPr="00817299" w:rsidRDefault="0013305E" w:rsidP="00C80EFD">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W</w:t>
      </w:r>
      <w:r w:rsidR="00865330" w:rsidRPr="00817299">
        <w:rPr>
          <w:rFonts w:ascii="Times New Roman" w:hAnsi="Times New Roman" w:cs="Times New Roman"/>
          <w:sz w:val="24"/>
          <w:szCs w:val="24"/>
        </w:rPr>
        <w:t xml:space="preserve">e performed a systematic review to </w:t>
      </w:r>
      <w:r w:rsidR="00D42395" w:rsidRPr="00817299">
        <w:rPr>
          <w:rFonts w:ascii="Times New Roman" w:hAnsi="Times New Roman" w:cs="Times New Roman"/>
          <w:sz w:val="24"/>
          <w:szCs w:val="24"/>
        </w:rPr>
        <w:t>examine the impact of vaginally-</w:t>
      </w:r>
      <w:r w:rsidR="00A05B34" w:rsidRPr="00817299">
        <w:rPr>
          <w:rFonts w:ascii="Times New Roman" w:hAnsi="Times New Roman" w:cs="Times New Roman"/>
          <w:sz w:val="24"/>
          <w:szCs w:val="24"/>
        </w:rPr>
        <w:t>applied lactobacilli-containing probiotics</w:t>
      </w:r>
      <w:r w:rsidR="0084513C" w:rsidRPr="00817299">
        <w:rPr>
          <w:rFonts w:ascii="Times New Roman" w:hAnsi="Times New Roman" w:cs="Times New Roman"/>
          <w:sz w:val="24"/>
          <w:szCs w:val="24"/>
        </w:rPr>
        <w:t xml:space="preserve"> on the VMB</w:t>
      </w:r>
      <w:r w:rsidR="004266E3" w:rsidRPr="00817299">
        <w:rPr>
          <w:rFonts w:ascii="Times New Roman" w:hAnsi="Times New Roman" w:cs="Times New Roman"/>
          <w:sz w:val="24"/>
          <w:szCs w:val="24"/>
        </w:rPr>
        <w:t xml:space="preserve"> in clinical studies</w:t>
      </w:r>
      <w:r w:rsidR="006F7088" w:rsidRPr="00817299">
        <w:rPr>
          <w:rFonts w:ascii="Times New Roman" w:hAnsi="Times New Roman" w:cs="Times New Roman"/>
          <w:sz w:val="24"/>
          <w:szCs w:val="24"/>
        </w:rPr>
        <w:t>.</w:t>
      </w:r>
      <w:r w:rsidR="00A05B34" w:rsidRPr="00817299">
        <w:rPr>
          <w:rFonts w:ascii="Times New Roman" w:hAnsi="Times New Roman" w:cs="Times New Roman"/>
          <w:sz w:val="24"/>
          <w:szCs w:val="24"/>
        </w:rPr>
        <w:t xml:space="preserve"> </w:t>
      </w:r>
      <w:r w:rsidR="00764CB3" w:rsidRPr="00817299">
        <w:rPr>
          <w:rFonts w:ascii="Times New Roman" w:hAnsi="Times New Roman" w:cs="Times New Roman"/>
          <w:sz w:val="24"/>
          <w:szCs w:val="24"/>
        </w:rPr>
        <w:t>We also offer recommendations for future trial designs based on this review and our own experiences.</w:t>
      </w:r>
      <w:r w:rsidR="006052EC"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TkF65ZRu","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6052EC"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0</w:t>
      </w:r>
      <w:r w:rsidR="006052EC" w:rsidRPr="00817299">
        <w:rPr>
          <w:rFonts w:ascii="Times New Roman" w:hAnsi="Times New Roman" w:cs="Times New Roman"/>
          <w:sz w:val="24"/>
          <w:szCs w:val="24"/>
        </w:rPr>
        <w:fldChar w:fldCharType="end"/>
      </w:r>
      <w:r w:rsidR="006052EC" w:rsidRPr="00817299">
        <w:rPr>
          <w:rFonts w:ascii="Times New Roman" w:hAnsi="Times New Roman" w:cs="Times New Roman"/>
          <w:sz w:val="24"/>
          <w:szCs w:val="24"/>
        </w:rPr>
        <w:t xml:space="preserve"> </w:t>
      </w:r>
    </w:p>
    <w:p w14:paraId="3F7978AE" w14:textId="7DC82C59" w:rsidR="00865330" w:rsidRPr="00817299" w:rsidRDefault="00865330" w:rsidP="00C80EFD">
      <w:pPr>
        <w:widowControl w:val="0"/>
        <w:spacing w:after="0" w:line="480" w:lineRule="auto"/>
        <w:contextualSpacing/>
        <w:rPr>
          <w:rFonts w:ascii="Times New Roman" w:hAnsi="Times New Roman" w:cs="Times New Roman"/>
          <w:sz w:val="24"/>
          <w:szCs w:val="24"/>
        </w:rPr>
      </w:pPr>
    </w:p>
    <w:p w14:paraId="7C93AC02" w14:textId="16F492B2" w:rsidR="00910C70" w:rsidRPr="00817299" w:rsidRDefault="00865330" w:rsidP="00C80EFD">
      <w:pPr>
        <w:widowControl w:val="0"/>
        <w:spacing w:after="0" w:line="480" w:lineRule="auto"/>
        <w:contextualSpacing/>
        <w:rPr>
          <w:rFonts w:ascii="Times New Roman" w:hAnsi="Times New Roman" w:cs="Times New Roman"/>
          <w:b/>
          <w:sz w:val="24"/>
          <w:szCs w:val="24"/>
        </w:rPr>
      </w:pPr>
      <w:r w:rsidRPr="00817299">
        <w:rPr>
          <w:rFonts w:ascii="Times New Roman" w:hAnsi="Times New Roman" w:cs="Times New Roman"/>
          <w:b/>
          <w:sz w:val="24"/>
          <w:szCs w:val="24"/>
        </w:rPr>
        <w:t>Methods</w:t>
      </w:r>
    </w:p>
    <w:p w14:paraId="1D883C69" w14:textId="1D708658" w:rsidR="00C91CB8" w:rsidRPr="00817299" w:rsidRDefault="00910C70" w:rsidP="00C80EFD">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 xml:space="preserve">The systematic review </w:t>
      </w:r>
      <w:r w:rsidR="006F7088" w:rsidRPr="00817299">
        <w:rPr>
          <w:rFonts w:ascii="Times New Roman" w:hAnsi="Times New Roman" w:cs="Times New Roman"/>
          <w:sz w:val="24"/>
          <w:szCs w:val="24"/>
        </w:rPr>
        <w:t xml:space="preserve">focussed on BV and VVC cure and/or recurrence as defined by conventional diagnostic methods, as well as VMB composition and vaginal detection of probiotic strains as assessed by molecular methods. It </w:t>
      </w:r>
      <w:r w:rsidRPr="00817299">
        <w:rPr>
          <w:rFonts w:ascii="Times New Roman" w:hAnsi="Times New Roman" w:cs="Times New Roman"/>
          <w:sz w:val="24"/>
          <w:szCs w:val="24"/>
        </w:rPr>
        <w:t xml:space="preserve">was </w:t>
      </w:r>
      <w:r w:rsidR="0013305E" w:rsidRPr="00817299">
        <w:rPr>
          <w:rFonts w:ascii="Times New Roman" w:hAnsi="Times New Roman" w:cs="Times New Roman"/>
          <w:sz w:val="24"/>
          <w:szCs w:val="24"/>
        </w:rPr>
        <w:t>conducted according to the PRISMA 2009</w:t>
      </w:r>
      <w:r w:rsidR="0013305E"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61Xd544Y","properties":{"formattedCitation":"\\super 11\\nosupersub{}","plainCitation":"11","noteIndex":0},"citationItems":[{"id":519,"uris":["http://zotero.org/users/4950730/items/UM49JFBY"],"uri":["http://zotero.org/users/4950730/items/UM49JFBY"],"itemData":{"id":519,"type":"article-journal","title":"Preferred reporting items for systematic reviews and meta-analyses: the PRISMA statement","container-title":"PLOS Medicine","page":"e1000097","volume":"6","issue":"7","source":"PLoS Journals","DOI":"10.1371/journal.pmed.1000097","ISSN":"1549-1676","title-short":"Preferred Reporting Items for Systematic Reviews and Meta-Analyses","journalAbbreviation":"PLOS Medicine","language":"en","author":[{"family":"Moher","given":"David"},{"family":"Liberati","given":"Alessandro"},{"family":"Tetzlaff","given":"Jennifer"},{"family":"Altman","given":"Douglas G."},{"family":"Group","given":"The PRISMA"}],"issued":{"date-parts":[["2009",7,21]]}}}],"schema":"https://github.com/citation-style-language/schema/raw/master/csl-citation.json"} </w:instrText>
      </w:r>
      <w:r w:rsidR="0013305E"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1</w:t>
      </w:r>
      <w:r w:rsidR="0013305E" w:rsidRPr="00817299">
        <w:rPr>
          <w:rFonts w:ascii="Times New Roman" w:hAnsi="Times New Roman" w:cs="Times New Roman"/>
          <w:sz w:val="24"/>
          <w:szCs w:val="24"/>
        </w:rPr>
        <w:fldChar w:fldCharType="end"/>
      </w:r>
      <w:r w:rsidR="0013305E" w:rsidRPr="00817299">
        <w:rPr>
          <w:rFonts w:ascii="Times New Roman" w:hAnsi="Times New Roman" w:cs="Times New Roman"/>
          <w:sz w:val="24"/>
          <w:szCs w:val="24"/>
        </w:rPr>
        <w:t xml:space="preserve"> guidelines and </w:t>
      </w:r>
      <w:r w:rsidRPr="00817299">
        <w:rPr>
          <w:rFonts w:ascii="Times New Roman" w:hAnsi="Times New Roman" w:cs="Times New Roman"/>
          <w:sz w:val="24"/>
          <w:szCs w:val="24"/>
        </w:rPr>
        <w:t>registered o</w:t>
      </w:r>
      <w:r w:rsidR="0013305E" w:rsidRPr="00817299">
        <w:rPr>
          <w:rFonts w:ascii="Times New Roman" w:hAnsi="Times New Roman" w:cs="Times New Roman"/>
          <w:sz w:val="24"/>
          <w:szCs w:val="24"/>
        </w:rPr>
        <w:t>n PROSPERO (</w:t>
      </w:r>
      <w:r w:rsidRPr="00817299">
        <w:rPr>
          <w:rFonts w:ascii="Times New Roman" w:hAnsi="Times New Roman" w:cs="Times New Roman"/>
          <w:sz w:val="24"/>
          <w:szCs w:val="24"/>
        </w:rPr>
        <w:t>CRD42017075717</w:t>
      </w:r>
      <w:r w:rsidR="0013305E" w:rsidRPr="00817299">
        <w:rPr>
          <w:rFonts w:ascii="Times New Roman" w:hAnsi="Times New Roman" w:cs="Times New Roman"/>
          <w:sz w:val="24"/>
          <w:szCs w:val="24"/>
        </w:rPr>
        <w:t>)</w:t>
      </w:r>
      <w:r w:rsidRPr="00817299">
        <w:rPr>
          <w:rFonts w:ascii="Times New Roman" w:hAnsi="Times New Roman" w:cs="Times New Roman"/>
          <w:sz w:val="24"/>
          <w:szCs w:val="24"/>
        </w:rPr>
        <w:t>.</w:t>
      </w:r>
      <w:r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mHkV7Yi2","properties":{"formattedCitation":"\\super 12\\nosupersub{}","plainCitation":"12","noteIndex":0},"citationItems":[{"id":530,"uris":["http://zotero.org/users/4950730/items/T66YC6D5"],"uri":["http://zotero.org/users/4950730/items/T66YC6D5"],"itemData":{"id":530,"type":"webpage","title":"Prospero - International prospective register of systematic reviews","URL":"https://www.crd.york.ac.uk/PROSPERO/display_record.php?RecordID=75717","accessed":{"date-parts":[["2018",7,30]]}}}],"schema":"https://github.com/citation-style-language/schema/raw/master/csl-citation.json"} </w:instrText>
      </w:r>
      <w:r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2</w:t>
      </w:r>
      <w:r w:rsidRPr="00817299">
        <w:rPr>
          <w:rFonts w:ascii="Times New Roman" w:hAnsi="Times New Roman" w:cs="Times New Roman"/>
          <w:sz w:val="24"/>
          <w:szCs w:val="24"/>
        </w:rPr>
        <w:fldChar w:fldCharType="end"/>
      </w:r>
      <w:r w:rsidR="0013305E" w:rsidRPr="00817299">
        <w:rPr>
          <w:rFonts w:ascii="Times New Roman" w:hAnsi="Times New Roman" w:cs="Times New Roman"/>
          <w:sz w:val="24"/>
          <w:szCs w:val="24"/>
        </w:rPr>
        <w:t xml:space="preserve"> </w:t>
      </w:r>
      <w:r w:rsidR="008F74BF" w:rsidRPr="00817299">
        <w:rPr>
          <w:rFonts w:ascii="Times New Roman" w:hAnsi="Times New Roman" w:cs="Times New Roman"/>
          <w:sz w:val="24"/>
          <w:szCs w:val="24"/>
        </w:rPr>
        <w:t xml:space="preserve">Patients </w:t>
      </w:r>
      <w:r w:rsidR="00B25991" w:rsidRPr="00817299">
        <w:rPr>
          <w:rFonts w:ascii="Times New Roman" w:hAnsi="Times New Roman" w:cs="Times New Roman"/>
          <w:sz w:val="24"/>
          <w:szCs w:val="24"/>
        </w:rPr>
        <w:t xml:space="preserve">or the public </w:t>
      </w:r>
      <w:r w:rsidR="008F74BF" w:rsidRPr="00817299">
        <w:rPr>
          <w:rFonts w:ascii="Times New Roman" w:hAnsi="Times New Roman" w:cs="Times New Roman"/>
          <w:sz w:val="24"/>
          <w:szCs w:val="24"/>
        </w:rPr>
        <w:t xml:space="preserve">were not involved in this review and a core outcome set was not available. </w:t>
      </w:r>
      <w:r w:rsidR="0013305E" w:rsidRPr="00817299">
        <w:rPr>
          <w:rFonts w:ascii="Times New Roman" w:hAnsi="Times New Roman" w:cs="Times New Roman"/>
          <w:sz w:val="24"/>
          <w:szCs w:val="24"/>
        </w:rPr>
        <w:t xml:space="preserve">We searched </w:t>
      </w:r>
      <w:r w:rsidRPr="00817299">
        <w:rPr>
          <w:rFonts w:ascii="Times New Roman" w:hAnsi="Times New Roman" w:cs="Times New Roman"/>
          <w:sz w:val="24"/>
          <w:szCs w:val="24"/>
        </w:rPr>
        <w:t>MEDLINE</w:t>
      </w:r>
      <w:r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QzYTKG60","properties":{"formattedCitation":"\\super 13\\nosupersub{}","plainCitation":"13","noteIndex":0},"citationItems":[{"id":315,"uris":["http://zotero.org/users/4950730/items/NMGLG7UN"],"uri":["http://zotero.org/users/4950730/items/NMGLG7UN"],"itemData":{"id":315,"type":"webpage","title":"Home - PubMed - NCBI","abstract":"PubMed comprises more than 28 million citations for biomedical literature from MEDLINE, life science journals, and online books. Citations may include links to full-text content from PubMed Central and publisher web sites.","URL":"https://www.ncbi.nlm.nih.gov/pubmed/","language":"en","author":[{"family":"pubmeddev","given":""}],"accessed":{"date-parts":[["2018",7,17]]}}}],"schema":"https://github.com/citation-style-language/schema/raw/master/csl-citation.json"} </w:instrText>
      </w:r>
      <w:r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3</w:t>
      </w:r>
      <w:r w:rsidRPr="00817299">
        <w:rPr>
          <w:rFonts w:ascii="Times New Roman" w:hAnsi="Times New Roman" w:cs="Times New Roman"/>
          <w:sz w:val="24"/>
          <w:szCs w:val="24"/>
        </w:rPr>
        <w:fldChar w:fldCharType="end"/>
      </w:r>
      <w:r w:rsidRPr="00817299">
        <w:rPr>
          <w:rFonts w:ascii="Times New Roman" w:hAnsi="Times New Roman" w:cs="Times New Roman"/>
          <w:sz w:val="24"/>
          <w:szCs w:val="24"/>
        </w:rPr>
        <w:t xml:space="preserve"> and Embase</w:t>
      </w:r>
      <w:r w:rsidR="0013305E"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svDM4onA","properties":{"formattedCitation":"\\super 14\\nosupersub{}","plainCitation":"14","noteIndex":0},"citationItems":[{"id":317,"uris":["http://zotero.org/users/4950730/items/5YUBM68D"],"uri":["http://zotero.org/users/4950730/items/5YUBM68D"],"itemData":{"id":317,"type":"webpage","title":"Biomedical research – Embase | Elsevier","abstract":"Embase is a comprehensive biomedical literature database, clarify your biomedical research questions. Embase delivers wide-ranging and timely access","URL":"https://www.elsevier.com/solutions/embase-biomedical-research","language":"en","author":[{"family":"Elsevier","given":""}],"accessed":{"date-parts":[["2018",7,17]]}}}],"schema":"https://github.com/citation-style-language/schema/raw/master/csl-citation.json"} </w:instrText>
      </w:r>
      <w:r w:rsidR="0013305E"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4</w:t>
      </w:r>
      <w:r w:rsidR="0013305E" w:rsidRPr="00817299">
        <w:rPr>
          <w:rFonts w:ascii="Times New Roman" w:hAnsi="Times New Roman" w:cs="Times New Roman"/>
          <w:sz w:val="24"/>
          <w:szCs w:val="24"/>
        </w:rPr>
        <w:fldChar w:fldCharType="end"/>
      </w:r>
      <w:r w:rsidR="000A3445" w:rsidRPr="00817299">
        <w:rPr>
          <w:rFonts w:ascii="Times New Roman" w:hAnsi="Times New Roman" w:cs="Times New Roman"/>
          <w:sz w:val="24"/>
          <w:szCs w:val="24"/>
        </w:rPr>
        <w:t xml:space="preserve"> up to</w:t>
      </w:r>
      <w:r w:rsidR="0013305E" w:rsidRPr="00817299">
        <w:rPr>
          <w:rFonts w:ascii="Times New Roman" w:hAnsi="Times New Roman" w:cs="Times New Roman"/>
          <w:sz w:val="24"/>
          <w:szCs w:val="24"/>
        </w:rPr>
        <w:t xml:space="preserve"> 15 January 2019 (search terms in Appendix S1)</w:t>
      </w:r>
      <w:r w:rsidR="00FF07AD" w:rsidRPr="00817299">
        <w:rPr>
          <w:rFonts w:ascii="Times New Roman" w:hAnsi="Times New Roman" w:cs="Times New Roman"/>
          <w:sz w:val="24"/>
          <w:szCs w:val="24"/>
        </w:rPr>
        <w:t xml:space="preserve">, and also included a trial completed by our group that had </w:t>
      </w:r>
      <w:r w:rsidR="00DB2778" w:rsidRPr="00817299">
        <w:rPr>
          <w:rFonts w:ascii="Times New Roman" w:hAnsi="Times New Roman" w:cs="Times New Roman"/>
          <w:sz w:val="24"/>
          <w:szCs w:val="24"/>
        </w:rPr>
        <w:t xml:space="preserve">been </w:t>
      </w:r>
      <w:r w:rsidR="00E370BD" w:rsidRPr="00817299">
        <w:rPr>
          <w:rFonts w:ascii="Times New Roman" w:hAnsi="Times New Roman" w:cs="Times New Roman"/>
          <w:sz w:val="24"/>
          <w:szCs w:val="24"/>
        </w:rPr>
        <w:t>fully analysed</w:t>
      </w:r>
      <w:r w:rsidR="00DB2778" w:rsidRPr="00817299">
        <w:rPr>
          <w:rFonts w:ascii="Times New Roman" w:hAnsi="Times New Roman" w:cs="Times New Roman"/>
          <w:sz w:val="24"/>
          <w:szCs w:val="24"/>
        </w:rPr>
        <w:t xml:space="preserve">, </w:t>
      </w:r>
      <w:r w:rsidR="00E370BD" w:rsidRPr="00817299">
        <w:rPr>
          <w:rFonts w:ascii="Times New Roman" w:hAnsi="Times New Roman" w:cs="Times New Roman"/>
          <w:sz w:val="24"/>
          <w:szCs w:val="24"/>
        </w:rPr>
        <w:t xml:space="preserve">and presented at an international conference, </w:t>
      </w:r>
      <w:r w:rsidR="00B62DC6" w:rsidRPr="00817299">
        <w:rPr>
          <w:rFonts w:ascii="Times New Roman" w:hAnsi="Times New Roman" w:cs="Times New Roman"/>
          <w:sz w:val="24"/>
          <w:szCs w:val="24"/>
        </w:rPr>
        <w:t xml:space="preserve">but not yet </w:t>
      </w:r>
      <w:r w:rsidR="00FF07AD" w:rsidRPr="00817299">
        <w:rPr>
          <w:rFonts w:ascii="Times New Roman" w:hAnsi="Times New Roman" w:cs="Times New Roman"/>
          <w:sz w:val="24"/>
          <w:szCs w:val="24"/>
        </w:rPr>
        <w:t>published</w:t>
      </w:r>
      <w:r w:rsidR="00DB2778" w:rsidRPr="00817299">
        <w:rPr>
          <w:rFonts w:ascii="Times New Roman" w:hAnsi="Times New Roman" w:cs="Times New Roman"/>
          <w:sz w:val="24"/>
          <w:szCs w:val="24"/>
        </w:rPr>
        <w:t>,</w:t>
      </w:r>
      <w:r w:rsidR="00FF07AD" w:rsidRPr="00817299">
        <w:rPr>
          <w:rFonts w:ascii="Times New Roman" w:hAnsi="Times New Roman" w:cs="Times New Roman"/>
          <w:sz w:val="24"/>
          <w:szCs w:val="24"/>
        </w:rPr>
        <w:t xml:space="preserve"> on that date</w:t>
      </w:r>
      <w:r w:rsidRPr="00817299">
        <w:rPr>
          <w:rFonts w:ascii="Times New Roman" w:hAnsi="Times New Roman" w:cs="Times New Roman"/>
          <w:sz w:val="24"/>
          <w:szCs w:val="24"/>
        </w:rPr>
        <w:t>.</w:t>
      </w:r>
      <w:r w:rsidR="00DF7C1B" w:rsidRPr="00817299">
        <w:rPr>
          <w:rFonts w:ascii="Times New Roman" w:hAnsi="Times New Roman" w:cs="Times New Roman"/>
          <w:sz w:val="24"/>
          <w:szCs w:val="24"/>
        </w:rPr>
        <w:fldChar w:fldCharType="begin"/>
      </w:r>
      <w:r w:rsidR="00DF7C1B" w:rsidRPr="00817299">
        <w:rPr>
          <w:rFonts w:ascii="Times New Roman" w:hAnsi="Times New Roman" w:cs="Times New Roman"/>
          <w:sz w:val="24"/>
          <w:szCs w:val="24"/>
        </w:rPr>
        <w:instrText xml:space="preserve"> ADDIN ZOTERO_ITEM CSL_CITATION {"citationID":"nKhyvGmh","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DF7C1B" w:rsidRPr="00817299">
        <w:rPr>
          <w:rFonts w:ascii="Times New Roman" w:hAnsi="Times New Roman" w:cs="Times New Roman"/>
          <w:sz w:val="24"/>
          <w:szCs w:val="24"/>
        </w:rPr>
        <w:fldChar w:fldCharType="separate"/>
      </w:r>
      <w:r w:rsidR="00DF7C1B" w:rsidRPr="00817299">
        <w:rPr>
          <w:rFonts w:ascii="Times New Roman" w:hAnsi="Times New Roman" w:cs="Times New Roman"/>
          <w:sz w:val="24"/>
          <w:szCs w:val="24"/>
          <w:vertAlign w:val="superscript"/>
        </w:rPr>
        <w:t>10</w:t>
      </w:r>
      <w:r w:rsidR="00DF7C1B" w:rsidRPr="00817299">
        <w:rPr>
          <w:rFonts w:ascii="Times New Roman" w:hAnsi="Times New Roman" w:cs="Times New Roman"/>
          <w:sz w:val="24"/>
          <w:szCs w:val="24"/>
        </w:rPr>
        <w:fldChar w:fldCharType="end"/>
      </w:r>
      <w:r w:rsidR="00DF7C1B" w:rsidRPr="00817299">
        <w:rPr>
          <w:rFonts w:ascii="Times New Roman" w:hAnsi="Times New Roman" w:cs="Times New Roman"/>
          <w:sz w:val="24"/>
          <w:szCs w:val="24"/>
        </w:rPr>
        <w:t xml:space="preserve"> </w:t>
      </w:r>
      <w:r w:rsidRPr="00817299">
        <w:rPr>
          <w:rFonts w:ascii="Times New Roman" w:hAnsi="Times New Roman" w:cs="Times New Roman"/>
          <w:sz w:val="24"/>
          <w:szCs w:val="24"/>
        </w:rPr>
        <w:t>No filters were used</w:t>
      </w:r>
      <w:r w:rsidR="0013305E" w:rsidRPr="00817299">
        <w:rPr>
          <w:rFonts w:ascii="Times New Roman" w:hAnsi="Times New Roman" w:cs="Times New Roman"/>
          <w:sz w:val="24"/>
          <w:szCs w:val="24"/>
        </w:rPr>
        <w:t xml:space="preserve"> except for ‘English language’. D</w:t>
      </w:r>
      <w:r w:rsidRPr="00817299">
        <w:rPr>
          <w:rFonts w:ascii="Times New Roman" w:hAnsi="Times New Roman" w:cs="Times New Roman"/>
          <w:sz w:val="24"/>
          <w:szCs w:val="24"/>
        </w:rPr>
        <w:t>uplicates were manually removed</w:t>
      </w:r>
      <w:r w:rsidR="0013305E" w:rsidRPr="00817299">
        <w:rPr>
          <w:rFonts w:ascii="Times New Roman" w:hAnsi="Times New Roman" w:cs="Times New Roman"/>
          <w:sz w:val="24"/>
          <w:szCs w:val="24"/>
        </w:rPr>
        <w:t xml:space="preserve">. Two researchers </w:t>
      </w:r>
      <w:r w:rsidRPr="00817299">
        <w:rPr>
          <w:rFonts w:ascii="Times New Roman" w:hAnsi="Times New Roman" w:cs="Times New Roman"/>
          <w:sz w:val="24"/>
          <w:szCs w:val="24"/>
        </w:rPr>
        <w:t>independently screened title</w:t>
      </w:r>
      <w:r w:rsidR="0013305E" w:rsidRPr="00817299">
        <w:rPr>
          <w:rFonts w:ascii="Times New Roman" w:hAnsi="Times New Roman" w:cs="Times New Roman"/>
          <w:sz w:val="24"/>
          <w:szCs w:val="24"/>
        </w:rPr>
        <w:t>s</w:t>
      </w:r>
      <w:r w:rsidRPr="00817299">
        <w:rPr>
          <w:rFonts w:ascii="Times New Roman" w:hAnsi="Times New Roman" w:cs="Times New Roman"/>
          <w:sz w:val="24"/>
          <w:szCs w:val="24"/>
        </w:rPr>
        <w:t xml:space="preserve"> and abstract</w:t>
      </w:r>
      <w:r w:rsidR="0013305E" w:rsidRPr="00817299">
        <w:rPr>
          <w:rFonts w:ascii="Times New Roman" w:hAnsi="Times New Roman" w:cs="Times New Roman"/>
          <w:sz w:val="24"/>
          <w:szCs w:val="24"/>
        </w:rPr>
        <w:t>s</w:t>
      </w:r>
      <w:r w:rsidRPr="00817299">
        <w:rPr>
          <w:rFonts w:ascii="Times New Roman" w:hAnsi="Times New Roman" w:cs="Times New Roman"/>
          <w:sz w:val="24"/>
          <w:szCs w:val="24"/>
        </w:rPr>
        <w:t xml:space="preserve"> </w:t>
      </w:r>
      <w:r w:rsidR="00C91CB8" w:rsidRPr="00817299">
        <w:rPr>
          <w:rFonts w:ascii="Times New Roman" w:hAnsi="Times New Roman" w:cs="Times New Roman"/>
          <w:sz w:val="24"/>
          <w:szCs w:val="24"/>
        </w:rPr>
        <w:t xml:space="preserve">(with JvdW as tiebreaker) </w:t>
      </w:r>
      <w:r w:rsidR="00DC7483" w:rsidRPr="00817299">
        <w:rPr>
          <w:rFonts w:ascii="Times New Roman" w:hAnsi="Times New Roman" w:cs="Times New Roman"/>
          <w:sz w:val="24"/>
          <w:szCs w:val="24"/>
        </w:rPr>
        <w:t xml:space="preserve">and additional </w:t>
      </w:r>
      <w:r w:rsidRPr="00817299">
        <w:rPr>
          <w:rFonts w:ascii="Times New Roman" w:hAnsi="Times New Roman" w:cs="Times New Roman"/>
          <w:sz w:val="24"/>
          <w:szCs w:val="24"/>
        </w:rPr>
        <w:t xml:space="preserve">articles were identified by screening the reference lists </w:t>
      </w:r>
      <w:r w:rsidR="009A3FBE" w:rsidRPr="00817299">
        <w:rPr>
          <w:rFonts w:ascii="Times New Roman" w:hAnsi="Times New Roman" w:cs="Times New Roman"/>
          <w:sz w:val="24"/>
          <w:szCs w:val="24"/>
        </w:rPr>
        <w:t xml:space="preserve">of selected articles, relevant reviews, and </w:t>
      </w:r>
      <w:r w:rsidR="009A3FBE" w:rsidRPr="00817299">
        <w:rPr>
          <w:rFonts w:ascii="Times New Roman" w:hAnsi="Times New Roman" w:cs="Times New Roman"/>
          <w:sz w:val="24"/>
          <w:szCs w:val="24"/>
        </w:rPr>
        <w:lastRenderedPageBreak/>
        <w:t xml:space="preserve">expert </w:t>
      </w:r>
      <w:r w:rsidRPr="00817299">
        <w:rPr>
          <w:rFonts w:ascii="Times New Roman" w:hAnsi="Times New Roman" w:cs="Times New Roman"/>
          <w:sz w:val="24"/>
          <w:szCs w:val="24"/>
        </w:rPr>
        <w:t>opinion pieces.</w:t>
      </w:r>
      <w:r w:rsidR="00DC7483" w:rsidRPr="00817299">
        <w:rPr>
          <w:rFonts w:ascii="Times New Roman" w:hAnsi="Times New Roman" w:cs="Times New Roman"/>
          <w:sz w:val="24"/>
          <w:szCs w:val="24"/>
        </w:rPr>
        <w:t xml:space="preserve"> </w:t>
      </w:r>
      <w:r w:rsidR="00BC3B35" w:rsidRPr="00817299">
        <w:rPr>
          <w:rFonts w:ascii="Times New Roman" w:hAnsi="Times New Roman" w:cs="Times New Roman"/>
          <w:sz w:val="24"/>
          <w:szCs w:val="24"/>
        </w:rPr>
        <w:t>The c</w:t>
      </w:r>
      <w:r w:rsidR="00C91CB8" w:rsidRPr="00817299">
        <w:rPr>
          <w:rFonts w:ascii="Times New Roman" w:hAnsi="Times New Roman" w:cs="Times New Roman"/>
          <w:sz w:val="24"/>
          <w:szCs w:val="24"/>
        </w:rPr>
        <w:t>orresponding autho</w:t>
      </w:r>
      <w:r w:rsidR="00BC3B35" w:rsidRPr="00817299">
        <w:rPr>
          <w:rFonts w:ascii="Times New Roman" w:hAnsi="Times New Roman" w:cs="Times New Roman"/>
          <w:sz w:val="24"/>
          <w:szCs w:val="24"/>
        </w:rPr>
        <w:t>r</w:t>
      </w:r>
      <w:r w:rsidR="00C91CB8" w:rsidRPr="00817299">
        <w:rPr>
          <w:rFonts w:ascii="Times New Roman" w:hAnsi="Times New Roman" w:cs="Times New Roman"/>
          <w:sz w:val="24"/>
          <w:szCs w:val="24"/>
        </w:rPr>
        <w:t xml:space="preserve"> of </w:t>
      </w:r>
      <w:r w:rsidR="00BC3B35" w:rsidRPr="00817299">
        <w:rPr>
          <w:rFonts w:ascii="Times New Roman" w:hAnsi="Times New Roman" w:cs="Times New Roman"/>
          <w:sz w:val="24"/>
          <w:szCs w:val="24"/>
        </w:rPr>
        <w:t>a conference abstract</w:t>
      </w:r>
      <w:r w:rsidR="00C91CB8" w:rsidRPr="00817299">
        <w:rPr>
          <w:rFonts w:ascii="Times New Roman" w:hAnsi="Times New Roman" w:cs="Times New Roman"/>
          <w:sz w:val="24"/>
          <w:szCs w:val="24"/>
        </w:rPr>
        <w:t xml:space="preserve"> </w:t>
      </w:r>
      <w:r w:rsidR="00BC3B35" w:rsidRPr="00817299">
        <w:rPr>
          <w:rFonts w:ascii="Times New Roman" w:hAnsi="Times New Roman" w:cs="Times New Roman"/>
          <w:sz w:val="24"/>
          <w:szCs w:val="24"/>
        </w:rPr>
        <w:t>was</w:t>
      </w:r>
      <w:r w:rsidR="00C91CB8" w:rsidRPr="00817299">
        <w:rPr>
          <w:rFonts w:ascii="Times New Roman" w:hAnsi="Times New Roman" w:cs="Times New Roman"/>
          <w:sz w:val="24"/>
          <w:szCs w:val="24"/>
        </w:rPr>
        <w:t xml:space="preserve"> contacted </w:t>
      </w:r>
      <w:r w:rsidR="00BC3B35" w:rsidRPr="00817299">
        <w:rPr>
          <w:rFonts w:ascii="Times New Roman" w:hAnsi="Times New Roman" w:cs="Times New Roman"/>
          <w:sz w:val="24"/>
          <w:szCs w:val="24"/>
        </w:rPr>
        <w:t>but this did not yield sufficient information for inclusion</w:t>
      </w:r>
      <w:r w:rsidR="00C91CB8"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We included studies </w:t>
      </w:r>
      <w:r w:rsidR="00D42395" w:rsidRPr="00817299">
        <w:rPr>
          <w:rFonts w:ascii="Times New Roman" w:hAnsi="Times New Roman" w:cs="Times New Roman"/>
          <w:sz w:val="24"/>
          <w:szCs w:val="24"/>
        </w:rPr>
        <w:t>of any vaginally-</w:t>
      </w:r>
      <w:r w:rsidR="00DC7483" w:rsidRPr="00817299">
        <w:rPr>
          <w:rFonts w:ascii="Times New Roman" w:hAnsi="Times New Roman" w:cs="Times New Roman"/>
          <w:sz w:val="24"/>
          <w:szCs w:val="24"/>
        </w:rPr>
        <w:t xml:space="preserve">applied probiotic </w:t>
      </w:r>
      <w:r w:rsidRPr="00817299">
        <w:rPr>
          <w:rFonts w:ascii="Times New Roman" w:hAnsi="Times New Roman" w:cs="Times New Roman"/>
          <w:sz w:val="24"/>
          <w:szCs w:val="24"/>
        </w:rPr>
        <w:t xml:space="preserve">performed in sexually active women regardless of menopausal, pregnancy, or vaginal dysbiosis status. </w:t>
      </w:r>
      <w:r w:rsidR="00C91CB8" w:rsidRPr="00817299">
        <w:rPr>
          <w:rFonts w:ascii="Times New Roman" w:hAnsi="Times New Roman" w:cs="Times New Roman"/>
          <w:sz w:val="24"/>
          <w:szCs w:val="24"/>
        </w:rPr>
        <w:t xml:space="preserve">We excluded </w:t>
      </w:r>
      <w:r w:rsidR="009A3FBE" w:rsidRPr="00817299">
        <w:rPr>
          <w:rFonts w:ascii="Times New Roman" w:hAnsi="Times New Roman" w:cs="Times New Roman"/>
          <w:sz w:val="24"/>
          <w:szCs w:val="24"/>
        </w:rPr>
        <w:t xml:space="preserve">two </w:t>
      </w:r>
      <w:r w:rsidR="00C91CB8" w:rsidRPr="00817299">
        <w:rPr>
          <w:rFonts w:ascii="Times New Roman" w:hAnsi="Times New Roman" w:cs="Times New Roman"/>
          <w:sz w:val="24"/>
          <w:szCs w:val="24"/>
        </w:rPr>
        <w:t xml:space="preserve">studies that assessed yoghurt because the bacteria present in the yoghurt were not specified. </w:t>
      </w:r>
      <w:r w:rsidR="00DC7483" w:rsidRPr="00817299">
        <w:rPr>
          <w:rFonts w:ascii="Times New Roman" w:hAnsi="Times New Roman" w:cs="Times New Roman"/>
          <w:sz w:val="24"/>
          <w:szCs w:val="24"/>
        </w:rPr>
        <w:t xml:space="preserve">All study designs and probiotic use schedules (with or without additional </w:t>
      </w:r>
      <w:r w:rsidR="00C91CB8" w:rsidRPr="00817299">
        <w:rPr>
          <w:rFonts w:ascii="Times New Roman" w:hAnsi="Times New Roman" w:cs="Times New Roman"/>
          <w:sz w:val="24"/>
          <w:szCs w:val="24"/>
        </w:rPr>
        <w:t xml:space="preserve">oral or vaginal </w:t>
      </w:r>
      <w:r w:rsidR="00DC7483" w:rsidRPr="00817299">
        <w:rPr>
          <w:rFonts w:ascii="Times New Roman" w:hAnsi="Times New Roman" w:cs="Times New Roman"/>
          <w:sz w:val="24"/>
          <w:szCs w:val="24"/>
        </w:rPr>
        <w:t>antibiotic or antifungal treatment) were allowed. BV had to be diagnosed by Nugent</w:t>
      </w:r>
      <w:r w:rsidR="00DC748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kiaOu8qV","properties":{"formattedCitation":"\\super 15\\nosupersub{}","plainCitation":"15","noteIndex":0},"citationItems":[{"id":106,"uris":["http://zotero.org/users/4950730/items/V2MQAKUK"],"uri":["http://zotero.org/users/4950730/items/V2MQAKUK"],"itemData":{"id":106,"type":"article-journal","title":"Reliability of diagnosing bacterial vaginosis is improved by a standardized method of gram stain interpretation.","container-title":"Journal of Clinical Microbiology","page":"297-301","volume":"29","issue":"2","source":"jcm.asm.org","abstract":"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ISSN":"0095-1137, 1098-660X","note":"PMID: 1706728","journalAbbreviation":"J. Clin. Microbiol.","language":"en","author":[{"family":"Nugent","given":"R. P."},{"family":"Krohn","given":"M. A."},{"family":"Hillier","given":"S. L."}],"issued":{"date-parts":[["1991",2,1]]}}}],"schema":"https://github.com/citation-style-language/schema/raw/master/csl-citation.json"} </w:instrText>
      </w:r>
      <w:r w:rsidR="00DC7483"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5</w:t>
      </w:r>
      <w:r w:rsidR="00DC7483" w:rsidRPr="00817299">
        <w:rPr>
          <w:rFonts w:ascii="Times New Roman" w:hAnsi="Times New Roman" w:cs="Times New Roman"/>
          <w:sz w:val="24"/>
          <w:szCs w:val="24"/>
        </w:rPr>
        <w:fldChar w:fldCharType="end"/>
      </w:r>
      <w:r w:rsidR="009D58DF" w:rsidRPr="00817299">
        <w:rPr>
          <w:rFonts w:ascii="Times New Roman" w:hAnsi="Times New Roman" w:cs="Times New Roman"/>
          <w:sz w:val="24"/>
          <w:szCs w:val="24"/>
        </w:rPr>
        <w:t xml:space="preserve"> or Ison-</w:t>
      </w:r>
      <w:r w:rsidR="00DC7483" w:rsidRPr="00817299">
        <w:rPr>
          <w:rFonts w:ascii="Times New Roman" w:hAnsi="Times New Roman" w:cs="Times New Roman"/>
          <w:sz w:val="24"/>
          <w:szCs w:val="24"/>
        </w:rPr>
        <w:t>Hay</w:t>
      </w:r>
      <w:r w:rsidR="00DC748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RARshpI0","properties":{"formattedCitation":"\\super 16\\nosupersub{}","plainCitation":"16","noteIndex":0},"citationItems":[{"id":513,"uris":["http://zotero.org/users/4950730/items/TRT24W4J"],"uri":["http://zotero.org/users/4950730/items/TRT24W4J"],"itemData":{"id":513,"type":"article-journal","title":"Validation of a simplified grading of Gram stained vaginal smears for use in genitourinary medicine clinics","container-title":"Sexually Transmitted Infections","page":"413-415","volume":"78","issue":"6","source":"PubMed Central","abstract":"Objectives: To validate a simplified grading scheme for Gram stained smears of vaginal fluid for the diagnosis of bacterial vaginosis (BV) against the accepted \"gold\" standard of Amsel's composite criteria. , Methods: Women attending genitourinary medicine (GUM) clinics, as part of a multicentre study, were diagnosed as having BV if three or more of the following criteria were present; homogeneous discharge, elevated vaginal pH, production of amines, and presence of \"clue\" cells. Women with less than three of the criteria were considered as normal. Simultaneously, smears were made of vaginal fluid and Gram stained and then assessed qualitatively as normal (grade I), intermediate (grade II), or consistent with BV (grade III). Two new grades were used, grade 0, epithelial cells only with no bacteria, and grade IV, Gram positive cocci only. , Results: BV was diagnosed in 83/162 patient visits using the composite criteria, the remainder being regarded as normal. The majority of patients with BV had a smear assessed as grade III (80/83, 96%) and the majority of normal women had a smear assessed as grade I (normal, 48/79, 61%), giving a high sensitivity (97.5%), specificity (96%), and predictive value for a positive (94.1%) and negative (96%) test, kappa index = 0.91. Smears assessed as grade II were found predominantly (12/13) among patients diagnosed as normal, with less than three of the composite criteria. Grades 0 and IV were both only found among normal women. , Conclusion: This simplified assessment of Gram stained smears can be used as an alternative to Amsel's criteria and is more applicable for use in busy GUM clinics.","DOI":"10.1136/sti.78.6.413","ISSN":"1368-4973","note":"PMID: 12473800\nPMCID: PMC1758337","journalAbbreviation":"Sex Transm Infect","author":[{"family":"Ison","given":"C"},{"family":"Hay","given":"P"}],"issued":{"date-parts":[["2002",12]]}}}],"schema":"https://github.com/citation-style-language/schema/raw/master/csl-citation.json"} </w:instrText>
      </w:r>
      <w:r w:rsidR="00DC7483"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6</w:t>
      </w:r>
      <w:r w:rsidR="00DC7483" w:rsidRPr="00817299">
        <w:rPr>
          <w:rFonts w:ascii="Times New Roman" w:hAnsi="Times New Roman" w:cs="Times New Roman"/>
          <w:sz w:val="24"/>
          <w:szCs w:val="24"/>
        </w:rPr>
        <w:fldChar w:fldCharType="end"/>
      </w:r>
      <w:r w:rsidR="00DC7483" w:rsidRPr="00817299">
        <w:rPr>
          <w:rFonts w:ascii="Times New Roman" w:hAnsi="Times New Roman" w:cs="Times New Roman"/>
          <w:sz w:val="24"/>
          <w:szCs w:val="24"/>
        </w:rPr>
        <w:t xml:space="preserve"> Gram stain scoring or </w:t>
      </w:r>
      <w:r w:rsidR="0055096A" w:rsidRPr="00817299">
        <w:rPr>
          <w:rFonts w:ascii="Times New Roman" w:hAnsi="Times New Roman" w:cs="Times New Roman"/>
          <w:sz w:val="24"/>
          <w:szCs w:val="24"/>
        </w:rPr>
        <w:t xml:space="preserve">the bacterial VMB comprehensibly assessed </w:t>
      </w:r>
      <w:r w:rsidR="00DC7483" w:rsidRPr="00817299">
        <w:rPr>
          <w:rFonts w:ascii="Times New Roman" w:hAnsi="Times New Roman" w:cs="Times New Roman"/>
          <w:sz w:val="24"/>
          <w:szCs w:val="24"/>
        </w:rPr>
        <w:t xml:space="preserve">by molecular methods. Studies using </w:t>
      </w:r>
      <w:r w:rsidRPr="00817299">
        <w:rPr>
          <w:rFonts w:ascii="Times New Roman" w:hAnsi="Times New Roman" w:cs="Times New Roman"/>
          <w:sz w:val="24"/>
          <w:szCs w:val="24"/>
        </w:rPr>
        <w:t>Amsel criteria, bacterial culture, other forms of Gra</w:t>
      </w:r>
      <w:r w:rsidR="007E44F7" w:rsidRPr="00817299">
        <w:rPr>
          <w:rFonts w:ascii="Times New Roman" w:hAnsi="Times New Roman" w:cs="Times New Roman"/>
          <w:sz w:val="24"/>
          <w:szCs w:val="24"/>
        </w:rPr>
        <w:t>m stain scoring (</w:t>
      </w:r>
      <w:r w:rsidRPr="00817299">
        <w:rPr>
          <w:rFonts w:ascii="Times New Roman" w:hAnsi="Times New Roman" w:cs="Times New Roman"/>
          <w:i/>
          <w:sz w:val="24"/>
          <w:szCs w:val="24"/>
        </w:rPr>
        <w:t xml:space="preserve">Lactobacillus </w:t>
      </w:r>
      <w:r w:rsidR="0055096A" w:rsidRPr="00817299">
        <w:rPr>
          <w:rFonts w:ascii="Times New Roman" w:hAnsi="Times New Roman" w:cs="Times New Roman"/>
          <w:sz w:val="24"/>
          <w:szCs w:val="24"/>
        </w:rPr>
        <w:t xml:space="preserve">counts only), </w:t>
      </w:r>
      <w:r w:rsidR="00DC7483" w:rsidRPr="00817299">
        <w:rPr>
          <w:rFonts w:ascii="Times New Roman" w:hAnsi="Times New Roman" w:cs="Times New Roman"/>
          <w:sz w:val="24"/>
          <w:szCs w:val="24"/>
        </w:rPr>
        <w:t>rapid test</w:t>
      </w:r>
      <w:r w:rsidR="0055096A" w:rsidRPr="00817299">
        <w:rPr>
          <w:rFonts w:ascii="Times New Roman" w:hAnsi="Times New Roman" w:cs="Times New Roman"/>
          <w:sz w:val="24"/>
          <w:szCs w:val="24"/>
        </w:rPr>
        <w:t>s</w:t>
      </w:r>
      <w:r w:rsidR="00DC7483" w:rsidRPr="00817299">
        <w:rPr>
          <w:rFonts w:ascii="Times New Roman" w:hAnsi="Times New Roman" w:cs="Times New Roman"/>
          <w:sz w:val="24"/>
          <w:szCs w:val="24"/>
        </w:rPr>
        <w:t xml:space="preserve">, </w:t>
      </w:r>
      <w:r w:rsidR="0055096A" w:rsidRPr="00817299">
        <w:rPr>
          <w:rFonts w:ascii="Times New Roman" w:hAnsi="Times New Roman" w:cs="Times New Roman"/>
          <w:sz w:val="24"/>
          <w:szCs w:val="24"/>
        </w:rPr>
        <w:t xml:space="preserve">or </w:t>
      </w:r>
      <w:r w:rsidR="00DC7483" w:rsidRPr="00817299">
        <w:rPr>
          <w:rFonts w:ascii="Times New Roman" w:hAnsi="Times New Roman" w:cs="Times New Roman"/>
          <w:sz w:val="24"/>
          <w:szCs w:val="24"/>
        </w:rPr>
        <w:t xml:space="preserve">participant-reported </w:t>
      </w:r>
      <w:r w:rsidRPr="00817299">
        <w:rPr>
          <w:rFonts w:ascii="Times New Roman" w:hAnsi="Times New Roman" w:cs="Times New Roman"/>
          <w:sz w:val="24"/>
          <w:szCs w:val="24"/>
        </w:rPr>
        <w:t>symptom</w:t>
      </w:r>
      <w:r w:rsidR="00DC7483" w:rsidRPr="00817299">
        <w:rPr>
          <w:rFonts w:ascii="Times New Roman" w:hAnsi="Times New Roman" w:cs="Times New Roman"/>
          <w:sz w:val="24"/>
          <w:szCs w:val="24"/>
        </w:rPr>
        <w:t>s and/or clinician-observed signs only, or with unclear diagnostic procedures</w:t>
      </w:r>
      <w:r w:rsidR="0055096A" w:rsidRPr="00817299">
        <w:rPr>
          <w:rFonts w:ascii="Times New Roman" w:hAnsi="Times New Roman" w:cs="Times New Roman"/>
          <w:sz w:val="24"/>
          <w:szCs w:val="24"/>
        </w:rPr>
        <w:t>,</w:t>
      </w:r>
      <w:r w:rsidR="00DC7483" w:rsidRPr="00817299">
        <w:rPr>
          <w:rFonts w:ascii="Times New Roman" w:hAnsi="Times New Roman" w:cs="Times New Roman"/>
          <w:sz w:val="24"/>
          <w:szCs w:val="24"/>
        </w:rPr>
        <w:t xml:space="preserve"> were excluded. VVC had to be diagnosed by wet mount, culture, or</w:t>
      </w:r>
      <w:r w:rsidR="0055096A" w:rsidRPr="00817299">
        <w:rPr>
          <w:rFonts w:ascii="Times New Roman" w:hAnsi="Times New Roman" w:cs="Times New Roman"/>
          <w:sz w:val="24"/>
          <w:szCs w:val="24"/>
        </w:rPr>
        <w:t xml:space="preserve"> </w:t>
      </w:r>
      <w:r w:rsidR="0055096A" w:rsidRPr="00817299">
        <w:rPr>
          <w:rFonts w:ascii="Times New Roman" w:hAnsi="Times New Roman" w:cs="Times New Roman"/>
          <w:i/>
          <w:sz w:val="24"/>
          <w:szCs w:val="24"/>
        </w:rPr>
        <w:t>Candida</w:t>
      </w:r>
      <w:r w:rsidR="0055096A" w:rsidRPr="00817299">
        <w:rPr>
          <w:rFonts w:ascii="Times New Roman" w:hAnsi="Times New Roman" w:cs="Times New Roman"/>
          <w:sz w:val="24"/>
          <w:szCs w:val="24"/>
        </w:rPr>
        <w:t xml:space="preserve"> </w:t>
      </w:r>
      <w:r w:rsidR="009E1C76" w:rsidRPr="00817299">
        <w:rPr>
          <w:rFonts w:ascii="Times New Roman" w:hAnsi="Times New Roman" w:cs="Times New Roman"/>
          <w:sz w:val="24"/>
          <w:szCs w:val="24"/>
        </w:rPr>
        <w:t>polymerase chain reaction (</w:t>
      </w:r>
      <w:r w:rsidR="0055096A" w:rsidRPr="00817299">
        <w:rPr>
          <w:rFonts w:ascii="Times New Roman" w:hAnsi="Times New Roman" w:cs="Times New Roman"/>
          <w:sz w:val="24"/>
          <w:szCs w:val="24"/>
        </w:rPr>
        <w:t>PCR</w:t>
      </w:r>
      <w:r w:rsidR="009E1C76" w:rsidRPr="00817299">
        <w:rPr>
          <w:rFonts w:ascii="Times New Roman" w:hAnsi="Times New Roman" w:cs="Times New Roman"/>
          <w:sz w:val="24"/>
          <w:szCs w:val="24"/>
        </w:rPr>
        <w:t>)</w:t>
      </w:r>
      <w:r w:rsidR="00DC7483" w:rsidRPr="00817299">
        <w:rPr>
          <w:rFonts w:ascii="Times New Roman" w:hAnsi="Times New Roman" w:cs="Times New Roman"/>
          <w:sz w:val="24"/>
          <w:szCs w:val="24"/>
        </w:rPr>
        <w:t xml:space="preserve">. Studies using participant-reported </w:t>
      </w:r>
      <w:r w:rsidRPr="00817299">
        <w:rPr>
          <w:rFonts w:ascii="Times New Roman" w:hAnsi="Times New Roman" w:cs="Times New Roman"/>
          <w:sz w:val="24"/>
          <w:szCs w:val="24"/>
        </w:rPr>
        <w:t xml:space="preserve">symptoms and/or </w:t>
      </w:r>
      <w:r w:rsidR="00DC7483" w:rsidRPr="00817299">
        <w:rPr>
          <w:rFonts w:ascii="Times New Roman" w:hAnsi="Times New Roman" w:cs="Times New Roman"/>
          <w:sz w:val="24"/>
          <w:szCs w:val="24"/>
        </w:rPr>
        <w:t>clinician-</w:t>
      </w:r>
      <w:r w:rsidRPr="00817299">
        <w:rPr>
          <w:rFonts w:ascii="Times New Roman" w:hAnsi="Times New Roman" w:cs="Times New Roman"/>
          <w:sz w:val="24"/>
          <w:szCs w:val="24"/>
        </w:rPr>
        <w:t xml:space="preserve">observed signs </w:t>
      </w:r>
      <w:r w:rsidR="00DC7483" w:rsidRPr="00817299">
        <w:rPr>
          <w:rFonts w:ascii="Times New Roman" w:hAnsi="Times New Roman" w:cs="Times New Roman"/>
          <w:sz w:val="24"/>
          <w:szCs w:val="24"/>
        </w:rPr>
        <w:t>only or with unclear diagnostic procedures were excluded</w:t>
      </w:r>
      <w:r w:rsidRPr="00817299">
        <w:rPr>
          <w:rFonts w:ascii="Times New Roman" w:hAnsi="Times New Roman" w:cs="Times New Roman"/>
          <w:sz w:val="24"/>
          <w:szCs w:val="24"/>
        </w:rPr>
        <w:t xml:space="preserve">. </w:t>
      </w:r>
    </w:p>
    <w:p w14:paraId="3633090E" w14:textId="77777777" w:rsidR="00C91CB8" w:rsidRPr="00817299" w:rsidRDefault="00C91CB8" w:rsidP="00C80EFD">
      <w:pPr>
        <w:widowControl w:val="0"/>
        <w:spacing w:after="0" w:line="480" w:lineRule="auto"/>
        <w:contextualSpacing/>
        <w:rPr>
          <w:rFonts w:ascii="Times New Roman" w:hAnsi="Times New Roman" w:cs="Times New Roman"/>
          <w:sz w:val="24"/>
          <w:szCs w:val="24"/>
        </w:rPr>
      </w:pPr>
    </w:p>
    <w:p w14:paraId="5026B60A" w14:textId="5F345F65" w:rsidR="00910C70" w:rsidRPr="00817299" w:rsidRDefault="00C91CB8" w:rsidP="00B41F73">
      <w:pPr>
        <w:widowControl w:val="0"/>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Both authors extracted data from all selected articles and discussed their findings</w:t>
      </w:r>
      <w:r w:rsidR="00910C70" w:rsidRPr="00817299">
        <w:rPr>
          <w:rFonts w:ascii="Times New Roman" w:hAnsi="Times New Roman" w:cs="Times New Roman"/>
          <w:sz w:val="24"/>
          <w:szCs w:val="24"/>
        </w:rPr>
        <w:t>. Each article was assessed for risk of bias as described in the Cochrane Handbook for Systematic Reviews of Interventions.</w:t>
      </w:r>
      <w:r w:rsidR="00910C70"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836RATkf","properties":{"formattedCitation":"\\super 17\\nosupersub{}","plainCitation":"17","noteIndex":0},"citationItems":[{"id":235,"uris":["http://zotero.org/users/4950730/items/A9KAWHND"],"uri":["http://zotero.org/users/4950730/items/A9KAWHND"],"itemData":{"id":235,"type":"book","title":"Cochrane handbook for systematic reviews of interventions version 5.1.0 [Updated March 2011].","publisher":"The Cochrane Collaboration","URL":"http://handbook-5-1.cochrane.org/","issued":{"date-parts":[["2011"]]},"accessed":{"date-parts":[["2018",7,11]]}}}],"schema":"https://github.com/citation-style-language/schema/raw/master/csl-citation.json"} </w:instrText>
      </w:r>
      <w:r w:rsidR="00910C70"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7</w:t>
      </w:r>
      <w:r w:rsidR="00910C70" w:rsidRPr="00817299">
        <w:rPr>
          <w:rFonts w:ascii="Times New Roman" w:hAnsi="Times New Roman" w:cs="Times New Roman"/>
          <w:sz w:val="24"/>
          <w:szCs w:val="24"/>
        </w:rPr>
        <w:fldChar w:fldCharType="end"/>
      </w:r>
      <w:r w:rsidR="00910C70" w:rsidRPr="00817299">
        <w:rPr>
          <w:rFonts w:ascii="Times New Roman" w:hAnsi="Times New Roman" w:cs="Times New Roman"/>
          <w:sz w:val="24"/>
          <w:szCs w:val="24"/>
        </w:rPr>
        <w:t xml:space="preserve"> </w:t>
      </w:r>
      <w:r w:rsidR="00FF07AD" w:rsidRPr="00817299">
        <w:rPr>
          <w:rFonts w:ascii="Times New Roman" w:hAnsi="Times New Roman" w:cs="Times New Roman"/>
          <w:sz w:val="24"/>
          <w:szCs w:val="24"/>
        </w:rPr>
        <w:t>We also determined a</w:t>
      </w:r>
      <w:r w:rsidR="00910C70" w:rsidRPr="00817299">
        <w:rPr>
          <w:rFonts w:ascii="Times New Roman" w:hAnsi="Times New Roman" w:cs="Times New Roman"/>
          <w:sz w:val="24"/>
          <w:szCs w:val="24"/>
        </w:rPr>
        <w:t>n ov</w:t>
      </w:r>
      <w:r w:rsidR="00FF07AD" w:rsidRPr="00817299">
        <w:rPr>
          <w:rFonts w:ascii="Times New Roman" w:hAnsi="Times New Roman" w:cs="Times New Roman"/>
          <w:sz w:val="24"/>
          <w:szCs w:val="24"/>
        </w:rPr>
        <w:t xml:space="preserve">erall risk of bias </w:t>
      </w:r>
      <w:r w:rsidR="00910C70" w:rsidRPr="00817299">
        <w:rPr>
          <w:rFonts w:ascii="Times New Roman" w:hAnsi="Times New Roman" w:cs="Times New Roman"/>
          <w:sz w:val="24"/>
          <w:szCs w:val="24"/>
        </w:rPr>
        <w:t>per study. Articles for which all potential biases (selection, performance, detection/ ascertainment, attrition, reporting, and ‘other’ bias, with the latter including</w:t>
      </w:r>
      <w:r w:rsidR="002D03A2" w:rsidRPr="00817299">
        <w:rPr>
          <w:rFonts w:ascii="Times New Roman" w:hAnsi="Times New Roman" w:cs="Times New Roman"/>
          <w:sz w:val="24"/>
          <w:szCs w:val="24"/>
        </w:rPr>
        <w:t xml:space="preserve"> confounding) were assessed as low risk</w:t>
      </w:r>
      <w:r w:rsidR="00910C70" w:rsidRPr="00817299">
        <w:rPr>
          <w:rFonts w:ascii="Times New Roman" w:hAnsi="Times New Roman" w:cs="Times New Roman"/>
          <w:sz w:val="24"/>
          <w:szCs w:val="24"/>
        </w:rPr>
        <w:t xml:space="preserve"> were judged as ‘overall low risk of bias’, thos</w:t>
      </w:r>
      <w:r w:rsidR="002D03A2" w:rsidRPr="00817299">
        <w:rPr>
          <w:rFonts w:ascii="Times New Roman" w:hAnsi="Times New Roman" w:cs="Times New Roman"/>
          <w:sz w:val="24"/>
          <w:szCs w:val="24"/>
        </w:rPr>
        <w:t>e with a maximum of two high or unclear risks</w:t>
      </w:r>
      <w:r w:rsidR="00910C70" w:rsidRPr="00817299">
        <w:rPr>
          <w:rFonts w:ascii="Times New Roman" w:hAnsi="Times New Roman" w:cs="Times New Roman"/>
          <w:sz w:val="24"/>
          <w:szCs w:val="24"/>
        </w:rPr>
        <w:t xml:space="preserve"> of bias as ‘overall medium risk of bias’</w:t>
      </w:r>
      <w:r w:rsidR="002D03A2" w:rsidRPr="00817299">
        <w:rPr>
          <w:rFonts w:ascii="Times New Roman" w:hAnsi="Times New Roman" w:cs="Times New Roman"/>
          <w:sz w:val="24"/>
          <w:szCs w:val="24"/>
        </w:rPr>
        <w:t>, and those with three or more high or unclear risks</w:t>
      </w:r>
      <w:r w:rsidR="00910C70" w:rsidRPr="00817299">
        <w:rPr>
          <w:rFonts w:ascii="Times New Roman" w:hAnsi="Times New Roman" w:cs="Times New Roman"/>
          <w:sz w:val="24"/>
          <w:szCs w:val="24"/>
        </w:rPr>
        <w:t xml:space="preserve"> of bias as ‘overall high risk of bias’. Articles were not excluded based on risk of bias assessments. </w:t>
      </w:r>
      <w:r w:rsidR="009A3FBE" w:rsidRPr="00817299">
        <w:rPr>
          <w:rFonts w:ascii="Times New Roman" w:hAnsi="Times New Roman" w:cs="Times New Roman"/>
          <w:sz w:val="24"/>
          <w:szCs w:val="24"/>
        </w:rPr>
        <w:t>Risk</w:t>
      </w:r>
      <w:r w:rsidR="00FF07AD" w:rsidRPr="00817299">
        <w:rPr>
          <w:rFonts w:ascii="Times New Roman" w:hAnsi="Times New Roman" w:cs="Times New Roman"/>
          <w:sz w:val="24"/>
          <w:szCs w:val="24"/>
        </w:rPr>
        <w:t xml:space="preserve"> of bias plots were made using RevMan 5.3.5 (The Cochrane Collaboration, Copenhagen, Denmark). </w:t>
      </w:r>
      <w:r w:rsidR="009A3FBE" w:rsidRPr="00817299">
        <w:rPr>
          <w:rFonts w:ascii="Times New Roman" w:hAnsi="Times New Roman" w:cs="Times New Roman"/>
          <w:sz w:val="24"/>
          <w:szCs w:val="24"/>
        </w:rPr>
        <w:t xml:space="preserve">If no statistical testing was reported, </w:t>
      </w:r>
      <w:r w:rsidR="00910C70" w:rsidRPr="00817299">
        <w:rPr>
          <w:rFonts w:ascii="Times New Roman" w:hAnsi="Times New Roman" w:cs="Times New Roman"/>
          <w:sz w:val="24"/>
          <w:szCs w:val="24"/>
        </w:rPr>
        <w:t>but absolute numbers of cases p</w:t>
      </w:r>
      <w:r w:rsidR="009A3FBE" w:rsidRPr="00817299">
        <w:rPr>
          <w:rFonts w:ascii="Times New Roman" w:hAnsi="Times New Roman" w:cs="Times New Roman"/>
          <w:sz w:val="24"/>
          <w:szCs w:val="24"/>
        </w:rPr>
        <w:t>er exposure group were reported</w:t>
      </w:r>
      <w:r w:rsidR="00910C70" w:rsidRPr="00817299">
        <w:rPr>
          <w:rFonts w:ascii="Times New Roman" w:hAnsi="Times New Roman" w:cs="Times New Roman"/>
          <w:sz w:val="24"/>
          <w:szCs w:val="24"/>
        </w:rPr>
        <w:t xml:space="preserve">, </w:t>
      </w:r>
      <w:r w:rsidR="009A3FBE" w:rsidRPr="00817299">
        <w:rPr>
          <w:rFonts w:ascii="Times New Roman" w:hAnsi="Times New Roman" w:cs="Times New Roman"/>
          <w:sz w:val="24"/>
          <w:szCs w:val="24"/>
        </w:rPr>
        <w:t>we performed Chi-squared</w:t>
      </w:r>
      <w:r w:rsidR="00910C70" w:rsidRPr="00817299">
        <w:rPr>
          <w:rFonts w:ascii="Times New Roman" w:hAnsi="Times New Roman" w:cs="Times New Roman"/>
          <w:sz w:val="24"/>
          <w:szCs w:val="24"/>
        </w:rPr>
        <w:t xml:space="preserve"> </w:t>
      </w:r>
      <w:r w:rsidR="002D03A2" w:rsidRPr="00817299">
        <w:rPr>
          <w:rFonts w:ascii="Times New Roman" w:hAnsi="Times New Roman" w:cs="Times New Roman"/>
          <w:sz w:val="24"/>
          <w:szCs w:val="24"/>
        </w:rPr>
        <w:t>testing (</w:t>
      </w:r>
      <w:r w:rsidR="00910C70" w:rsidRPr="00817299">
        <w:rPr>
          <w:rFonts w:ascii="Times New Roman" w:hAnsi="Times New Roman" w:cs="Times New Roman"/>
          <w:sz w:val="24"/>
          <w:szCs w:val="24"/>
        </w:rPr>
        <w:t>cross-se</w:t>
      </w:r>
      <w:r w:rsidR="009A3FBE" w:rsidRPr="00817299">
        <w:rPr>
          <w:rFonts w:ascii="Times New Roman" w:hAnsi="Times New Roman" w:cs="Times New Roman"/>
          <w:sz w:val="24"/>
          <w:szCs w:val="24"/>
        </w:rPr>
        <w:t xml:space="preserve">ctional </w:t>
      </w:r>
      <w:r w:rsidR="009A3FBE" w:rsidRPr="00817299">
        <w:rPr>
          <w:rFonts w:ascii="Times New Roman" w:hAnsi="Times New Roman" w:cs="Times New Roman"/>
          <w:sz w:val="24"/>
          <w:szCs w:val="24"/>
        </w:rPr>
        <w:lastRenderedPageBreak/>
        <w:t>comparisons between groups</w:t>
      </w:r>
      <w:r w:rsidR="00480761" w:rsidRPr="00817299">
        <w:rPr>
          <w:rFonts w:ascii="Times New Roman" w:hAnsi="Times New Roman" w:cs="Times New Roman"/>
          <w:sz w:val="24"/>
          <w:szCs w:val="24"/>
        </w:rPr>
        <w:t xml:space="preserve">) </w:t>
      </w:r>
      <w:r w:rsidR="00910C70" w:rsidRPr="00817299">
        <w:rPr>
          <w:rFonts w:ascii="Times New Roman" w:hAnsi="Times New Roman" w:cs="Times New Roman"/>
          <w:sz w:val="24"/>
          <w:szCs w:val="24"/>
        </w:rPr>
        <w:t>or McNemar’s test</w:t>
      </w:r>
      <w:r w:rsidR="009A3FBE" w:rsidRPr="00817299">
        <w:rPr>
          <w:rFonts w:ascii="Times New Roman" w:hAnsi="Times New Roman" w:cs="Times New Roman"/>
          <w:sz w:val="24"/>
          <w:szCs w:val="24"/>
        </w:rPr>
        <w:t>ing</w:t>
      </w:r>
      <w:r w:rsidR="002D03A2" w:rsidRPr="00817299">
        <w:rPr>
          <w:rFonts w:ascii="Times New Roman" w:hAnsi="Times New Roman" w:cs="Times New Roman"/>
          <w:sz w:val="24"/>
          <w:szCs w:val="24"/>
        </w:rPr>
        <w:t xml:space="preserve"> (</w:t>
      </w:r>
      <w:r w:rsidR="00910C70" w:rsidRPr="00817299">
        <w:rPr>
          <w:rFonts w:ascii="Times New Roman" w:hAnsi="Times New Roman" w:cs="Times New Roman"/>
          <w:sz w:val="24"/>
          <w:szCs w:val="24"/>
        </w:rPr>
        <w:t xml:space="preserve">pre-post within-arm comparisons) using Stata 13 (StataCorp, College Station, USA). </w:t>
      </w:r>
      <w:r w:rsidR="00B41F73" w:rsidRPr="00817299">
        <w:rPr>
          <w:rFonts w:ascii="Times New Roman" w:hAnsi="Times New Roman" w:cs="Times New Roman"/>
          <w:sz w:val="24"/>
          <w:szCs w:val="24"/>
        </w:rPr>
        <w:t>The full data extraction database can be requested from the corresponding author by email.</w:t>
      </w:r>
    </w:p>
    <w:p w14:paraId="2175A8CA" w14:textId="5C3446B2" w:rsidR="00865330" w:rsidRPr="00817299" w:rsidRDefault="00865330" w:rsidP="00C80EFD">
      <w:pPr>
        <w:widowControl w:val="0"/>
        <w:spacing w:after="0" w:line="480" w:lineRule="auto"/>
        <w:contextualSpacing/>
        <w:rPr>
          <w:rFonts w:ascii="Times New Roman" w:hAnsi="Times New Roman" w:cs="Times New Roman"/>
          <w:sz w:val="24"/>
          <w:szCs w:val="24"/>
        </w:rPr>
      </w:pPr>
    </w:p>
    <w:bookmarkEnd w:id="1"/>
    <w:p w14:paraId="1E8100B1" w14:textId="6D8E9B92" w:rsidR="002C0CD7" w:rsidRPr="00817299" w:rsidRDefault="002C0CD7"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t>Results</w:t>
      </w:r>
    </w:p>
    <w:p w14:paraId="12F31E56" w14:textId="4C03E076" w:rsidR="00D27093" w:rsidRPr="00817299" w:rsidRDefault="001E0872"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 xml:space="preserve">The search </w:t>
      </w:r>
      <w:r w:rsidR="00D27093" w:rsidRPr="00817299">
        <w:rPr>
          <w:rFonts w:ascii="Times New Roman" w:hAnsi="Times New Roman" w:cs="Times New Roman"/>
          <w:sz w:val="24"/>
          <w:szCs w:val="24"/>
        </w:rPr>
        <w:t xml:space="preserve">identified </w:t>
      </w:r>
      <w:r w:rsidRPr="00817299">
        <w:rPr>
          <w:rFonts w:ascii="Times New Roman" w:hAnsi="Times New Roman" w:cs="Times New Roman"/>
          <w:sz w:val="24"/>
          <w:szCs w:val="24"/>
        </w:rPr>
        <w:t>2,949 unique</w:t>
      </w:r>
      <w:r w:rsidR="00D27093" w:rsidRPr="00817299">
        <w:rPr>
          <w:rFonts w:ascii="Times New Roman" w:hAnsi="Times New Roman" w:cs="Times New Roman"/>
          <w:sz w:val="24"/>
          <w:szCs w:val="24"/>
        </w:rPr>
        <w:t xml:space="preserve"> articles</w:t>
      </w:r>
      <w:r w:rsidRPr="00817299">
        <w:rPr>
          <w:rFonts w:ascii="Times New Roman" w:hAnsi="Times New Roman" w:cs="Times New Roman"/>
          <w:sz w:val="24"/>
          <w:szCs w:val="24"/>
        </w:rPr>
        <w:t xml:space="preserve"> but only 34 studies were eligible (flow diagram in Figure 1).</w:t>
      </w:r>
      <w:r w:rsidR="004C55B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3wXojVXS","properties":{"formattedCitation":"\\super 10,18\\uc0\\u8211{}50\\nosupersub{}","plainCitation":"10,18–5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WURIZM5G/EOWC3XRS","uris":["http://zotero.org/users/4950730/items/Y64QZZXF"],"uri":["http://zotero.org/users/4950730/items/Y64QZZXF"],"itemData":{"id":"AWs9JwgC/HxhuVq77","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URL":"http://www.sciencedirect.com/science/article/pii/S2468784717302441","DOI":"10.1016/j.jogoh.2017.11.005","ISSN":"2468-7847","journalAbbreviation":"Journal of Gynecology Obstetrics and Human Reproduction","author":[{"family":"Bohbot","given":"J. M."},{"family":"Daraï","given":"E."},{"family":"Bretelle","given":"F."},{"family":"Brami","given":"G."},{"family":"Daniel","given":"C."},{"family":"Cardot","given":"J. M."}],"issued":{"date-parts":[["2018",2,1]]},"accessed":{"date-parts":[["2018",7,30]]}}},{"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62,"uris":["http://zotero.org/users/4950730/items/SQJUCIAU"],"uri":["http://zotero.org/users/4950730/items/SQJUCIAU"],"itemData":{"id":62,"type":"article-journal","title":"Gardnerella-associated vaginitis: comparison of three treatment modalities","container-title":"TURKISH JOURNAL OF MEDICAL SCIENCES","page":"171-173","volume":"28","source":"Zotero","abstract":"Objective: To compare three different treatment protocols for Gardnerella vaginalis with respect to cure rates and secondary vulvovaginal candidiasis.","language":"en","author":[{"family":"Özmen S","given":""},{"literal":"Turhan NO"},{"literal":"Seckin NC"}],"issued":{"date-parts":[["1998"]]}}},{"id":58,"uris":["http://zotero.org/users/4950730/items/H5F2VD27"],"uri":["http://zotero.org/users/4950730/items/H5F2VD27"],"itemData":{"id":58,"type":"article-journal","title":"Effect of lactobacillus in preventing post-antibiotic vulvovaginal candidiasis: a randomised controlled trial","container-title":"BMJ","page":"548","volume":"329","issue":"7465","source":"Crossref","abstract":"Objective To test whether oral or vaginal lactobacillus can prevent vulvovaginitis after antibiotic treatment. Design Randomised, placebo controlled, double blind, factorial 2×2 trial. Setting Fifty general practices and 16 pharmacies in Melbourne, Australia. Participants Non-pregnant women aged 18-50 years who required a short course of oral antibiotics for a non-gynaecological infection: 278 were enrolled in the study, and results were available for 235. Interventions Lactobacillus preparations taken orally or vaginally, or both, from enrolment until four days after completion of their antibiotic course. Main outcome measures Participants’ reports of symptoms of post-antibiotic vulvovaginitis, with microbiological evidence of candidiasis provided by a self obtained vaginal swab.\nResults Overall, 55/235 (23% (95% confidence interval 18% to 29%)) women developed post-antibiotic vulvovaginitis. Compared with placebo, the odds ratio for developing post-antibiotic vulvovaginitis with oral lactobacillus was 1.06 (95% confidence interval 0.58 to 1.94) and with vaginal lactobacillus 1.38 (0.75 to 2.54). Compliance with antibiotics and interventions was high. The trial was terminated after the second interim analysis because of lack of effect of the interventions. Given the data at this time, the chances of detecting a significant reduction in vulvovaginitis with oral or vaginal lactobacillus treatment were less than 0.032 and 0.0006 respectively if the trial proceeded to full enrolment.\nConclusions The use of oral or vaginal forms of lactobacillus to prevent post-antibiotic vulvovaginitis is not supported by these results. Further research on this subject is unlikely to be fruitful, unless new understandings about the pathogenesis of post-antibiotic vulvovaginitis indicate a possible role for lactobacillus.","DOI":"10.1136/bmj.38210.494977.DE","ISSN":"0959-8138, 1468-5833","title-short":"Effect of lactobacillus in preventing post-antibiotic vulvovaginal candidiasis","language":"en","author":[{"family":"Pirotta","given":"Marie"},{"family":"Gunn","given":"Jane"},{"family":"Chondros","given":"Patty"},{"family":"Grover","given":"Sonia"},{"family":"O'Malley","given":"Paula"},{"family":"Hurley","given":"Susan"},{"family":"Garland","given":"Suzanne"}],"issued":{"date-parts":[["2004",9,4]]}}},{"id":17,"uris":["http://zotero.org/users/4950730/items/ZRP7VBWI"],"uri":["http://zotero.org/users/4950730/items/ZRP7VBWI"],"itemData":{"id":17,"type":"article","title":"2009 VVC BV Tx Rhatany di Pierro Gazz Med Ital.pdf"}},{"id":48,"uris":["http://zotero.org/users/4950730/items/W38WSYUD"],"uri":["http://zotero.org/users/4950730/items/W38WSYUD"],"itemData":{"id":48,"type":"article-journal","title":"Monthly itraconazole versus classic homeopathy for the treatment of recurrent vulvovaginal candidiasis: a randomised trial: Monthly itraconazole versus classic homeopathy for treatment of RVVC","container-title":"BJOG: An International Journal of Obstetrics &amp; Gynaecology","page":"1499-1505","volume":"116","issue":"11","source":"Crossref","DOI":"10.1111/j.1471-0528.2009.02262.x","ISSN":"14700328","title-short":"Monthly itraconazole versus classic homeopathy for the treatment of recurrent vulvovaginal candidiasis","language":"en","author":[{"family":"Witt","given":"A"},{"family":"Kaufmann","given":"U"},{"family":"Bitschnau","given":"M"},{"family":"Tempfer","given":"C"},{"family":"Özbal","given":"A"},{"family":"Haytouglu","given":"E"},{"family":"Gregor","given":"H"},{"family":"Kiss","given":"H"}],"issued":{"date-parts":[["2009",10]]}}},{"id":40,"uris":["http://zotero.org/users/4950730/items/YP4BFR7G"],"uri":["http://zotero.org/users/4950730/items/YP4BFR7G"],"itemData":{"id":40,"type":"article-journal","title":"Effectiveness of the association of 2 probiotic strains formulated in a slow release vaginal product, in women affected by vulvovaginal candidiasis: a pilot study","container-title":"Journal of Clinical Gastroenterology","page":"S73-S80","volume":"46","source":"Crossref","DOI":"10.1097/MCG.0b013e3182684d71","ISSN":"0192-0790","title-short":"Effectiveness of the Association of 2 Probiotic Strains Formulated in a Slow Release Vaginal Product, in Women Affected by Vulvovaginal Candidiasis","language":"en","author":[{"family":"Vicariotto","given":"Franco"},{"family":"Del Piano","given":"Mario"},{"family":"Mogna","given":"Luca"},{"family":"Mogna","given":"Giovanni"}],"issued":{"date-parts":[["2012",10]]}}},{"id":37,"uris":["http://zotero.org/users/4950730/items/WUG4VBTX"],"uri":["http://zotero.org/users/4950730/items/WUG4VBTX"],"itemData":{"id":37,"type":"article-journal","title":"&lt;i&gt;Lactobacillus plantarum&lt;/i&gt; P17630 for preventing &lt;i&gt;Candida&lt;/i&gt; vaginitis recurrence: a retrospective comparative study","container-title":"European Journal of Obstetrics &amp; Gynecology and Reproductive Biology","page":"136-139","volume":"182","source":"Crossref","abstract":"Background: Recurrence is a frequent complaint of patients with vulvovaginal candidiasis (VVC). Although the pathogenesis of VVC remains a controversial issue, disruption of the balance between the vaginal microbiota may facilitate overgrowth by Candida. Some probiotic bacterial strains can suppress Candida albicans; Lactobacillus plantarum P17630 is able to attach to vaginal epithelial cells and signiﬁcantly reduce the adhesion of C. albicans.\nObjective: To evaluate the effect of the application of Lactobacillus plantarum P17630 in restoring the vaginal microbiota and prevention of relapses among women with acute VVC undergoing conventional (azole) local and main therapy.\nMethods: Retrospective comparative study. We recruited 89 women with a diagnosis of VVC, who were placed into two groups on the basis of reported treatment. The control group was treated with a daily dose of 2% clotrimazole vaginal cream at bedtime for 3 days, followed by vaginal application of a capsule containing lubricant once a day for 6 days and then once a week for another 4 weeks. The probiotic group was treated with the same azole-based protocol but followed by vaginal application of a capsule containing Lactobacillus plantarum P17630 (&gt;108 CFU) once a day for 6 days and then once a week for another 4 weeks beginning the day following clotrimazole discontinuation. Clinical and diagnostic patterns were monitored for three months of follow-up.\nResults: At the end of study the probiotic-treated women showed a statistically signiﬁcant increase in Lactobacillus values ‘‘+++’’ (80% versus 40%, p &lt; 0.001) and a better subjective resolution of symptoms such as vaginal discomfort described as burning or itching (90% versus 67.5%, p &lt; 0.03). Among controls there was a non-signiﬁcant increase at 3 months of recurrence of infection, but a signiﬁcant increase of women with value of pH = 5 or &gt;5.\nConclusion: Although the results of different studies are controversial, most have suggested use of probiotics in the prevention or treatment of VVC, and no adverse effects have been reported. Our data with L. plantarum P17630 (Gyno-Canesﬂor - Bayer) conﬁrm the role of this speciﬁc strain as a potential empirical preventive agent for reducing vaginal discomfort after conventional treatment of acute VVC and shifting the vaginal milieu toward a predominance of lactobacilli with an improvement of the vaginal pH value.","DOI":"10.1016/j.ejogrb.2014.09.018","ISSN":"03012115","title-short":"Lactobacillus plantarum P17630 for preventing Candida vaginitis recurrence","language":"en","author":[{"family":"De Seta","given":"F."},{"family":"Parazzini","given":"F."},{"family":"De Leo","given":"R."},{"family":"Banco","given":"R."},{"family":"Maso","given":"G.P."},{"family":"De Santo","given":"D."},{"family":"Sartore","given":"A."},{"family":"Stabile","given":"G."},{"family":"Inglese","given":"S."},{"family":"Tonon","given":"M."},{"family":"Restaino","given":"S."}],"issued":{"date-parts":[["2014",11]]}}},{"id":39,"uris":["http://zotero.org/users/4950730/items/6JAFNUX5"],"uri":["http://zotero.org/users/4950730/items/6JAFNUX5"],"itemData":{"id":39,"type":"article-journal","title":"Ultra-low-dose estriol and &lt;i&gt;Lactobacillus acidophilus&lt;/i&gt; vaginal tablets (Gynoflor®) for vaginal atrophy in postmenopausal breast cancer patients on aromatase inhibitors: pharmacokinetic, safety, and efficacy phase I clinical study","container-title":"Breast Cancer Research and Treatment","page":"371-379","volume":"145","issue":"2","source":"Crossref","DOI":"10.1007/s10549-014-2930-x","ISSN":"0167-6806, 1573-7217","title-short":"Ultra-low-dose estriol and Lactobacillus acidophilus vaginal tablets (Gynoflor®) for vaginal atrophy in postmenopausal breast cancer patients on aromatase inhibitors","language":"en","author":[{"family":"Donders","given":"Gilbert"},{"family":"Neven","given":"Patrick"},{"family":"Moegele","given":"Maximilian"},{"family":"Lintermans","given":"Anneleen"},{"family":"Bellen","given":"Gert"},{"family":"Prasauskas","given":"Valdas"},{"family":"Grob","given":"Philipp"},{"family":"Ortmann","given":"Olaf"},{"family":"Buchholz","given":"Stefan"}],"issued":{"date-parts":[["2014",6]]}}},{"id":36,"uris":["http://zotero.org/users/4950730/items/22ZBICD2"],"uri":["http://zotero.org/users/4950730/items/22ZBICD2"],"itemData":{"id":36,"type":"article-journal","title":"Effect of ultra-low-dose estriol and lactobacilli vaginal tablets (Gynoflor®) on inflammatory and infectious markers of the vaginal ecosystem in postmenopausal women with breast cancer on aromatase inhibitors","container-title":"European Journal of Clinical Microbiology &amp; Infectious Diseases","page":"2023-2028","volume":"34","issue":"10","source":"Crossref","DOI":"10.1007/s10096-015-2447-1","ISSN":"0934-9723, 1435-4373","language":"en","author":[{"family":"Donders","given":"G."},{"family":"Bellen","given":"G."},{"family":"Neven","given":"P."},{"family":"Grob","given":"P."},{"family":"Prasauskas","given":"V."},{"family":"Buchholz","given":"S."},{"family":"Ortmann","given":"O."}],"issued":{"date-parts":[["2015",10]]}}},{"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527,"uris":["http://zotero.org/users/4950730/items/N8KQ74LD"],"uri":["http://zotero.org/users/4950730/items/N8KQ74LD"],"itemData":{"id":527,"type":"article-journal","title":"Local probiotic therapy for vaginal &lt;i&gt;Candida albicans&lt;/i&gt; infections","container-title":"Probiotics and Antimicrobial Proteins","page":"38-44","volume":"7","issue":"1","source":"link-springer-com.liverpool.idm.oclc.org","abstract":"The high rate of vaginal Candida albicans recurrence is attributed to azole resistance rates as high as 15 %. The aim of this study was to determine the clinical and microbiological efficacy of standard azole therapy for treatment of vaginal C. albicans infection alone and in combination with local probiotic as well as the effects on vaginal microbiota. This study included 436 women with vaginal candidiasis randomly assigned to two treatment groups. The first group, with 207 patients (12 dropouts), was administered 150 mg fluconazole and a single vaginal globule of fenticonazole (600 mg) on the same day. The second group of 209 patients (8 dropouts) followed the same treatment schedule; however, ten applications of a vaginal probiotic containing Lactobacillus acidophilus, L. rhamnosus, Streptococcus thermophilus, and L. delbrueckii subsp. bulgaricus were also administered beginning the fifth day after azole treatment. Microbiological analysis of the therapy efficacy in the first treatment group showed C. albicans resistance in over 30 % of patients. Clinical complaints persisted after treatment administration in 79.7 % (n = 165) of women in this group. Clinical complaints in the second group decreased to 31.1 % (n = 65) and microbiological efficacy also improved among investigated parameters, from 93.7 % (n = 193) to 95.2 % (n = 198). The local application of probiotics after administration of combined azoles for treatment of vaginal C. albicans infections increases therapy efficacy and could prevent relapse.","DOI":"10.1007/s12602-014-9176-0","ISSN":"1867-1306, 1867-1314","journalAbbreviation":"Probiotics &amp; Antimicro. Prot.","language":"en","author":[{"family":"Kovachev","given":"Stefan Miladinov"},{"family":"Vatcheva-Dobrevska","given":"Rossitza Stefanova"}],"issued":{"date-parts":[["2015",3,1]]}}},{"id":827,"uris":["http://zotero.org/users/4950730/items/DKJSEJ3W"],"uri":["http://zotero.org/users/4950730/items/DKJSEJ3W"],"itemData":{"id":827,"type":"article-journal","title":"Thymol, eugenol and lactobacilli in a medical device for the treatment of bacterial vaginosis and vulvovaginal candidiasis","container-title":"The New Microbiologica","page":"220-224","volume":"41","issue":"3","source":"PubMed","abstract":"The aim of this non-interventional, observational, multicentre, open-label study was to assess the effectiveness of a vaginal gel containing extracts of Thymus vulgaris and Eugenia caryophyllus in conjunction with two specific lactobacilli strains (Lactobacillus fermentum LF10 and Lactobacillus plantarum LP02) specifically formulated in slow-release vaginal capsules, in treating bacterial vaginosis (BV), vulvovaginal candidiasis (VVC) or recurrent vulvovaginal candidiasis disease (RVVC) [Estromineral Probiogel (EPB) in Italy, or Saugella Probiogel; Meda Pharma - Mylan Group]. There was a statistically significant improvement in pruritus, burning, vulvovaginal oedema and erythema, dyspareunia and vaginal secretions in all diagnostic groups. At the end of the study, the microbiological evaluation was normal in 80.0% of cases with BV, 62.5% of cases with VVC and 100.0% with RVVC. The clinical data allow EPB to be recommended in the acute treatment of VVC and BV, suggesting that EPB is a useful maintenance treatment if there are recurrent episodes. Controlled studies are needed to confirm the efficacy of EPB in the treatment of recurrences and to identify the most appropriate dosage regimen.","ISSN":"1121-7138","note":"PMID: 29874389","journalAbbreviation":"New Microbiol.","language":"eng","author":[{"family":"Murina","given":"Filippo"},{"family":"Vicariotto","given":"Franco"},{"family":"Di Francesco","given":"Stefania"}],"issued":{"date-parts":[["2018"]]}}},{"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46,"uris":["http://zotero.org/users/4950730/items/HM78EC7T"],"uri":["http://zotero.org/users/4950730/items/HM78EC7T"],"itemData":{"id":46,"type":"article-journal","title":"Lactic acid bacteria colonization and clinical outcome after probiotic supplementation in conventionally treated bacterial vaginosis and vulvovaginal candidiasis","container-title":"Microbes and Infection","page":"691-699","volume":"12","issue":"10","source":"Crossref","abstract":"This randomized double-blind placebo controlled study assessed the vaginal colonization of lactic acid bacteria and clinical outcome. Vaginal capsules containing L gasseri LN40, Lactobacillus fermentum LN99, L. casei subsp. rhamnosus LN113 and P. acidilactici LN23, or placebos were administered for ﬁve days to 95 women after conventional treatment of bacterial vaginosis and/or vulvovaginal candidiasis. Vulvovaginal examinations and vaginal samplings were performed before and after administration, after the ﬁrst and second menstruation, and after six months. Presence of LN strains was assessed using RAPD analysis. LN strains were present 2e3 days after administration in 89% of the women receiving LN strains (placebo: 0%, p &lt; 0.0001). After one menstruation 53% were colonized by at least one LN strain. Nine percent were still colonized six months after administration. Ninety-three percent of the women receiving LN strains were cured 2e3 days after administration (placebo: 83%), and 78% after one menstruation (placebo: 71%) (ns). The intervention group experienced less malodorous discharge 2e3 days after administration ( p ¼ 0.03) and after the second menstruation ( p ¼ 0.04), compared with placebo. In summary, ﬁve days of vaginal administration of LN strains after conventional treatment of bacterial vaginosis and/or vulvovaginal candidiasis lead to vaginal colonization, somewhat fewer recurrences and less malodorous discharge.","DOI":"10.1016/j.micinf.2010.04.010","ISSN":"12864579","language":"en","author":[{"family":"Ehrström","given":"Sophia"},{"family":"Daroczy","given":"Katalin"},{"family":"Rylander","given":"Eva"},{"family":"Samuelsson","given":"Carolina"},{"family":"Johannesson","given":"Ulrika"},{"family":"Anzén","given":"Bo"},{"family":"Påhlson","given":"Carl"}],"issued":{"date-parts":[["2010",9]]}}},{"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id":35,"uris":["http://zotero.org/users/4950730/items/FZCG9YRH"],"uri":["http://zotero.org/users/4950730/items/FZCG9YRH"],"itemData":{"id":35,"type":"article-journal","title":"Efficacy and safety of a vaginal medicinal product containing three strains of probiotic bacteria: a multicenter, randomized, double-blind, and placebo-controlled trial","container-title":"Drug Design, Development and Therapy","page":"5345-5354","volume":"9","source":"Crossref","abstract":"Objective: The main objective of this study was to evaluate whether vaginal administration of probiotic Lactobacillus results in their colonization and persistence in the vagina and whether Lactobacillus colonization promotes normalization and maintenance of pH and Nugent score. Patients and methods: The study was a multicenter, randomized, double-blind, and placebocontrolled trial. Altogether, 376 women were assessed for eligibility, and signed informed consent. One hundred and sixty eligible women with abnormal, also called intermediate, vaginal microflora, as indicated by a Nugent score of 4–6 and pH </w:instrText>
      </w:r>
      <w:r w:rsidR="00441DB6" w:rsidRPr="00817299">
        <w:rPr>
          <w:rFonts w:ascii="Times New Roman" w:hAnsi="Times New Roman" w:cs="Times New Roman" w:hint="eastAsia"/>
          <w:sz w:val="24"/>
          <w:szCs w:val="24"/>
        </w:rPr>
        <w:instrText></w:instrText>
      </w:r>
      <w:r w:rsidR="00441DB6" w:rsidRPr="00817299">
        <w:rPr>
          <w:rFonts w:ascii="Times New Roman" w:hAnsi="Times New Roman" w:cs="Times New Roman"/>
          <w:sz w:val="24"/>
          <w:szCs w:val="24"/>
        </w:rPr>
        <w:instrText>4.5 and zero or low Lactobacillus count, were randomized. Each participant was examined four times during the study. Women were randomly allocated to receive either the probiotic preparation inVag®, or a placebo (one capsule for seven consecutive days vaginally). The product inVag includes the probiotic strains Lactobacillus fermentum 57A, Lactobacillus plantarum 57B, and Lactobacillus gasseri 57C. We took vaginal swabs during visits I, III, and IV to determine the presence and abundance of bacteria from the Lactobacillus genus, measure the pH, and estimate the Nugent score. Drug safety evaluation was based on analysis of the types and occurrence of adverse events.\nResults: Administration of inVag contributed to a significant decrease (between visits) in both vaginal pH (P</w:instrText>
      </w:r>
      <w:r w:rsidR="00441DB6" w:rsidRPr="00817299">
        <w:rPr>
          <w:rFonts w:ascii="Times New Roman" w:hAnsi="Times New Roman" w:cs="Times New Roman" w:hint="eastAsia"/>
          <w:sz w:val="24"/>
          <w:szCs w:val="24"/>
        </w:rPr>
        <w:instrText></w:instrText>
      </w:r>
      <w:r w:rsidR="00441DB6" w:rsidRPr="00817299">
        <w:rPr>
          <w:rFonts w:ascii="Times New Roman" w:hAnsi="Times New Roman" w:cs="Times New Roman"/>
          <w:sz w:val="24"/>
          <w:szCs w:val="24"/>
        </w:rPr>
        <w:instrText>0.05) and Nugent score (P</w:instrText>
      </w:r>
      <w:r w:rsidR="00441DB6" w:rsidRPr="00817299">
        <w:rPr>
          <w:rFonts w:ascii="Times New Roman" w:hAnsi="Times New Roman" w:cs="Times New Roman" w:hint="eastAsia"/>
          <w:sz w:val="24"/>
          <w:szCs w:val="24"/>
        </w:rPr>
        <w:instrText></w:instrText>
      </w:r>
      <w:r w:rsidR="00441DB6" w:rsidRPr="00817299">
        <w:rPr>
          <w:rFonts w:ascii="Times New Roman" w:hAnsi="Times New Roman" w:cs="Times New Roman"/>
          <w:sz w:val="24"/>
          <w:szCs w:val="24"/>
        </w:rPr>
        <w:instrText>0.05), and a significant increase in the abundance of Lactobacillus between visit I and visits III and IV (P</w:instrText>
      </w:r>
      <w:r w:rsidR="00441DB6" w:rsidRPr="00817299">
        <w:rPr>
          <w:rFonts w:ascii="Times New Roman" w:hAnsi="Times New Roman" w:cs="Times New Roman" w:hint="eastAsia"/>
          <w:sz w:val="24"/>
          <w:szCs w:val="24"/>
        </w:rPr>
        <w:instrText></w:instrText>
      </w:r>
      <w:r w:rsidR="00441DB6" w:rsidRPr="00817299">
        <w:rPr>
          <w:rFonts w:ascii="Times New Roman" w:hAnsi="Times New Roman" w:cs="Times New Roman"/>
          <w:sz w:val="24"/>
          <w:szCs w:val="24"/>
        </w:rPr>
        <w:instrText xml:space="preserve">0.05). Molecular typing revealed the presence of Lactobacillus strains originating from inVag in 82% of women taking the drug at visit III, and 47.5% at visit IV. There was no serious adverse event related to inVag administration during the study.\nConclusion: The probiotic inVag is safe for administration to sustainably restore the healthy vaginal microbiota, as demonstrated by predominance of the Lactobacillus bacteria in vaginal microbiota.","DOI":"10.2147/DDDT.S89214","ISSN":"1177-8881","title-short":"Efficacy and safety of a vaginal medicinal product containing three strains of probiotic bacteria","language":"en","author":[{"family":"Tomusiak","given":"Anna"},{"family":"Strus","given":"Magdalena"},{"family":"Heczko","given":"Piotr"},{"family":"Adamski","given":"Paweł"},{"family":"Stefański","given":"Grzegorz"},{"family":"Mikołajczyk-Cichońska","given":"Aleksandra"},{"family":"Suda-Szczurek","given":"Magdalena"}],"issued":{"date-parts":[["2015",9]]}}},{"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schema":"https://github.com/citation-style-language/schema/raw/master/csl-citation.json"} </w:instrText>
      </w:r>
      <w:r w:rsidR="004C55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18–50</w:t>
      </w:r>
      <w:r w:rsidR="004C55B3" w:rsidRPr="00817299">
        <w:rPr>
          <w:rFonts w:ascii="Times New Roman" w:hAnsi="Times New Roman" w:cs="Times New Roman"/>
          <w:sz w:val="24"/>
          <w:szCs w:val="24"/>
        </w:rPr>
        <w:fldChar w:fldCharType="end"/>
      </w:r>
      <w:r w:rsidR="00E07B69" w:rsidRPr="00817299">
        <w:rPr>
          <w:rFonts w:ascii="Times New Roman" w:hAnsi="Times New Roman" w:cs="Times New Roman"/>
          <w:sz w:val="24"/>
          <w:szCs w:val="24"/>
        </w:rPr>
        <w:t xml:space="preserve"> </w:t>
      </w:r>
      <w:r w:rsidR="00E370BD" w:rsidRPr="00817299">
        <w:rPr>
          <w:rFonts w:ascii="Times New Roman" w:hAnsi="Times New Roman" w:cs="Times New Roman"/>
          <w:sz w:val="24"/>
          <w:szCs w:val="24"/>
        </w:rPr>
        <w:t xml:space="preserve">Thirteen </w:t>
      </w:r>
      <w:r w:rsidR="00805BBB" w:rsidRPr="00817299">
        <w:rPr>
          <w:rFonts w:ascii="Times New Roman" w:hAnsi="Times New Roman" w:cs="Times New Roman"/>
          <w:sz w:val="24"/>
          <w:szCs w:val="24"/>
        </w:rPr>
        <w:t>studies reported</w:t>
      </w:r>
      <w:r w:rsidR="0004514E" w:rsidRPr="00817299">
        <w:rPr>
          <w:rFonts w:ascii="Times New Roman" w:hAnsi="Times New Roman" w:cs="Times New Roman"/>
          <w:sz w:val="24"/>
          <w:szCs w:val="24"/>
        </w:rPr>
        <w:t xml:space="preserve"> 14 results on </w:t>
      </w:r>
      <w:r w:rsidRPr="00817299">
        <w:rPr>
          <w:rFonts w:ascii="Times New Roman" w:hAnsi="Times New Roman" w:cs="Times New Roman"/>
          <w:sz w:val="24"/>
          <w:szCs w:val="24"/>
        </w:rPr>
        <w:t>BV and/or molecular VMB</w:t>
      </w:r>
      <w:r w:rsidR="00D37625" w:rsidRPr="00817299">
        <w:rPr>
          <w:rFonts w:ascii="Times New Roman" w:hAnsi="Times New Roman" w:cs="Times New Roman"/>
          <w:sz w:val="24"/>
          <w:szCs w:val="24"/>
        </w:rPr>
        <w:t xml:space="preserve"> composition (Table </w:t>
      </w:r>
      <w:r w:rsidR="00B41F73" w:rsidRPr="00817299">
        <w:rPr>
          <w:rFonts w:ascii="Times New Roman" w:hAnsi="Times New Roman" w:cs="Times New Roman"/>
          <w:sz w:val="24"/>
          <w:szCs w:val="24"/>
        </w:rPr>
        <w:t>1</w:t>
      </w:r>
      <w:r w:rsidR="00D37625" w:rsidRPr="00817299">
        <w:rPr>
          <w:rFonts w:ascii="Times New Roman" w:hAnsi="Times New Roman" w:cs="Times New Roman"/>
          <w:sz w:val="24"/>
          <w:szCs w:val="24"/>
        </w:rPr>
        <w:t>)</w:t>
      </w:r>
      <w:r w:rsidRPr="00817299">
        <w:rPr>
          <w:rFonts w:ascii="Times New Roman" w:hAnsi="Times New Roman" w:cs="Times New Roman"/>
          <w:sz w:val="24"/>
          <w:szCs w:val="24"/>
        </w:rPr>
        <w:t>,</w:t>
      </w:r>
      <w:r w:rsidR="00D2709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SE1HPp48","properties":{"unsorted":true,"formattedCitation":"\\super 10,18\\uc0\\u8211{}29\\nosupersub{}","plainCitation":"10,18–29","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WURIZM5G/EOWC3XRS","uris":["http://zotero.org/users/4950730/items/Y64QZZXF"],"uri":["http://zotero.org/users/4950730/items/Y64QZZXF"],"itemData":{"id":"AWs9JwgC/HxhuVq77","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URL":"http://www.sciencedirect.com/science/article/pii/S2468784717302441","DOI":"10.1016/j.jogoh.2017.11.005","ISSN":"2468-7847","journalAbbreviation":"Journal of Gynecology Obstetrics and Human Reproduction","author":[{"family":"Bohbot","given":"J. M."},{"family":"Daraï","given":"E."},{"family":"Bretelle","given":"F."},{"family":"Brami","given":"G."},{"family":"Daniel","given":"C."},{"family":"Cardot","given":"J. M."}],"issued":{"date-parts":[["2018",2,1]]},"accessed":{"date-parts":[["2018",7,30]]}}},{"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schema":"https://github.com/citation-style-language/schema/raw/master/csl-citation.json"} </w:instrText>
      </w:r>
      <w:r w:rsidR="00D27093" w:rsidRPr="00817299">
        <w:rPr>
          <w:rFonts w:ascii="Times New Roman" w:hAnsi="Times New Roman" w:cs="Times New Roman"/>
          <w:sz w:val="24"/>
          <w:szCs w:val="24"/>
        </w:rPr>
        <w:fldChar w:fldCharType="separate"/>
      </w:r>
      <w:r w:rsidR="00770F7B" w:rsidRPr="00817299">
        <w:rPr>
          <w:rFonts w:ascii="Times New Roman" w:hAnsi="Times New Roman" w:cs="Times New Roman"/>
          <w:sz w:val="24"/>
          <w:szCs w:val="24"/>
          <w:vertAlign w:val="superscript"/>
        </w:rPr>
        <w:t>10,18–29</w:t>
      </w:r>
      <w:r w:rsidR="00D27093" w:rsidRPr="00817299">
        <w:rPr>
          <w:rFonts w:ascii="Times New Roman" w:hAnsi="Times New Roman" w:cs="Times New Roman"/>
          <w:sz w:val="24"/>
          <w:szCs w:val="24"/>
        </w:rPr>
        <w:fldChar w:fldCharType="end"/>
      </w:r>
      <w:r w:rsidR="00694D61" w:rsidRPr="00817299">
        <w:rPr>
          <w:rFonts w:ascii="Times New Roman" w:hAnsi="Times New Roman" w:cs="Times New Roman"/>
          <w:sz w:val="24"/>
          <w:szCs w:val="24"/>
        </w:rPr>
        <w:t xml:space="preserve"> </w:t>
      </w:r>
      <w:r w:rsidR="00D27093" w:rsidRPr="00817299">
        <w:rPr>
          <w:rFonts w:ascii="Times New Roman" w:hAnsi="Times New Roman" w:cs="Times New Roman"/>
          <w:sz w:val="24"/>
          <w:szCs w:val="24"/>
        </w:rPr>
        <w:t xml:space="preserve">12 </w:t>
      </w:r>
      <w:r w:rsidRPr="00817299">
        <w:rPr>
          <w:rFonts w:ascii="Times New Roman" w:hAnsi="Times New Roman" w:cs="Times New Roman"/>
          <w:sz w:val="24"/>
          <w:szCs w:val="24"/>
        </w:rPr>
        <w:t>stud</w:t>
      </w:r>
      <w:r w:rsidR="00805BBB" w:rsidRPr="00817299">
        <w:rPr>
          <w:rFonts w:ascii="Times New Roman" w:hAnsi="Times New Roman" w:cs="Times New Roman"/>
          <w:sz w:val="24"/>
          <w:szCs w:val="24"/>
        </w:rPr>
        <w:t>ies reported</w:t>
      </w:r>
      <w:r w:rsidR="0004514E" w:rsidRPr="00817299">
        <w:rPr>
          <w:rFonts w:ascii="Times New Roman" w:hAnsi="Times New Roman" w:cs="Times New Roman"/>
          <w:sz w:val="24"/>
          <w:szCs w:val="24"/>
        </w:rPr>
        <w:t xml:space="preserve"> 12 results on </w:t>
      </w:r>
      <w:r w:rsidR="00D27093" w:rsidRPr="00817299">
        <w:rPr>
          <w:rFonts w:ascii="Times New Roman" w:hAnsi="Times New Roman" w:cs="Times New Roman"/>
          <w:sz w:val="24"/>
          <w:szCs w:val="24"/>
        </w:rPr>
        <w:t>VVC</w:t>
      </w:r>
      <w:r w:rsidR="00D37625" w:rsidRPr="00817299">
        <w:rPr>
          <w:rFonts w:ascii="Times New Roman" w:hAnsi="Times New Roman" w:cs="Times New Roman"/>
          <w:sz w:val="24"/>
          <w:szCs w:val="24"/>
        </w:rPr>
        <w:t xml:space="preserve"> (Table </w:t>
      </w:r>
      <w:r w:rsidR="00B41F73" w:rsidRPr="00817299">
        <w:rPr>
          <w:rFonts w:ascii="Times New Roman" w:hAnsi="Times New Roman" w:cs="Times New Roman"/>
          <w:sz w:val="24"/>
          <w:szCs w:val="24"/>
        </w:rPr>
        <w:t>2</w:t>
      </w:r>
      <w:r w:rsidR="00D37625" w:rsidRPr="00817299">
        <w:rPr>
          <w:rFonts w:ascii="Times New Roman" w:hAnsi="Times New Roman" w:cs="Times New Roman"/>
          <w:sz w:val="24"/>
          <w:szCs w:val="24"/>
        </w:rPr>
        <w:t>)</w:t>
      </w:r>
      <w:r w:rsidR="00805BBB" w:rsidRPr="00817299">
        <w:rPr>
          <w:rFonts w:ascii="Times New Roman" w:hAnsi="Times New Roman" w:cs="Times New Roman"/>
          <w:sz w:val="24"/>
          <w:szCs w:val="24"/>
        </w:rPr>
        <w:t>,</w:t>
      </w:r>
      <w:r w:rsidR="00D2709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r9UEvRKD","properties":{"unsorted":true,"formattedCitation":"\\super 29\\uc0\\u8211{}41\\nosupersub{}","plainCitation":"29–41","noteIndex":0},"citationItems":[{"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62,"uris":["http://zotero.org/users/4950730/items/SQJUCIAU"],"uri":["http://zotero.org/users/4950730/items/SQJUCIAU"],"itemData":{"id":62,"type":"article-journal","title":"Gardnerella-associated vaginitis: comparison of three treatment modalities","container-title":"TURKISH JOURNAL OF MEDICAL SCIENCES","page":"171-173","volume":"28","source":"Zotero","abstract":"Objective: To compare three different treatment protocols for Gardnerella vaginalis with respect to cure rates and secondary vulvovaginal candidiasis.","language":"en","author":[{"family":"Özmen S","given":""},{"literal":"Turhan NO"},{"literal":"Seckin NC"}],"issued":{"date-parts":[["1998"]]}}},{"id":58,"uris":["http://zotero.org/users/4950730/items/H5F2VD27"],"uri":["http://zotero.org/users/4950730/items/H5F2VD27"],"itemData":{"id":58,"type":"article-journal","title":"Effect of lactobacillus in preventing post-antibiotic vulvovaginal candidiasis: a randomised controlled trial","container-title":"BMJ","page":"548","volume":"329","issue":"7465","source":"Crossref","abstract":"Objective To test whether oral or vaginal lactobacillus can prevent vulvovaginitis after antibiotic treatment. Design Randomised, placebo controlled, double blind, factorial 2×2 trial. Setting Fifty general practices and 16 pharmacies in Melbourne, Australia. Participants Non-pregnant women aged 18-50 years who required a short course of oral antibiotics for a non-gynaecological infection: 278 were enrolled in the study, and results were available for 235. Interventions Lactobacillus preparations taken orally or vaginally, or both, from enrolment until four days after completion of their antibiotic course. Main outcome measures Participants’ reports of symptoms of post-antibiotic vulvovaginitis, with microbiological evidence of candidiasis provided by a self obtained vaginal swab.\nResults Overall, 55/235 (23% (95% confidence interval 18% to 29%)) women developed post-antibiotic vulvovaginitis. Compared with placebo, the odds ratio for developing post-antibiotic vulvovaginitis with oral lactobacillus was 1.06 (95% confidence interval 0.58 to 1.94) and with vaginal lactobacillus 1.38 (0.75 to 2.54). Compliance with antibiotics and interventions was high. The trial was terminated after the second interim analysis because of lack of effect of the interventions. Given the data at this time, the chances of detecting a significant reduction in vulvovaginitis with oral or vaginal lactobacillus treatment were less than 0.032 and 0.0006 respectively if the trial proceeded to full enrolment.\nConclusions The use of oral or vaginal forms of lactobacillus to prevent post-antibiotic vulvovaginitis is not supported by these results. Further research on this subject is unlikely to be fruitful, unless new understandings about the pathogenesis of post-antibiotic vulvovaginitis indicate a possible role for lactobacillus.","DOI":"10.1136/bmj.38210.494977.DE","ISSN":"0959-8138, 1468-5833","title-short":"Effect of lactobacillus in preventing post-antibiotic vulvovaginal candidiasis","language":"en","author":[{"family":"Pirotta","given":"Marie"},{"family":"Gunn","given":"Jane"},{"family":"Chondros","given":"Patty"},{"family":"Grover","given":"Sonia"},{"family":"O'Malley","given":"Paula"},{"family":"Hurley","given":"Susan"},{"family":"Garland","given":"Suzanne"}],"issued":{"date-parts":[["2004",9,4]]}}},{"id":17,"uris":["http://zotero.org/users/4950730/items/ZRP7VBWI"],"uri":["http://zotero.org/users/4950730/items/ZRP7VBWI"],"itemData":{"id":17,"type":"article","title":"2009 VVC BV Tx Rhatany di Pierro Gazz Med Ital.pdf"}},{"id":48,"uris":["http://zotero.org/users/4950730/items/W38WSYUD"],"uri":["http://zotero.org/users/4950730/items/W38WSYUD"],"itemData":{"id":48,"type":"article-journal","title":"Monthly itraconazole versus classic homeopathy for the treatment of recurrent vulvovaginal candidiasis: a randomised trial: Monthly itraconazole versus classic homeopathy for treatment of RVVC","container-title":"BJOG: An International Journal of Obstetrics &amp; Gynaecology","page":"1499-1505","volume":"116","issue":"11","source":"Crossref","DOI":"10.1111/j.1471-0528.2009.02262.x","ISSN":"14700328","title-short":"Monthly itraconazole versus classic homeopathy for the treatment of recurrent vulvovaginal candidiasis","language":"en","author":[{"family":"Witt","given":"A"},{"family":"Kaufmann","given":"U"},{"family":"Bitschnau","given":"M"},{"family":"Tempfer","given":"C"},{"family":"Özbal","given":"A"},{"family":"Haytouglu","given":"E"},{"family":"Gregor","given":"H"},{"family":"Kiss","given":"H"}],"issued":{"date-parts":[["2009",10]]}}},{"id":40,"uris":["http://zotero.org/users/4950730/items/YP4BFR7G"],"uri":["http://zotero.org/users/4950730/items/YP4BFR7G"],"itemData":{"id":40,"type":"article-journal","title":"Effectiveness of the association of 2 probiotic strains formulated in a slow release vaginal product, in women affected by vulvovaginal candidiasis: a pilot study","container-title":"Journal of Clinical Gastroenterology","page":"S73-S80","volume":"46","source":"Crossref","DOI":"10.1097/MCG.0b013e3182684d71","ISSN":"0192-0790","title-short":"Effectiveness of the Association of 2 Probiotic Strains Formulated in a Slow Release Vaginal Product, in Women Affected by Vulvovaginal Candidiasis","language":"en","author":[{"family":"Vicariotto","given":"Franco"},{"family":"Del Piano","given":"Mario"},{"family":"Mogna","given":"Luca"},{"family":"Mogna","given":"Giovanni"}],"issued":{"date-parts":[["2012",10]]}}},{"id":37,"uris":["http://zotero.org/users/4950730/items/WUG4VBTX"],"uri":["http://zotero.org/users/4950730/items/WUG4VBTX"],"itemData":{"id":37,"type":"article-journal","title":"&lt;i&gt;Lactobacillus plantarum&lt;/i&gt; P17630 for preventing &lt;i&gt;Candida&lt;/i&gt; vaginitis recurrence: a retrospective comparative study","container-title":"European Journal of Obstetrics &amp; Gynecology and Reproductive Biology","page":"136-139","volume":"182","source":"Crossref","abstract":"Background: Recurrence is a frequent complaint of patients with vulvovaginal candidiasis (VVC). Although the pathogenesis of VVC remains a controversial issue, disruption of the balance between the vaginal microbiota may facilitate overgrowth by Candida. Some probiotic bacterial strains can suppress Candida albicans; Lactobacillus plantarum P17630 is able to attach to vaginal epithelial cells and signiﬁcantly reduce the adhesion of C. albicans.\nObjective: To evaluate the effect of the application of Lactobacillus plantarum P17630 in restoring the vaginal microbiota and prevention of relapses among women with acute VVC undergoing conventional (azole) local and main therapy.\nMethods: Retrospective comparative study. We recruited 89 women with a diagnosis of VVC, who were placed into two groups on the basis of reported treatment. The control group was treated with a daily dose of 2% clotrimazole vaginal cream at bedtime for 3 days, followed by vaginal application of a capsule containing lubricant once a day for 6 days and then once a week for another 4 weeks. The probiotic group was treated with the same azole-based protocol but followed by vaginal application of a capsule containing Lactobacillus plantarum P17630 (&gt;108 CFU) once a day for 6 days and then once a week for another 4 weeks beginning the day following clotrimazole discontinuation. Clinical and diagnostic patterns were monitored for three months of follow-up.\nResults: At the end of study the probiotic-treated women showed a statistically signiﬁcant increase in Lactobacillus values ‘‘+++’’ (80% versus 40%, p &lt; 0.001) and a better subjective resolution of symptoms such as vaginal discomfort described as burning or itching (90% versus 67.5%, p &lt; 0.03). Among controls there was a non-signiﬁcant increase at 3 months of recurrence of infection, but a signiﬁcant increase of women with value of pH = 5 or &gt;5.\nConclusion: Although the results of different studies are controversial, most have suggested use of probiotics in the prevention or treatment of VVC, and no adverse effects have been reported. Our data with L. plantarum P17630 (Gyno-Canesﬂor - Bayer) conﬁrm the role of this speciﬁc strain as a potential empirical preventive agent for reducing vaginal discomfort after conventional treatment of acute VVC and shifting the vaginal milieu toward a predominance of lactobacilli with an improvement of the vaginal pH value.","DOI":"10.1016/j.ejogrb.2014.09.018","ISSN":"03012115","title-short":"Lactobacillus plantarum P17630 for preventing Candida vaginitis recurrence","language":"en","author":[{"family":"De Seta","given":"F."},{"family":"Parazzini","given":"F."},{"family":"De Leo","given":"R."},{"family":"Banco","given":"R."},{"family":"Maso","given":"G.P."},{"family":"De Santo","given":"D."},{"family":"Sartore","given":"A."},{"family":"Stabile","given":"G."},{"family":"Inglese","given":"S."},{"family":"Tonon","given":"M."},{"family":"Restaino","given":"S."}],"issued":{"date-parts":[["2014",11]]}}},{"id":39,"uris":["http://zotero.org/users/4950730/items/6JAFNUX5"],"uri":["http://zotero.org/users/4950730/items/6JAFNUX5"],"itemData":{"id":39,"type":"article-journal","title":"Ultra-low-dose estriol and &lt;i&gt;Lactobacillus acidophilus&lt;/i&gt; vaginal tablets (Gynoflor®) for vaginal atrophy in postmenopausal breast cancer patients on aromatase inhibitors: pharmacokinetic, safety, and efficacy phase I clinical study","container-title":"Breast Cancer Research and Treatment","page":"371-379","volume":"145","issue":"2","source":"Crossref","DOI":"10.1007/s10549-014-2930-x","ISSN":"0167-6806, 1573-7217","title-short":"Ultra-low-dose estriol and Lactobacillus acidophilus vaginal tablets (Gynoflor®) for vaginal atrophy in postmenopausal breast cancer patients on aromatase inhibitors","language":"en","author":[{"family":"Donders","given":"Gilbert"},{"family":"Neven","given":"Patrick"},{"family":"Moegele","given":"Maximilian"},{"family":"Lintermans","given":"Anneleen"},{"family":"Bellen","given":"Gert"},{"family":"Prasauskas","given":"Valdas"},{"family":"Grob","given":"Philipp"},{"family":"Ortmann","given":"Olaf"},{"family":"Buchholz","given":"Stefan"}],"issued":{"date-parts":[["2014",6]]}}},{"id":36,"uris":["http://zotero.org/users/4950730/items/22ZBICD2"],"uri":["http://zotero.org/users/4950730/items/22ZBICD2"],"itemData":{"id":36,"type":"article-journal","title":"Effect of ultra-low-dose estriol and lactobacilli vaginal tablets (Gynoflor®) on inflammatory and infectious markers of the vaginal ecosystem in postmenopausal women with breast cancer on aromatase inhibitors","container-title":"European Journal of Clinical Microbiology &amp; Infectious Diseases","page":"2023-2028","volume":"34","issue":"10","source":"Crossref","DOI":"10.1007/s10096-015-2447-1","ISSN":"0934-9723, 1435-4373","language":"en","author":[{"family":"Donders","given":"G."},{"family":"Bellen","given":"G."},{"family":"Neven","given":"P."},{"family":"Grob","given":"P."},{"family":"Prasauskas","given":"V."},{"family":"Buchholz","given":"S."},{"family":"Ortmann","given":"O."}],"issued":{"date-parts":[["2015",10]]}}},{"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527,"uris":["http://zotero.org/users/4950730/items/N8KQ74LD"],"uri":["http://zotero.org/users/4950730/items/N8KQ74LD"],"itemData":{"id":527,"type":"article-journal","title":"Local probiotic therapy for vaginal &lt;i&gt;Candida albicans&lt;/i&gt; infections","container-title":"Probiotics and Antimicrobial Proteins","page":"38-44","volume":"7","issue":"1","source":"link-springer-com.liverpool.idm.oclc.org","abstract":"The high rate of vaginal Candida albicans recurrence is attributed to azole resistance rates as high as 15 %. The aim of this study was to determine the clinical and microbiological efficacy of standard azole therapy for treatment of vaginal C. albicans infection alone and in combination with local probiotic as well as the effects on vaginal microbiota. This study included 436 women with vaginal candidiasis randomly assigned to two treatment groups. The first group, with 207 patients (12 dropouts), was administered 150 mg fluconazole and a single vaginal globule of fenticonazole (600 mg) on the same day. The second group of 209 patients (8 dropouts) followed the same treatment schedule; however, ten applications of a vaginal probiotic containing Lactobacillus acidophilus, L. rhamnosus, Streptococcus thermophilus, and L. delbrueckii subsp. bulgaricus were also administered beginning the fifth day after azole treatment. Microbiological analysis of the therapy efficacy in the first treatment group showed C. albicans resistance in over 30 % of patients. Clinical complaints persisted after treatment administration in 79.7 % (n = 165) of women in this group. Clinical complaints in the second group decreased to 31.1 % (n = 65) and microbiological efficacy also improved among investigated parameters, from 93.7 % (n = 193) to 95.2 % (n = 198). The local application of probiotics after administration of combined azoles for treatment of vaginal C. albicans infections increases therapy efficacy and could prevent relapse.","DOI":"10.1007/s12602-014-9176-0","ISSN":"1867-1306, 1867-1314","journalAbbreviation":"Probiotics &amp; Antimicro. Prot.","language":"en","author":[{"family":"Kovachev","given":"Stefan Miladinov"},{"family":"Vatcheva-Dobrevska","given":"Rossitza Stefanova"}],"issued":{"date-parts":[["2015",3,1]]}}},{"id":827,"uris":["http://zotero.org/users/4950730/items/DKJSEJ3W"],"uri":["http://zotero.org/users/4950730/items/DKJSEJ3W"],"itemData":{"id":827,"type":"article-journal","title":"Thymol, eugenol and lactobacilli in a medical device for the treatment of bacterial vaginosis and vulvovaginal candidiasis","container-title":"The New Microbiologica","page":"220-224","volume":"41","issue":"3","source":"PubMed","abstract":"The aim of this non-interventional, observational, multicentre, open-label study was to assess the effectiveness of a vaginal gel containing extracts of Thymus vulgaris and Eugenia caryophyllus in conjunction with two specific lactobacilli strains (Lactobacillus fermentum LF10 and Lactobacillus plantarum LP02) specifically formulated in slow-release vaginal capsules, in treating bacterial vaginosis (BV), vulvovaginal candidiasis (VVC) or recurrent vulvovaginal candidiasis disease (RVVC) [Estromineral Probiogel (EPB) in Italy, or Saugella Probiogel; Meda Pharma - Mylan Group]. There was a statistically significant improvement in pruritus, burning, vulvovaginal oedema and erythema, dyspareunia and vaginal secretions in all diagnostic groups. At the end of the study, the microbiological evaluation was normal in 80.0% of cases with BV, 62.5% of cases with VVC and 100.0% with RVVC. The clinical data allow EPB to be recommended in the acute treatment of VVC and BV, suggesting that EPB is a useful maintenance treatment if there are recurrent episodes. Controlled studies are needed to confirm the efficacy of EPB in the treatment of recurrences and to identify the most appropriate dosage regimen.","ISSN":"1121-7138","note":"PMID: 29874389","journalAbbreviation":"New Microbiol.","language":"eng","author":[{"family":"Murina","given":"Filippo"},{"family":"Vicariotto","given":"Franco"},{"family":"Di Francesco","given":"Stefania"}],"issued":{"date-parts":[["2018"]]}}}],"schema":"https://github.com/citation-style-language/schema/raw/master/csl-citation.json"} </w:instrText>
      </w:r>
      <w:r w:rsidR="00D27093" w:rsidRPr="00817299">
        <w:rPr>
          <w:rFonts w:ascii="Times New Roman" w:hAnsi="Times New Roman" w:cs="Times New Roman"/>
          <w:sz w:val="24"/>
          <w:szCs w:val="24"/>
        </w:rPr>
        <w:fldChar w:fldCharType="separate"/>
      </w:r>
      <w:r w:rsidR="00770F7B" w:rsidRPr="00817299">
        <w:rPr>
          <w:rFonts w:ascii="Times New Roman" w:hAnsi="Times New Roman" w:cs="Times New Roman"/>
          <w:sz w:val="24"/>
          <w:szCs w:val="24"/>
          <w:vertAlign w:val="superscript"/>
        </w:rPr>
        <w:t>29–41</w:t>
      </w:r>
      <w:r w:rsidR="00D27093" w:rsidRPr="00817299">
        <w:rPr>
          <w:rFonts w:ascii="Times New Roman" w:hAnsi="Times New Roman" w:cs="Times New Roman"/>
          <w:sz w:val="24"/>
          <w:szCs w:val="24"/>
        </w:rPr>
        <w:fldChar w:fldCharType="end"/>
      </w:r>
      <w:r w:rsidR="00D27093" w:rsidRPr="00817299">
        <w:rPr>
          <w:rFonts w:ascii="Times New Roman" w:hAnsi="Times New Roman" w:cs="Times New Roman"/>
          <w:sz w:val="24"/>
          <w:szCs w:val="24"/>
        </w:rPr>
        <w:t xml:space="preserve"> </w:t>
      </w:r>
      <w:r w:rsidR="00805BBB" w:rsidRPr="00817299">
        <w:rPr>
          <w:rFonts w:ascii="Times New Roman" w:hAnsi="Times New Roman" w:cs="Times New Roman"/>
          <w:sz w:val="24"/>
          <w:szCs w:val="24"/>
        </w:rPr>
        <w:t xml:space="preserve">and </w:t>
      </w:r>
      <w:r w:rsidR="00C30F40" w:rsidRPr="00817299">
        <w:rPr>
          <w:rFonts w:ascii="Times New Roman" w:hAnsi="Times New Roman" w:cs="Times New Roman"/>
          <w:sz w:val="24"/>
          <w:szCs w:val="24"/>
        </w:rPr>
        <w:t>14</w:t>
      </w:r>
      <w:r w:rsidR="00D27093" w:rsidRPr="00817299">
        <w:rPr>
          <w:rFonts w:ascii="Times New Roman" w:hAnsi="Times New Roman" w:cs="Times New Roman"/>
          <w:sz w:val="24"/>
          <w:szCs w:val="24"/>
        </w:rPr>
        <w:t xml:space="preserve"> studies </w:t>
      </w:r>
      <w:r w:rsidR="00E370BD" w:rsidRPr="00817299">
        <w:rPr>
          <w:rFonts w:ascii="Times New Roman" w:hAnsi="Times New Roman" w:cs="Times New Roman"/>
          <w:sz w:val="24"/>
          <w:szCs w:val="24"/>
        </w:rPr>
        <w:t xml:space="preserve">reported </w:t>
      </w:r>
      <w:r w:rsidR="00C30F40" w:rsidRPr="00817299">
        <w:rPr>
          <w:rFonts w:ascii="Times New Roman" w:hAnsi="Times New Roman" w:cs="Times New Roman"/>
          <w:sz w:val="24"/>
          <w:szCs w:val="24"/>
        </w:rPr>
        <w:t>15</w:t>
      </w:r>
      <w:r w:rsidR="0004514E" w:rsidRPr="00817299">
        <w:rPr>
          <w:rFonts w:ascii="Times New Roman" w:hAnsi="Times New Roman" w:cs="Times New Roman"/>
          <w:sz w:val="24"/>
          <w:szCs w:val="24"/>
        </w:rPr>
        <w:t xml:space="preserve"> results on</w:t>
      </w:r>
      <w:r w:rsidR="00E370BD" w:rsidRPr="00817299">
        <w:rPr>
          <w:rFonts w:ascii="Times New Roman" w:hAnsi="Times New Roman" w:cs="Times New Roman"/>
          <w:sz w:val="24"/>
          <w:szCs w:val="24"/>
        </w:rPr>
        <w:t xml:space="preserve"> </w:t>
      </w:r>
      <w:r w:rsidR="00D27093" w:rsidRPr="00817299">
        <w:rPr>
          <w:rFonts w:ascii="Times New Roman" w:hAnsi="Times New Roman" w:cs="Times New Roman"/>
          <w:sz w:val="24"/>
          <w:szCs w:val="24"/>
        </w:rPr>
        <w:t xml:space="preserve">vaginal </w:t>
      </w:r>
      <w:r w:rsidR="0004514E" w:rsidRPr="00817299">
        <w:rPr>
          <w:rFonts w:ascii="Times New Roman" w:hAnsi="Times New Roman" w:cs="Times New Roman"/>
          <w:sz w:val="24"/>
          <w:szCs w:val="24"/>
        </w:rPr>
        <w:t xml:space="preserve">probiotic strain </w:t>
      </w:r>
      <w:r w:rsidR="00D27093" w:rsidRPr="00817299">
        <w:rPr>
          <w:rFonts w:ascii="Times New Roman" w:hAnsi="Times New Roman" w:cs="Times New Roman"/>
          <w:sz w:val="24"/>
          <w:szCs w:val="24"/>
        </w:rPr>
        <w:t>detection</w:t>
      </w:r>
      <w:r w:rsidRPr="00817299">
        <w:rPr>
          <w:rFonts w:ascii="Times New Roman" w:hAnsi="Times New Roman" w:cs="Times New Roman"/>
          <w:sz w:val="24"/>
          <w:szCs w:val="24"/>
        </w:rPr>
        <w:t xml:space="preserve"> using molecular techniques</w:t>
      </w:r>
      <w:r w:rsidR="00D37625" w:rsidRPr="00817299">
        <w:rPr>
          <w:rFonts w:ascii="Times New Roman" w:hAnsi="Times New Roman" w:cs="Times New Roman"/>
          <w:sz w:val="24"/>
          <w:szCs w:val="24"/>
        </w:rPr>
        <w:t xml:space="preserve"> (Table S</w:t>
      </w:r>
      <w:r w:rsidR="00B41F73" w:rsidRPr="00817299">
        <w:rPr>
          <w:rFonts w:ascii="Times New Roman" w:hAnsi="Times New Roman" w:cs="Times New Roman"/>
          <w:sz w:val="24"/>
          <w:szCs w:val="24"/>
        </w:rPr>
        <w:t>1</w:t>
      </w:r>
      <w:r w:rsidR="00D37625" w:rsidRPr="00817299">
        <w:rPr>
          <w:rFonts w:ascii="Times New Roman" w:hAnsi="Times New Roman" w:cs="Times New Roman"/>
          <w:sz w:val="24"/>
          <w:szCs w:val="24"/>
        </w:rPr>
        <w:t>)</w:t>
      </w:r>
      <w:r w:rsidR="00D27093" w:rsidRPr="00817299">
        <w:rPr>
          <w:rFonts w:ascii="Times New Roman" w:hAnsi="Times New Roman" w:cs="Times New Roman"/>
          <w:sz w:val="24"/>
          <w:szCs w:val="24"/>
        </w:rPr>
        <w:t>.</w:t>
      </w:r>
      <w:r w:rsidR="00D2709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dVblTDFU","properties":{"formattedCitation":"\\super 10,26,27,30,39,42\\uc0\\u8211{}50\\nosupersub{}","plainCitation":"10,26,27,30,39,42–5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46,"uris":["http://zotero.org/users/4950730/items/HM78EC7T"],"uri":["http://zotero.org/users/4950730/items/HM78EC7T"],"itemData":{"id":46,"type":"article-journal","title":"Lactic acid bacteria colonization and clinical outcome after probiotic supplementation in conventionally treated bacterial vaginosis and vulvovaginal candidiasis","container-title":"Microbes and Infection","page":"691-699","volume":"12","issue":"10","source":"Crossref","abstract":"This randomized double-blind placebo controlled study assessed the vaginal colonization of lactic acid bacteria and clinical outcome. Vaginal capsules containing L gasseri LN40, Lactobacillus fermentum LN99, L. casei subsp. rhamnosus LN113 and P. acidilactici LN23, or placebos were administered for ﬁve days to 95 women after conventional treatment of bacterial vaginosis and/or vulvovaginal candidiasis. Vulvovaginal examinations and vaginal samplings were performed before and after administration, after the ﬁrst and second menstruation, and after six months. Presence of LN strains was assessed using RAPD analysis. LN strains were present 2e3 days after administration in 89% of the women receiving LN strains (placebo: 0%, p &lt; 0.0001). After one menstruation 53% were colonized by at least one LN strain. Nine percent were still colonized six months after administration. Ninety-three percent of the women receiving LN strains were cured 2e3 days after administration (placebo: 83%), and 78% after one menstruation (placebo: 71%) (ns). The intervention group experienced less malodorous discharge 2e3 days after administration ( p ¼ 0.03) and after the second menstruation ( p ¼ 0.04), compared with placebo. In summary, ﬁve days of vaginal administration of LN strains after conventional treatment of bacterial vaginosis and/or vulvovaginal candidiasis lead to vaginal colonization, somewhat fewer recurrences and less malodorous discharge.","DOI":"10.1016/j.micinf.2010.04.010","ISSN":"12864579","language":"en","author":[{"family":"Ehrström","given":"Sophia"},{"family":"Daroczy","given":"Katalin"},{"family":"Rylander","given":"Eva"},{"family":"Samuelsson","given":"Carolina"},{"family":"Johannesson","given":"Ulrika"},{"family":"Anzén","given":"Bo"},{"family":"Påhlson","given":"Carl"}],"issued":{"date-parts":[["2010",9]]}}},{"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id":35,"uris":["http://zotero.org/users/4950730/items/FZCG9YRH"],"uri":["http://zotero.org/users/4950730/items/FZCG9YRH"],"itemData":{"id":35,"type":"article-journal","title":"Efficacy and safety of a vaginal medicinal product containing three strains of probiotic bacteria: a multicenter, randomized, double-blind, and placebo-controlled trial","container-title":"Drug Design, Development and Therapy","page":"5345-5354","volume":"9","source":"Crossref","abstract":"Objective: The main objective of this study was to evaluate whether vaginal administration of probiotic Lactobacillus results in their colonization and persistence in the vagina and whether Lactobacillus colonization promotes normalization and maintenance of pH and Nugent score. Patients and methods: The study was a multicenter, randomized, double-blind, and placebocontrolled trial. Altogether, 376 women were assessed for eligibility, and signed informed consent. One hundred and sixty eligible women with abnormal, also called intermediate, vaginal microflora, as indicated by a Nugent score of 4–6 and pH 4.5 and zero or low Lactobacillus count, were randomized. Each participant was examined four times during the study. Women were randomly allocated to receive either the probiotic preparation inVag®, or a placebo (one capsule for seven consecutive days vaginally). The product inVag includes the probiotic strains Lactobacillus fermentum 57A, Lactobacillus plantarum 57B, and Lactobacillus gasseri 57C. We took vaginal swabs during visits I, III, and IV to determine the presence and abundance of bacteria from the Lactobacillus genus, measure the pH, and estimate the Nugent score. Drug safety evaluation was based on analysis of the types and occurrence of adverse events.\nResults: Administration of inVag contributed to a significant decrease (between visits) in both vaginal pH (P0.05) and Nugent score (P0.05), and a significant increase in the abundance of Lactobacillus between visit I and visits III and IV (P0.05). Molecular typing revealed the presence of Lactobacillus strains originating from inVag in 82% of women taking the drug at visit III, and 47.5% at visit IV. There was no serious adverse event related to inVag administration during the study.\nConclusion: The probiotic inVag is safe for administration to sustainably restore the healthy vaginal microbiota, as demonstrated by predominance of the Lactobacillus bacteria in vaginal microbiota.","DOI":"10.2147/DDDT.S89214","ISSN":"1177-8881","title-short":"Efficacy and safety of a vaginal medicinal product containing three strains of probiotic bacteria","language":"en","author":[{"family":"Tomusiak","given":"Anna"},{"family":"Strus","given":"Magdalena"},{"family":"Heczko","given":"Piotr"},{"family":"Adamski","given":"Paweł"},{"family":"Stefański","given":"Grzegorz"},{"family":"Mikołajczyk-Cichońska","given":"Aleksandra"},{"family":"Suda-Szczurek","given":"Magdalena"}],"issued":{"date-parts":[["2015",9]]}}},{"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schema":"https://github.com/citation-style-language/schema/raw/master/csl-citation.json"} </w:instrText>
      </w:r>
      <w:r w:rsidR="00D27093" w:rsidRPr="00817299">
        <w:rPr>
          <w:rFonts w:ascii="Times New Roman" w:hAnsi="Times New Roman" w:cs="Times New Roman"/>
          <w:sz w:val="24"/>
          <w:szCs w:val="24"/>
        </w:rPr>
        <w:fldChar w:fldCharType="separate"/>
      </w:r>
      <w:r w:rsidR="00D776DF" w:rsidRPr="00817299">
        <w:rPr>
          <w:rFonts w:ascii="Times New Roman" w:hAnsi="Times New Roman" w:cs="Times New Roman"/>
          <w:sz w:val="24"/>
          <w:szCs w:val="24"/>
          <w:vertAlign w:val="superscript"/>
        </w:rPr>
        <w:t>10,26,27,30,39,42–50</w:t>
      </w:r>
      <w:r w:rsidR="00D27093" w:rsidRPr="00817299">
        <w:rPr>
          <w:rFonts w:ascii="Times New Roman" w:hAnsi="Times New Roman" w:cs="Times New Roman"/>
          <w:sz w:val="24"/>
          <w:szCs w:val="24"/>
        </w:rPr>
        <w:fldChar w:fldCharType="end"/>
      </w:r>
      <w:r w:rsidR="00FF7773" w:rsidRPr="00817299">
        <w:rPr>
          <w:rFonts w:ascii="Times New Roman" w:hAnsi="Times New Roman" w:cs="Times New Roman"/>
          <w:sz w:val="24"/>
          <w:szCs w:val="24"/>
        </w:rPr>
        <w:t xml:space="preserve"> </w:t>
      </w:r>
      <w:r w:rsidR="009A3FBE" w:rsidRPr="00817299">
        <w:rPr>
          <w:rFonts w:ascii="Times New Roman" w:hAnsi="Times New Roman" w:cs="Times New Roman"/>
          <w:sz w:val="24"/>
          <w:szCs w:val="24"/>
        </w:rPr>
        <w:t>The selected studies evaluated 22 different</w:t>
      </w:r>
      <w:r w:rsidR="00E9423E" w:rsidRPr="00817299">
        <w:rPr>
          <w:rFonts w:ascii="Times New Roman" w:hAnsi="Times New Roman" w:cs="Times New Roman"/>
          <w:sz w:val="24"/>
          <w:szCs w:val="24"/>
        </w:rPr>
        <w:t xml:space="preserve"> </w:t>
      </w:r>
      <w:r w:rsidR="00D37625" w:rsidRPr="00817299">
        <w:rPr>
          <w:rFonts w:ascii="Times New Roman" w:hAnsi="Times New Roman" w:cs="Times New Roman"/>
          <w:sz w:val="24"/>
          <w:szCs w:val="24"/>
        </w:rPr>
        <w:t>vaginal probiotics (Table S</w:t>
      </w:r>
      <w:r w:rsidR="00B41F73" w:rsidRPr="00817299">
        <w:rPr>
          <w:rFonts w:ascii="Times New Roman" w:hAnsi="Times New Roman" w:cs="Times New Roman"/>
          <w:sz w:val="24"/>
          <w:szCs w:val="24"/>
        </w:rPr>
        <w:t>2</w:t>
      </w:r>
      <w:r w:rsidR="00D37625" w:rsidRPr="00817299">
        <w:rPr>
          <w:rFonts w:ascii="Times New Roman" w:hAnsi="Times New Roman" w:cs="Times New Roman"/>
          <w:sz w:val="24"/>
          <w:szCs w:val="24"/>
        </w:rPr>
        <w:t xml:space="preserve">). </w:t>
      </w:r>
      <w:r w:rsidR="00772BB3" w:rsidRPr="00817299">
        <w:rPr>
          <w:rFonts w:ascii="Times New Roman" w:hAnsi="Times New Roman" w:cs="Times New Roman"/>
          <w:sz w:val="24"/>
          <w:szCs w:val="24"/>
        </w:rPr>
        <w:t>Gynoflor (</w:t>
      </w:r>
      <w:r w:rsidR="00772BB3" w:rsidRPr="00817299">
        <w:rPr>
          <w:rFonts w:ascii="Times New Roman" w:hAnsi="Times New Roman" w:cs="Times New Roman"/>
          <w:i/>
          <w:sz w:val="24"/>
          <w:szCs w:val="24"/>
        </w:rPr>
        <w:t>L. acidophilus</w:t>
      </w:r>
      <w:r w:rsidR="00772BB3" w:rsidRPr="00817299">
        <w:rPr>
          <w:rFonts w:ascii="Times New Roman" w:hAnsi="Times New Roman" w:cs="Times New Roman"/>
          <w:sz w:val="24"/>
          <w:szCs w:val="24"/>
        </w:rPr>
        <w:t xml:space="preserve"> KS400 plus 30 μg oestriol; three studies with 359 participants),</w:t>
      </w:r>
      <w:r w:rsidR="00772BB3" w:rsidRPr="00817299">
        <w:rPr>
          <w:rFonts w:ascii="Times New Roman" w:hAnsi="Times New Roman" w:cs="Times New Roman"/>
          <w:sz w:val="24"/>
          <w:szCs w:val="24"/>
          <w:vertAlign w:val="superscript"/>
        </w:rPr>
        <w:t>32,33,39,47</w:t>
      </w:r>
      <w:r w:rsidR="00772BB3" w:rsidRPr="00817299">
        <w:rPr>
          <w:rFonts w:ascii="Times New Roman" w:hAnsi="Times New Roman" w:cs="Times New Roman"/>
          <w:sz w:val="24"/>
          <w:szCs w:val="24"/>
        </w:rPr>
        <w:t xml:space="preserve"> </w:t>
      </w:r>
      <w:r w:rsidR="00E9423E" w:rsidRPr="00817299">
        <w:rPr>
          <w:rFonts w:ascii="Times New Roman" w:hAnsi="Times New Roman" w:cs="Times New Roman"/>
          <w:sz w:val="24"/>
          <w:szCs w:val="24"/>
        </w:rPr>
        <w:t>Lactin-V (</w:t>
      </w:r>
      <w:r w:rsidR="00D37625" w:rsidRPr="00817299">
        <w:rPr>
          <w:rFonts w:ascii="Times New Roman" w:hAnsi="Times New Roman" w:cs="Times New Roman"/>
          <w:i/>
          <w:sz w:val="24"/>
          <w:szCs w:val="24"/>
        </w:rPr>
        <w:t>L. crispatus</w:t>
      </w:r>
      <w:r w:rsidR="00E9423E" w:rsidRPr="00817299">
        <w:rPr>
          <w:rFonts w:ascii="Times New Roman" w:hAnsi="Times New Roman" w:cs="Times New Roman"/>
          <w:sz w:val="24"/>
          <w:szCs w:val="24"/>
        </w:rPr>
        <w:t xml:space="preserve"> CTV-05</w:t>
      </w:r>
      <w:r w:rsidR="00731BCD" w:rsidRPr="00817299">
        <w:rPr>
          <w:rFonts w:ascii="Times New Roman" w:hAnsi="Times New Roman" w:cs="Times New Roman"/>
          <w:sz w:val="24"/>
          <w:szCs w:val="24"/>
        </w:rPr>
        <w:t xml:space="preserve">; </w:t>
      </w:r>
      <w:r w:rsidR="00772BB3" w:rsidRPr="00817299">
        <w:rPr>
          <w:rFonts w:ascii="Times New Roman" w:hAnsi="Times New Roman" w:cs="Times New Roman"/>
          <w:sz w:val="24"/>
          <w:szCs w:val="24"/>
        </w:rPr>
        <w:t xml:space="preserve">four </w:t>
      </w:r>
      <w:r w:rsidR="00731BCD" w:rsidRPr="00817299">
        <w:rPr>
          <w:rFonts w:ascii="Times New Roman" w:hAnsi="Times New Roman" w:cs="Times New Roman"/>
          <w:sz w:val="24"/>
          <w:szCs w:val="24"/>
        </w:rPr>
        <w:t xml:space="preserve">studies with </w:t>
      </w:r>
      <w:r w:rsidR="00772BB3" w:rsidRPr="00817299">
        <w:rPr>
          <w:rFonts w:ascii="Times New Roman" w:hAnsi="Times New Roman" w:cs="Times New Roman"/>
          <w:sz w:val="24"/>
          <w:szCs w:val="24"/>
        </w:rPr>
        <w:t xml:space="preserve">132 </w:t>
      </w:r>
      <w:r w:rsidR="00D37625" w:rsidRPr="00817299">
        <w:rPr>
          <w:rFonts w:ascii="Times New Roman" w:hAnsi="Times New Roman" w:cs="Times New Roman"/>
          <w:sz w:val="24"/>
          <w:szCs w:val="24"/>
        </w:rPr>
        <w:t>participants)</w:t>
      </w:r>
      <w:r w:rsidR="00772BB3" w:rsidRPr="00817299">
        <w:rPr>
          <w:rFonts w:ascii="Times New Roman" w:hAnsi="Times New Roman" w:cs="Times New Roman"/>
          <w:sz w:val="24"/>
          <w:szCs w:val="24"/>
        </w:rPr>
        <w:t>,</w:t>
      </w:r>
      <w:r w:rsidR="00D37625" w:rsidRPr="00817299">
        <w:rPr>
          <w:rFonts w:ascii="Times New Roman" w:hAnsi="Times New Roman" w:cs="Times New Roman"/>
          <w:sz w:val="24"/>
          <w:szCs w:val="24"/>
          <w:vertAlign w:val="superscript"/>
        </w:rPr>
        <w:t>30,31,46,56–58</w:t>
      </w:r>
      <w:r w:rsidR="00D37625" w:rsidRPr="00817299">
        <w:rPr>
          <w:rFonts w:ascii="Times New Roman" w:hAnsi="Times New Roman" w:cs="Times New Roman"/>
          <w:sz w:val="24"/>
          <w:szCs w:val="24"/>
        </w:rPr>
        <w:t xml:space="preserve"> </w:t>
      </w:r>
      <w:r w:rsidR="00772BB3" w:rsidRPr="00817299">
        <w:rPr>
          <w:rFonts w:ascii="Times New Roman" w:hAnsi="Times New Roman" w:cs="Times New Roman"/>
          <w:sz w:val="24"/>
          <w:szCs w:val="24"/>
        </w:rPr>
        <w:t xml:space="preserve">and </w:t>
      </w:r>
      <w:r w:rsidR="00772BB3" w:rsidRPr="00817299">
        <w:rPr>
          <w:rFonts w:ascii="Times New Roman" w:hAnsi="Times New Roman" w:cs="Times New Roman"/>
          <w:i/>
          <w:sz w:val="24"/>
          <w:szCs w:val="24"/>
        </w:rPr>
        <w:t xml:space="preserve">L. reuteri </w:t>
      </w:r>
      <w:r w:rsidR="0004514E" w:rsidRPr="00817299">
        <w:rPr>
          <w:rFonts w:ascii="Times New Roman" w:hAnsi="Times New Roman" w:cs="Times New Roman"/>
          <w:sz w:val="24"/>
          <w:szCs w:val="24"/>
        </w:rPr>
        <w:t xml:space="preserve">RC-14 </w:t>
      </w:r>
      <w:r w:rsidR="00772BB3" w:rsidRPr="00817299">
        <w:rPr>
          <w:rFonts w:ascii="Times New Roman" w:hAnsi="Times New Roman" w:cs="Times New Roman"/>
          <w:sz w:val="24"/>
          <w:szCs w:val="24"/>
        </w:rPr>
        <w:t xml:space="preserve">with </w:t>
      </w:r>
      <w:r w:rsidR="00772BB3" w:rsidRPr="00817299">
        <w:rPr>
          <w:rFonts w:ascii="Times New Roman" w:hAnsi="Times New Roman" w:cs="Times New Roman"/>
          <w:i/>
          <w:sz w:val="24"/>
          <w:szCs w:val="24"/>
        </w:rPr>
        <w:t xml:space="preserve">L. rhamnosus </w:t>
      </w:r>
      <w:r w:rsidR="00772BB3" w:rsidRPr="00817299">
        <w:rPr>
          <w:rFonts w:ascii="Times New Roman" w:hAnsi="Times New Roman" w:cs="Times New Roman"/>
          <w:sz w:val="24"/>
          <w:szCs w:val="24"/>
        </w:rPr>
        <w:t>GR-1 (four studies with 47 participants)</w:t>
      </w:r>
      <w:r w:rsidR="00772BB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MByrGAV1","properties":{"formattedCitation":"\\super 23,26,42,44\\nosupersub{}","plainCitation":"23,26,42,44","noteIndex":0},"citationItems":[{"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schema":"https://github.com/citation-style-language/schema/raw/master/csl-citation.json"} </w:instrText>
      </w:r>
      <w:r w:rsidR="00772BB3" w:rsidRPr="00817299">
        <w:rPr>
          <w:rFonts w:ascii="Times New Roman" w:hAnsi="Times New Roman" w:cs="Times New Roman"/>
          <w:sz w:val="24"/>
          <w:szCs w:val="24"/>
        </w:rPr>
        <w:fldChar w:fldCharType="separate"/>
      </w:r>
      <w:r w:rsidR="00772BB3" w:rsidRPr="00817299">
        <w:rPr>
          <w:rFonts w:ascii="Times New Roman" w:hAnsi="Times New Roman" w:cs="Times New Roman"/>
          <w:sz w:val="24"/>
          <w:szCs w:val="24"/>
          <w:vertAlign w:val="superscript"/>
        </w:rPr>
        <w:t>23,26,42,44</w:t>
      </w:r>
      <w:r w:rsidR="00772BB3" w:rsidRPr="00817299">
        <w:rPr>
          <w:rFonts w:ascii="Times New Roman" w:hAnsi="Times New Roman" w:cs="Times New Roman"/>
          <w:sz w:val="24"/>
          <w:szCs w:val="24"/>
        </w:rPr>
        <w:fldChar w:fldCharType="end"/>
      </w:r>
      <w:r w:rsidR="00772BB3" w:rsidRPr="00817299">
        <w:rPr>
          <w:rFonts w:ascii="Times New Roman" w:hAnsi="Times New Roman" w:cs="Times New Roman"/>
          <w:sz w:val="24"/>
          <w:szCs w:val="24"/>
        </w:rPr>
        <w:t xml:space="preserve"> </w:t>
      </w:r>
      <w:r w:rsidR="00D37625" w:rsidRPr="00817299">
        <w:rPr>
          <w:rFonts w:ascii="Times New Roman" w:hAnsi="Times New Roman" w:cs="Times New Roman"/>
          <w:sz w:val="24"/>
          <w:szCs w:val="24"/>
        </w:rPr>
        <w:t xml:space="preserve">were </w:t>
      </w:r>
      <w:r w:rsidR="00731BCD" w:rsidRPr="00817299">
        <w:rPr>
          <w:rFonts w:ascii="Times New Roman" w:hAnsi="Times New Roman" w:cs="Times New Roman"/>
          <w:sz w:val="24"/>
          <w:szCs w:val="24"/>
        </w:rPr>
        <w:t xml:space="preserve">most studied. The majority of </w:t>
      </w:r>
      <w:r w:rsidR="0004514E" w:rsidRPr="00817299">
        <w:rPr>
          <w:rFonts w:ascii="Times New Roman" w:hAnsi="Times New Roman" w:cs="Times New Roman"/>
          <w:sz w:val="24"/>
          <w:szCs w:val="24"/>
        </w:rPr>
        <w:t xml:space="preserve">probiotics contained </w:t>
      </w:r>
      <w:r w:rsidR="00D37625" w:rsidRPr="00817299">
        <w:rPr>
          <w:rFonts w:ascii="Times New Roman" w:hAnsi="Times New Roman" w:cs="Times New Roman"/>
          <w:sz w:val="24"/>
          <w:szCs w:val="24"/>
        </w:rPr>
        <w:t>10</w:t>
      </w:r>
      <w:r w:rsidR="00D37625" w:rsidRPr="00817299">
        <w:rPr>
          <w:rFonts w:ascii="Times New Roman" w:hAnsi="Times New Roman" w:cs="Times New Roman"/>
          <w:sz w:val="24"/>
          <w:szCs w:val="24"/>
          <w:vertAlign w:val="superscript"/>
        </w:rPr>
        <w:t>8</w:t>
      </w:r>
      <w:r w:rsidR="0004514E" w:rsidRPr="00817299">
        <w:rPr>
          <w:rFonts w:ascii="Times New Roman" w:hAnsi="Times New Roman" w:cs="Times New Roman"/>
          <w:sz w:val="24"/>
          <w:szCs w:val="24"/>
        </w:rPr>
        <w:t>-</w:t>
      </w:r>
      <w:r w:rsidR="00D37625" w:rsidRPr="00817299">
        <w:rPr>
          <w:rFonts w:ascii="Times New Roman" w:hAnsi="Times New Roman" w:cs="Times New Roman"/>
          <w:sz w:val="24"/>
          <w:szCs w:val="24"/>
        </w:rPr>
        <w:t>10</w:t>
      </w:r>
      <w:r w:rsidR="00D37625" w:rsidRPr="00817299">
        <w:rPr>
          <w:rFonts w:ascii="Times New Roman" w:hAnsi="Times New Roman" w:cs="Times New Roman"/>
          <w:sz w:val="24"/>
          <w:szCs w:val="24"/>
          <w:vertAlign w:val="superscript"/>
        </w:rPr>
        <w:t>10</w:t>
      </w:r>
      <w:r w:rsidR="00D37625" w:rsidRPr="00817299">
        <w:rPr>
          <w:rFonts w:ascii="Times New Roman" w:hAnsi="Times New Roman" w:cs="Times New Roman"/>
          <w:sz w:val="24"/>
          <w:szCs w:val="24"/>
        </w:rPr>
        <w:t xml:space="preserve"> colony-</w:t>
      </w:r>
      <w:r w:rsidR="00E9423E" w:rsidRPr="00817299">
        <w:rPr>
          <w:rFonts w:ascii="Times New Roman" w:hAnsi="Times New Roman" w:cs="Times New Roman"/>
          <w:sz w:val="24"/>
          <w:szCs w:val="24"/>
        </w:rPr>
        <w:t xml:space="preserve">forming units </w:t>
      </w:r>
      <w:r w:rsidR="00D37625" w:rsidRPr="00817299">
        <w:rPr>
          <w:rFonts w:ascii="Times New Roman" w:hAnsi="Times New Roman" w:cs="Times New Roman"/>
          <w:sz w:val="24"/>
          <w:szCs w:val="24"/>
        </w:rPr>
        <w:t>per dose</w:t>
      </w:r>
      <w:r w:rsidR="00E9423E" w:rsidRPr="00817299">
        <w:rPr>
          <w:rFonts w:ascii="Times New Roman" w:hAnsi="Times New Roman" w:cs="Times New Roman"/>
          <w:sz w:val="24"/>
          <w:szCs w:val="24"/>
        </w:rPr>
        <w:t>, and al</w:t>
      </w:r>
      <w:r w:rsidR="002D03A2" w:rsidRPr="00817299">
        <w:rPr>
          <w:rFonts w:ascii="Times New Roman" w:hAnsi="Times New Roman" w:cs="Times New Roman"/>
          <w:sz w:val="24"/>
          <w:szCs w:val="24"/>
        </w:rPr>
        <w:t xml:space="preserve">l contained lactobacilli as an </w:t>
      </w:r>
      <w:r w:rsidR="00E9423E" w:rsidRPr="00817299">
        <w:rPr>
          <w:rFonts w:ascii="Times New Roman" w:hAnsi="Times New Roman" w:cs="Times New Roman"/>
          <w:sz w:val="24"/>
          <w:szCs w:val="24"/>
        </w:rPr>
        <w:t xml:space="preserve">active ingredient. </w:t>
      </w:r>
      <w:r w:rsidR="00023481" w:rsidRPr="00817299">
        <w:rPr>
          <w:rFonts w:ascii="Times New Roman" w:hAnsi="Times New Roman" w:cs="Times New Roman"/>
          <w:sz w:val="24"/>
          <w:szCs w:val="24"/>
        </w:rPr>
        <w:t xml:space="preserve">Additional active ingredients included oestriol (Gynoflor), </w:t>
      </w:r>
      <w:r w:rsidR="00023481" w:rsidRPr="00817299">
        <w:rPr>
          <w:rFonts w:ascii="Times New Roman" w:hAnsi="Times New Roman" w:cs="Times New Roman"/>
          <w:i/>
          <w:sz w:val="24"/>
          <w:szCs w:val="24"/>
        </w:rPr>
        <w:t xml:space="preserve">Streptococcus </w:t>
      </w:r>
      <w:r w:rsidR="00C12ADB" w:rsidRPr="00817299">
        <w:rPr>
          <w:rFonts w:ascii="Times New Roman" w:hAnsi="Times New Roman" w:cs="Times New Roman"/>
          <w:i/>
          <w:sz w:val="24"/>
          <w:szCs w:val="24"/>
        </w:rPr>
        <w:t>thermophilu</w:t>
      </w:r>
      <w:r w:rsidR="00023481" w:rsidRPr="00817299">
        <w:rPr>
          <w:rFonts w:ascii="Times New Roman" w:hAnsi="Times New Roman" w:cs="Times New Roman"/>
          <w:i/>
          <w:sz w:val="24"/>
          <w:szCs w:val="24"/>
        </w:rPr>
        <w:t>s</w:t>
      </w:r>
      <w:r w:rsidR="00023481" w:rsidRPr="00817299">
        <w:rPr>
          <w:rFonts w:ascii="Times New Roman" w:hAnsi="Times New Roman" w:cs="Times New Roman"/>
          <w:sz w:val="24"/>
          <w:szCs w:val="24"/>
        </w:rPr>
        <w:t xml:space="preserve"> (Lactagyn, Femilac), </w:t>
      </w:r>
      <w:r w:rsidR="00E9423E" w:rsidRPr="00817299">
        <w:rPr>
          <w:rFonts w:ascii="Times New Roman" w:hAnsi="Times New Roman" w:cs="Times New Roman"/>
          <w:i/>
          <w:sz w:val="24"/>
          <w:szCs w:val="24"/>
        </w:rPr>
        <w:t>Bifidobacterium bifidum</w:t>
      </w:r>
      <w:r w:rsidR="00023481" w:rsidRPr="00817299">
        <w:rPr>
          <w:rFonts w:ascii="Times New Roman" w:hAnsi="Times New Roman" w:cs="Times New Roman"/>
          <w:sz w:val="24"/>
          <w:szCs w:val="24"/>
        </w:rPr>
        <w:t xml:space="preserve"> (Ecologic Femi+)</w:t>
      </w:r>
      <w:r w:rsidR="00E9423E" w:rsidRPr="00817299">
        <w:rPr>
          <w:rFonts w:ascii="Times New Roman" w:hAnsi="Times New Roman" w:cs="Times New Roman"/>
          <w:sz w:val="24"/>
          <w:szCs w:val="24"/>
        </w:rPr>
        <w:t xml:space="preserve">, </w:t>
      </w:r>
      <w:r w:rsidR="005800B1" w:rsidRPr="00817299">
        <w:rPr>
          <w:rFonts w:ascii="Times New Roman" w:hAnsi="Times New Roman" w:cs="Times New Roman"/>
          <w:i/>
          <w:sz w:val="24"/>
          <w:szCs w:val="24"/>
        </w:rPr>
        <w:t>P</w:t>
      </w:r>
      <w:r w:rsidR="00772BB3" w:rsidRPr="00817299">
        <w:rPr>
          <w:rFonts w:ascii="Times New Roman" w:hAnsi="Times New Roman" w:cs="Times New Roman"/>
          <w:i/>
          <w:sz w:val="24"/>
          <w:szCs w:val="24"/>
        </w:rPr>
        <w:t>ediococcus</w:t>
      </w:r>
      <w:r w:rsidR="005800B1" w:rsidRPr="00817299">
        <w:rPr>
          <w:rFonts w:ascii="Times New Roman" w:hAnsi="Times New Roman" w:cs="Times New Roman"/>
          <w:i/>
          <w:sz w:val="24"/>
          <w:szCs w:val="24"/>
        </w:rPr>
        <w:t xml:space="preserve"> acidilactici </w:t>
      </w:r>
      <w:r w:rsidR="005800B1" w:rsidRPr="00817299">
        <w:rPr>
          <w:rFonts w:ascii="Times New Roman" w:hAnsi="Times New Roman" w:cs="Times New Roman"/>
          <w:sz w:val="24"/>
          <w:szCs w:val="24"/>
        </w:rPr>
        <w:t xml:space="preserve">(Ellen capsules), </w:t>
      </w:r>
      <w:r w:rsidR="00E9423E" w:rsidRPr="00817299">
        <w:rPr>
          <w:rFonts w:ascii="Times New Roman" w:hAnsi="Times New Roman" w:cs="Times New Roman"/>
          <w:sz w:val="24"/>
          <w:szCs w:val="24"/>
        </w:rPr>
        <w:t>and acidifying agents (</w:t>
      </w:r>
      <w:r w:rsidR="00023481" w:rsidRPr="00817299">
        <w:rPr>
          <w:rFonts w:ascii="Times New Roman" w:hAnsi="Times New Roman" w:cs="Times New Roman"/>
          <w:sz w:val="24"/>
          <w:szCs w:val="24"/>
        </w:rPr>
        <w:t xml:space="preserve">Kramegin, </w:t>
      </w:r>
      <w:r w:rsidR="00E9423E" w:rsidRPr="00817299">
        <w:rPr>
          <w:rFonts w:ascii="Times New Roman" w:hAnsi="Times New Roman" w:cs="Times New Roman"/>
          <w:sz w:val="24"/>
          <w:szCs w:val="24"/>
        </w:rPr>
        <w:t xml:space="preserve">Florisia, </w:t>
      </w:r>
      <w:r w:rsidR="00023481" w:rsidRPr="00817299">
        <w:rPr>
          <w:rFonts w:ascii="Times New Roman" w:hAnsi="Times New Roman" w:cs="Times New Roman"/>
          <w:sz w:val="24"/>
          <w:szCs w:val="24"/>
        </w:rPr>
        <w:t xml:space="preserve">ActiCand 30, </w:t>
      </w:r>
      <w:r w:rsidR="00E9423E" w:rsidRPr="00817299">
        <w:rPr>
          <w:rFonts w:ascii="Times New Roman" w:hAnsi="Times New Roman" w:cs="Times New Roman"/>
          <w:sz w:val="24"/>
          <w:szCs w:val="24"/>
        </w:rPr>
        <w:t xml:space="preserve">and </w:t>
      </w:r>
      <w:r w:rsidR="00D37625" w:rsidRPr="00817299">
        <w:rPr>
          <w:rFonts w:ascii="Times New Roman" w:hAnsi="Times New Roman" w:cs="Times New Roman"/>
          <w:sz w:val="24"/>
          <w:szCs w:val="24"/>
        </w:rPr>
        <w:t>one unnamed probiotic</w:t>
      </w:r>
      <w:r w:rsidR="00023481" w:rsidRPr="00817299">
        <w:rPr>
          <w:rFonts w:ascii="Times New Roman" w:hAnsi="Times New Roman" w:cs="Times New Roman"/>
          <w:sz w:val="24"/>
          <w:szCs w:val="24"/>
        </w:rPr>
        <w:t>).</w:t>
      </w:r>
    </w:p>
    <w:p w14:paraId="293CE24C" w14:textId="1E32D9E9" w:rsidR="002C0CD7" w:rsidRPr="00817299" w:rsidRDefault="002C0CD7" w:rsidP="00C80EFD">
      <w:pPr>
        <w:widowControl w:val="0"/>
        <w:spacing w:after="0" w:line="480" w:lineRule="auto"/>
        <w:rPr>
          <w:rFonts w:ascii="Times New Roman" w:hAnsi="Times New Roman" w:cs="Times New Roman"/>
          <w:sz w:val="24"/>
          <w:szCs w:val="24"/>
        </w:rPr>
      </w:pPr>
    </w:p>
    <w:p w14:paraId="1FDE72AC" w14:textId="26281CD3" w:rsidR="000C72DB" w:rsidRPr="00817299" w:rsidRDefault="005124AF"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 xml:space="preserve">BV and </w:t>
      </w:r>
      <w:r w:rsidR="000C72DB" w:rsidRPr="00817299">
        <w:rPr>
          <w:rFonts w:ascii="Times New Roman" w:hAnsi="Times New Roman" w:cs="Times New Roman"/>
          <w:i/>
          <w:sz w:val="24"/>
          <w:szCs w:val="24"/>
        </w:rPr>
        <w:t>molecular VMB composition outcomes</w:t>
      </w:r>
    </w:p>
    <w:p w14:paraId="7A581DEE" w14:textId="19248E6B" w:rsidR="00643832" w:rsidRPr="00817299" w:rsidRDefault="00DA4D27"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Of the 13</w:t>
      </w:r>
      <w:r w:rsidR="00E363F0" w:rsidRPr="00817299">
        <w:rPr>
          <w:rFonts w:ascii="Times New Roman" w:hAnsi="Times New Roman" w:cs="Times New Roman"/>
          <w:sz w:val="24"/>
          <w:szCs w:val="24"/>
        </w:rPr>
        <w:t xml:space="preserve"> studies with BV and/or molecular</w:t>
      </w:r>
      <w:r w:rsidRPr="00817299">
        <w:rPr>
          <w:rFonts w:ascii="Times New Roman" w:hAnsi="Times New Roman" w:cs="Times New Roman"/>
          <w:sz w:val="24"/>
          <w:szCs w:val="24"/>
        </w:rPr>
        <w:t xml:space="preserve"> VMB composition as outcome, five</w:t>
      </w:r>
      <w:r w:rsidR="00DD516A" w:rsidRPr="00817299">
        <w:rPr>
          <w:rFonts w:ascii="Times New Roman" w:hAnsi="Times New Roman" w:cs="Times New Roman"/>
          <w:sz w:val="24"/>
          <w:szCs w:val="24"/>
        </w:rPr>
        <w:t xml:space="preserve"> were judged to have</w:t>
      </w:r>
      <w:r w:rsidR="00A624E0" w:rsidRPr="00817299">
        <w:rPr>
          <w:rFonts w:ascii="Times New Roman" w:hAnsi="Times New Roman" w:cs="Times New Roman"/>
          <w:sz w:val="24"/>
          <w:szCs w:val="24"/>
        </w:rPr>
        <w:t xml:space="preserve"> medium, </w:t>
      </w:r>
      <w:r w:rsidR="00E363F0" w:rsidRPr="00817299">
        <w:rPr>
          <w:rFonts w:ascii="Times New Roman" w:hAnsi="Times New Roman" w:cs="Times New Roman"/>
          <w:sz w:val="24"/>
          <w:szCs w:val="24"/>
        </w:rPr>
        <w:t xml:space="preserve">and </w:t>
      </w:r>
      <w:r w:rsidR="00DD516A" w:rsidRPr="00817299">
        <w:rPr>
          <w:rFonts w:ascii="Times New Roman" w:hAnsi="Times New Roman" w:cs="Times New Roman"/>
          <w:sz w:val="24"/>
          <w:szCs w:val="24"/>
        </w:rPr>
        <w:t xml:space="preserve">eight </w:t>
      </w:r>
      <w:r w:rsidR="00E363F0" w:rsidRPr="00817299">
        <w:rPr>
          <w:rFonts w:ascii="Times New Roman" w:hAnsi="Times New Roman" w:cs="Times New Roman"/>
          <w:sz w:val="24"/>
          <w:szCs w:val="24"/>
        </w:rPr>
        <w:t>high</w:t>
      </w:r>
      <w:r w:rsidR="00A624E0" w:rsidRPr="00817299">
        <w:rPr>
          <w:rFonts w:ascii="Times New Roman" w:hAnsi="Times New Roman" w:cs="Times New Roman"/>
          <w:sz w:val="24"/>
          <w:szCs w:val="24"/>
        </w:rPr>
        <w:t>,</w:t>
      </w:r>
      <w:r w:rsidR="00E363F0" w:rsidRPr="00817299">
        <w:rPr>
          <w:rFonts w:ascii="Times New Roman" w:hAnsi="Times New Roman" w:cs="Times New Roman"/>
          <w:sz w:val="24"/>
          <w:szCs w:val="24"/>
        </w:rPr>
        <w:t xml:space="preserve"> </w:t>
      </w:r>
      <w:r w:rsidR="00A624E0" w:rsidRPr="00817299">
        <w:rPr>
          <w:rFonts w:ascii="Times New Roman" w:hAnsi="Times New Roman" w:cs="Times New Roman"/>
          <w:sz w:val="24"/>
          <w:szCs w:val="24"/>
        </w:rPr>
        <w:t xml:space="preserve">overall </w:t>
      </w:r>
      <w:r w:rsidR="00E363F0" w:rsidRPr="00817299">
        <w:rPr>
          <w:rFonts w:ascii="Times New Roman" w:hAnsi="Times New Roman" w:cs="Times New Roman"/>
          <w:sz w:val="24"/>
          <w:szCs w:val="24"/>
        </w:rPr>
        <w:t>risk</w:t>
      </w:r>
      <w:r w:rsidR="00190764" w:rsidRPr="00817299">
        <w:rPr>
          <w:rFonts w:ascii="Times New Roman" w:hAnsi="Times New Roman" w:cs="Times New Roman"/>
          <w:sz w:val="24"/>
          <w:szCs w:val="24"/>
        </w:rPr>
        <w:t xml:space="preserve"> </w:t>
      </w:r>
      <w:r w:rsidR="00E363F0" w:rsidRPr="00817299">
        <w:rPr>
          <w:rFonts w:ascii="Times New Roman" w:hAnsi="Times New Roman" w:cs="Times New Roman"/>
          <w:sz w:val="24"/>
          <w:szCs w:val="24"/>
        </w:rPr>
        <w:t>of bias</w:t>
      </w:r>
      <w:r w:rsidR="00350EE1" w:rsidRPr="00817299">
        <w:rPr>
          <w:rFonts w:ascii="Times New Roman" w:hAnsi="Times New Roman" w:cs="Times New Roman"/>
          <w:sz w:val="24"/>
          <w:szCs w:val="24"/>
        </w:rPr>
        <w:t xml:space="preserve"> (Figure </w:t>
      </w:r>
      <w:r w:rsidR="00791161" w:rsidRPr="00817299">
        <w:rPr>
          <w:rFonts w:ascii="Times New Roman" w:hAnsi="Times New Roman" w:cs="Times New Roman"/>
          <w:sz w:val="24"/>
          <w:szCs w:val="24"/>
        </w:rPr>
        <w:t>2</w:t>
      </w:r>
      <w:r w:rsidR="0008753D" w:rsidRPr="00817299">
        <w:rPr>
          <w:rFonts w:ascii="Times New Roman" w:hAnsi="Times New Roman" w:cs="Times New Roman"/>
          <w:sz w:val="24"/>
          <w:szCs w:val="24"/>
        </w:rPr>
        <w:t>)</w:t>
      </w:r>
      <w:r w:rsidR="00E363F0" w:rsidRPr="00817299">
        <w:rPr>
          <w:rFonts w:ascii="Times New Roman" w:hAnsi="Times New Roman" w:cs="Times New Roman"/>
          <w:sz w:val="24"/>
          <w:szCs w:val="24"/>
        </w:rPr>
        <w:t xml:space="preserve">. </w:t>
      </w:r>
      <w:r w:rsidR="00325046" w:rsidRPr="00817299">
        <w:rPr>
          <w:rFonts w:ascii="Times New Roman" w:hAnsi="Times New Roman" w:cs="Times New Roman"/>
          <w:sz w:val="24"/>
          <w:szCs w:val="24"/>
        </w:rPr>
        <w:t>Most studies (11/13</w:t>
      </w:r>
      <w:r w:rsidR="00193B78" w:rsidRPr="00817299">
        <w:rPr>
          <w:rFonts w:ascii="Times New Roman" w:hAnsi="Times New Roman" w:cs="Times New Roman"/>
          <w:sz w:val="24"/>
          <w:szCs w:val="24"/>
        </w:rPr>
        <w:t>) were randomised controlled trials, including six with placebo controls,</w:t>
      </w:r>
      <w:r w:rsidR="00C30F40"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DswcgTrz","properties":{"formattedCitation":"\\super 18,20\\uc0\\u8211{}22,26,28\\nosupersub{}","plainCitation":"18,20–22,26,28","noteIndex":0},"citationItems":[{"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WURIZM5G/EOWC3XRS","uris":["http://zotero.org/users/4950730/items/Y64QZZXF"],"uri":["http://zotero.org/users/4950730/items/Y64QZZXF"],"itemData":{"id":"AWs9JwgC/HxhuVq77","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URL":"http://www.sciencedirect.com/science/article/pii/S2468784717302441","DOI":"10.1016/j.jogoh.2017.11.005","ISSN":"2468-7847","journalAbbreviation":"Journal of Gynecology Obstetrics and Human Reproduction","author":[{"family":"Bohbot","given":"J. M."},{"family":"Daraï","given":"E."},{"family":"Bretelle","given":"F."},{"family":"Brami","given":"G."},{"family":"Daniel","given":"C."},{"family":"Cardot","given":"J. M."}],"issued":{"date-parts":[["2018",2,1]]},"accessed":{"date-parts":[["2018",7,30]]}}}],"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8,20–22,26,28</w:t>
      </w:r>
      <w:r w:rsidR="00C30F40" w:rsidRPr="00817299">
        <w:rPr>
          <w:rFonts w:ascii="Times New Roman" w:hAnsi="Times New Roman" w:cs="Times New Roman"/>
          <w:sz w:val="24"/>
          <w:szCs w:val="24"/>
        </w:rPr>
        <w:fldChar w:fldCharType="end"/>
      </w:r>
      <w:r w:rsidR="00694D61" w:rsidRPr="00817299">
        <w:rPr>
          <w:rFonts w:ascii="Times New Roman" w:hAnsi="Times New Roman" w:cs="Times New Roman"/>
          <w:sz w:val="24"/>
          <w:szCs w:val="24"/>
        </w:rPr>
        <w:t xml:space="preserve"> </w:t>
      </w:r>
      <w:r w:rsidR="00193B78" w:rsidRPr="00817299">
        <w:rPr>
          <w:rFonts w:ascii="Times New Roman" w:hAnsi="Times New Roman" w:cs="Times New Roman"/>
          <w:sz w:val="24"/>
          <w:szCs w:val="24"/>
        </w:rPr>
        <w:t xml:space="preserve">two with </w:t>
      </w:r>
      <w:r w:rsidR="003121B0" w:rsidRPr="00817299">
        <w:rPr>
          <w:rFonts w:ascii="Times New Roman" w:hAnsi="Times New Roman" w:cs="Times New Roman"/>
          <w:sz w:val="24"/>
          <w:szCs w:val="24"/>
        </w:rPr>
        <w:t>‘</w:t>
      </w:r>
      <w:r w:rsidR="00193B78" w:rsidRPr="00817299">
        <w:rPr>
          <w:rFonts w:ascii="Times New Roman" w:hAnsi="Times New Roman" w:cs="Times New Roman"/>
          <w:sz w:val="24"/>
          <w:szCs w:val="24"/>
        </w:rPr>
        <w:t>no intervention</w:t>
      </w:r>
      <w:r w:rsidR="003121B0" w:rsidRPr="00817299">
        <w:rPr>
          <w:rFonts w:ascii="Times New Roman" w:hAnsi="Times New Roman" w:cs="Times New Roman"/>
          <w:sz w:val="24"/>
          <w:szCs w:val="24"/>
        </w:rPr>
        <w:t>’</w:t>
      </w:r>
      <w:r w:rsidR="00193B78" w:rsidRPr="00817299">
        <w:rPr>
          <w:rFonts w:ascii="Times New Roman" w:hAnsi="Times New Roman" w:cs="Times New Roman"/>
          <w:sz w:val="24"/>
          <w:szCs w:val="24"/>
        </w:rPr>
        <w:t xml:space="preserve"> controls,</w:t>
      </w:r>
      <w:r w:rsidR="00C30F4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Tnpd0cb7","properties":{"formattedCitation":"\\super 10,19\\nosupersub{}","plainCitation":"10,19","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19</w:t>
      </w:r>
      <w:r w:rsidR="00C30F40" w:rsidRPr="00817299">
        <w:rPr>
          <w:rFonts w:ascii="Times New Roman" w:hAnsi="Times New Roman" w:cs="Times New Roman"/>
          <w:sz w:val="24"/>
          <w:szCs w:val="24"/>
        </w:rPr>
        <w:fldChar w:fldCharType="end"/>
      </w:r>
      <w:r w:rsidR="00C30F40" w:rsidRPr="00817299">
        <w:rPr>
          <w:rFonts w:ascii="Times New Roman" w:hAnsi="Times New Roman" w:cs="Times New Roman"/>
          <w:sz w:val="24"/>
          <w:szCs w:val="24"/>
        </w:rPr>
        <w:t xml:space="preserve"> </w:t>
      </w:r>
      <w:r w:rsidR="00193B78" w:rsidRPr="00817299">
        <w:rPr>
          <w:rFonts w:ascii="Times New Roman" w:hAnsi="Times New Roman" w:cs="Times New Roman"/>
          <w:sz w:val="24"/>
          <w:szCs w:val="24"/>
        </w:rPr>
        <w:t>four with metronidazole or clindamycin controls,</w:t>
      </w:r>
      <w:r w:rsidR="00C30F4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MJqsJ8KG","properties":{"formattedCitation":"\\super 10,21,23,25\\nosupersub{}","plainCitation":"10,21,23,25","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21,23,25</w:t>
      </w:r>
      <w:r w:rsidR="00C30F40" w:rsidRPr="00817299">
        <w:rPr>
          <w:rFonts w:ascii="Times New Roman" w:hAnsi="Times New Roman" w:cs="Times New Roman"/>
          <w:sz w:val="24"/>
          <w:szCs w:val="24"/>
        </w:rPr>
        <w:fldChar w:fldCharType="end"/>
      </w:r>
      <w:r w:rsidR="00C30F40" w:rsidRPr="00817299">
        <w:rPr>
          <w:rFonts w:ascii="Times New Roman" w:hAnsi="Times New Roman" w:cs="Times New Roman"/>
          <w:sz w:val="24"/>
          <w:szCs w:val="24"/>
        </w:rPr>
        <w:t xml:space="preserve"> </w:t>
      </w:r>
      <w:r w:rsidR="00193B78" w:rsidRPr="00817299">
        <w:rPr>
          <w:rFonts w:ascii="Times New Roman" w:hAnsi="Times New Roman" w:cs="Times New Roman"/>
          <w:sz w:val="24"/>
          <w:szCs w:val="24"/>
        </w:rPr>
        <w:t xml:space="preserve">and one </w:t>
      </w:r>
      <w:r w:rsidR="00193B78" w:rsidRPr="00817299">
        <w:rPr>
          <w:rFonts w:ascii="Times New Roman" w:hAnsi="Times New Roman" w:cs="Times New Roman"/>
          <w:sz w:val="24"/>
          <w:szCs w:val="24"/>
        </w:rPr>
        <w:lastRenderedPageBreak/>
        <w:t>with a vaginal pH lowering tablet control</w:t>
      </w:r>
      <w:r w:rsidR="00C30F4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uRsCgd8A","properties":{"formattedCitation":"\\super 24\\nosupersub{}","plainCitation":"24","noteIndex":0},"citationItems":[{"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schema":"https://github.com/citation-style-language/schema/raw/master/csl-citation.json"} </w:instrText>
      </w:r>
      <w:r w:rsidR="00C30F40" w:rsidRPr="00817299">
        <w:rPr>
          <w:rFonts w:ascii="Times New Roman" w:hAnsi="Times New Roman" w:cs="Times New Roman"/>
          <w:sz w:val="24"/>
          <w:szCs w:val="24"/>
        </w:rPr>
        <w:fldChar w:fldCharType="separate"/>
      </w:r>
      <w:r w:rsidR="00C30F40" w:rsidRPr="00817299">
        <w:rPr>
          <w:rFonts w:ascii="Times New Roman" w:hAnsi="Times New Roman" w:cs="Times New Roman"/>
          <w:sz w:val="24"/>
          <w:szCs w:val="24"/>
          <w:vertAlign w:val="superscript"/>
        </w:rPr>
        <w:t>24</w:t>
      </w:r>
      <w:r w:rsidR="00C30F40" w:rsidRPr="00817299">
        <w:rPr>
          <w:rFonts w:ascii="Times New Roman" w:hAnsi="Times New Roman" w:cs="Times New Roman"/>
          <w:sz w:val="24"/>
          <w:szCs w:val="24"/>
        </w:rPr>
        <w:fldChar w:fldCharType="end"/>
      </w:r>
      <w:r w:rsidR="00C30F40" w:rsidRPr="00817299">
        <w:rPr>
          <w:rFonts w:ascii="Times New Roman" w:hAnsi="Times New Roman" w:cs="Times New Roman"/>
          <w:sz w:val="24"/>
          <w:szCs w:val="24"/>
        </w:rPr>
        <w:t xml:space="preserve"> </w:t>
      </w:r>
      <w:r w:rsidR="00C407BD" w:rsidRPr="00817299">
        <w:rPr>
          <w:rFonts w:ascii="Times New Roman" w:hAnsi="Times New Roman" w:cs="Times New Roman"/>
          <w:sz w:val="24"/>
          <w:szCs w:val="24"/>
        </w:rPr>
        <w:t>(two</w:t>
      </w:r>
      <w:r w:rsidR="003121B0" w:rsidRPr="00817299">
        <w:rPr>
          <w:rFonts w:ascii="Times New Roman" w:hAnsi="Times New Roman" w:cs="Times New Roman"/>
          <w:sz w:val="24"/>
          <w:szCs w:val="24"/>
        </w:rPr>
        <w:t xml:space="preserve"> trial</w:t>
      </w:r>
      <w:r w:rsidR="00C407BD" w:rsidRPr="00817299">
        <w:rPr>
          <w:rFonts w:ascii="Times New Roman" w:hAnsi="Times New Roman" w:cs="Times New Roman"/>
          <w:sz w:val="24"/>
          <w:szCs w:val="24"/>
        </w:rPr>
        <w:t>s</w:t>
      </w:r>
      <w:r w:rsidR="003121B0" w:rsidRPr="00817299">
        <w:rPr>
          <w:rFonts w:ascii="Times New Roman" w:hAnsi="Times New Roman" w:cs="Times New Roman"/>
          <w:sz w:val="24"/>
          <w:szCs w:val="24"/>
        </w:rPr>
        <w:t xml:space="preserve"> included </w:t>
      </w:r>
      <w:r w:rsidR="00C407BD" w:rsidRPr="00817299">
        <w:rPr>
          <w:rFonts w:ascii="Times New Roman" w:hAnsi="Times New Roman" w:cs="Times New Roman"/>
          <w:sz w:val="24"/>
          <w:szCs w:val="24"/>
        </w:rPr>
        <w:t>both placebo/</w:t>
      </w:r>
      <w:r w:rsidR="003121B0" w:rsidRPr="00817299">
        <w:rPr>
          <w:rFonts w:ascii="Times New Roman" w:hAnsi="Times New Roman" w:cs="Times New Roman"/>
          <w:sz w:val="24"/>
          <w:szCs w:val="24"/>
        </w:rPr>
        <w:t>‘</w:t>
      </w:r>
      <w:r w:rsidR="00193B78" w:rsidRPr="00817299">
        <w:rPr>
          <w:rFonts w:ascii="Times New Roman" w:hAnsi="Times New Roman" w:cs="Times New Roman"/>
          <w:sz w:val="24"/>
          <w:szCs w:val="24"/>
        </w:rPr>
        <w:t>no intervention</w:t>
      </w:r>
      <w:r w:rsidR="003121B0" w:rsidRPr="00817299">
        <w:rPr>
          <w:rFonts w:ascii="Times New Roman" w:hAnsi="Times New Roman" w:cs="Times New Roman"/>
          <w:sz w:val="24"/>
          <w:szCs w:val="24"/>
        </w:rPr>
        <w:t>’</w:t>
      </w:r>
      <w:r w:rsidR="00193B78" w:rsidRPr="00817299">
        <w:rPr>
          <w:rFonts w:ascii="Times New Roman" w:hAnsi="Times New Roman" w:cs="Times New Roman"/>
          <w:sz w:val="24"/>
          <w:szCs w:val="24"/>
        </w:rPr>
        <w:t xml:space="preserve"> and </w:t>
      </w:r>
      <w:r w:rsidR="00C407BD" w:rsidRPr="00817299">
        <w:rPr>
          <w:rFonts w:ascii="Times New Roman" w:hAnsi="Times New Roman" w:cs="Times New Roman"/>
          <w:sz w:val="24"/>
          <w:szCs w:val="24"/>
        </w:rPr>
        <w:t xml:space="preserve">antibiotic </w:t>
      </w:r>
      <w:r w:rsidR="00193B78" w:rsidRPr="00817299">
        <w:rPr>
          <w:rFonts w:ascii="Times New Roman" w:hAnsi="Times New Roman" w:cs="Times New Roman"/>
          <w:sz w:val="24"/>
          <w:szCs w:val="24"/>
        </w:rPr>
        <w:t>controls</w:t>
      </w:r>
      <w:r w:rsidR="00C30F4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lkm59hlF","properties":{"formattedCitation":"\\super 10,21\\nosupersub{}","plainCitation":"10,21","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21</w:t>
      </w:r>
      <w:r w:rsidR="00C30F40" w:rsidRPr="00817299">
        <w:rPr>
          <w:rFonts w:ascii="Times New Roman" w:hAnsi="Times New Roman" w:cs="Times New Roman"/>
          <w:sz w:val="24"/>
          <w:szCs w:val="24"/>
        </w:rPr>
        <w:fldChar w:fldCharType="end"/>
      </w:r>
      <w:r w:rsidR="00193B78" w:rsidRPr="00817299">
        <w:rPr>
          <w:rFonts w:ascii="Times New Roman" w:hAnsi="Times New Roman" w:cs="Times New Roman"/>
          <w:sz w:val="24"/>
          <w:szCs w:val="24"/>
        </w:rPr>
        <w:t>)</w:t>
      </w:r>
      <w:r w:rsidR="00643832" w:rsidRPr="00817299">
        <w:rPr>
          <w:rFonts w:ascii="Times New Roman" w:hAnsi="Times New Roman" w:cs="Times New Roman"/>
          <w:sz w:val="24"/>
          <w:szCs w:val="24"/>
        </w:rPr>
        <w:t xml:space="preserve"> (Table 1)</w:t>
      </w:r>
      <w:r w:rsidR="00C30F40" w:rsidRPr="00817299">
        <w:rPr>
          <w:rFonts w:ascii="Times New Roman" w:hAnsi="Times New Roman" w:cs="Times New Roman"/>
          <w:sz w:val="24"/>
          <w:szCs w:val="24"/>
        </w:rPr>
        <w:t>.</w:t>
      </w:r>
      <w:r w:rsidR="00036CDE" w:rsidRPr="00817299">
        <w:rPr>
          <w:rFonts w:ascii="Times New Roman" w:hAnsi="Times New Roman" w:cs="Times New Roman"/>
          <w:sz w:val="24"/>
          <w:szCs w:val="24"/>
        </w:rPr>
        <w:t xml:space="preserve"> F</w:t>
      </w:r>
      <w:r w:rsidR="00325046" w:rsidRPr="00817299">
        <w:rPr>
          <w:rFonts w:ascii="Times New Roman" w:hAnsi="Times New Roman" w:cs="Times New Roman"/>
          <w:sz w:val="24"/>
          <w:szCs w:val="24"/>
        </w:rPr>
        <w:t xml:space="preserve">ive clinical trials </w:t>
      </w:r>
      <w:r w:rsidR="003121B0" w:rsidRPr="00817299">
        <w:rPr>
          <w:rFonts w:ascii="Times New Roman" w:hAnsi="Times New Roman" w:cs="Times New Roman"/>
          <w:sz w:val="24"/>
          <w:szCs w:val="24"/>
        </w:rPr>
        <w:t>were judged medium</w:t>
      </w:r>
      <w:r w:rsidR="00CF4FCF" w:rsidRPr="00817299">
        <w:rPr>
          <w:rFonts w:ascii="Times New Roman" w:hAnsi="Times New Roman" w:cs="Times New Roman"/>
          <w:sz w:val="24"/>
          <w:szCs w:val="24"/>
        </w:rPr>
        <w:t xml:space="preserve"> risk</w:t>
      </w:r>
      <w:r w:rsidR="00C30F4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k36FCkcl","properties":{"formattedCitation":"\\super 10,18\\uc0\\u8211{}21\\nosupersub{}","plainCitation":"10,18–21","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18–21</w:t>
      </w:r>
      <w:r w:rsidR="00C30F40" w:rsidRPr="00817299">
        <w:rPr>
          <w:rFonts w:ascii="Times New Roman" w:hAnsi="Times New Roman" w:cs="Times New Roman"/>
          <w:sz w:val="24"/>
          <w:szCs w:val="24"/>
        </w:rPr>
        <w:fldChar w:fldCharType="end"/>
      </w:r>
      <w:r w:rsidR="00C30F40" w:rsidRPr="00817299">
        <w:rPr>
          <w:rFonts w:ascii="Times New Roman" w:hAnsi="Times New Roman" w:cs="Times New Roman"/>
          <w:sz w:val="24"/>
          <w:szCs w:val="24"/>
          <w:vertAlign w:val="superscript"/>
        </w:rPr>
        <w:t xml:space="preserve"> </w:t>
      </w:r>
      <w:r w:rsidR="00325046" w:rsidRPr="00817299">
        <w:rPr>
          <w:rFonts w:ascii="Times New Roman" w:hAnsi="Times New Roman" w:cs="Times New Roman"/>
          <w:sz w:val="24"/>
          <w:szCs w:val="24"/>
        </w:rPr>
        <w:t xml:space="preserve">and the other six </w:t>
      </w:r>
      <w:r w:rsidR="003121B0" w:rsidRPr="00817299">
        <w:rPr>
          <w:rFonts w:ascii="Times New Roman" w:hAnsi="Times New Roman" w:cs="Times New Roman"/>
          <w:sz w:val="24"/>
          <w:szCs w:val="24"/>
        </w:rPr>
        <w:t>high risk.</w:t>
      </w:r>
      <w:r w:rsidR="00C30F40"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x1O3JsUH","properties":{"formattedCitation":"\\super 22\\uc0\\u8211{}29\\nosupersub{}","plainCitation":"22–29","noteIndex":0},"citationItems":[{"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WURIZM5G/EOWC3XRS","uris":["http://zotero.org/users/4950730/items/Y64QZZXF"],"uri":["http://zotero.org/users/4950730/items/Y64QZZXF"],"itemData":{"id":"AWs9JwgC/HxhuVq77","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URL":"http://www.sciencedirect.com/science/article/pii/S2468784717302441","DOI":"10.1016/j.jogoh.2017.11.005","ISSN":"2468-7847","journalAbbreviation":"Journal of Gynecology Obstetrics and Human Reproduction","author":[{"family":"Bohbot","given":"J. M."},{"family":"Daraï","given":"E."},{"family":"Bretelle","given":"F."},{"family":"Brami","given":"G."},{"family":"Daniel","given":"C."},{"family":"Cardot","given":"J. M."}],"issued":{"date-parts":[["2018",2,1]]},"accessed":{"date-parts":[["2018",7,30]]}}},{"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schema":"https://github.com/citation-style-language/schema/raw/master/csl-citation.json"} </w:instrText>
      </w:r>
      <w:r w:rsidR="00C30F4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22–29</w:t>
      </w:r>
      <w:r w:rsidR="00C30F40" w:rsidRPr="00817299">
        <w:rPr>
          <w:rFonts w:ascii="Times New Roman" w:hAnsi="Times New Roman" w:cs="Times New Roman"/>
          <w:sz w:val="24"/>
          <w:szCs w:val="24"/>
        </w:rPr>
        <w:fldChar w:fldCharType="end"/>
      </w:r>
      <w:r w:rsidR="00C30F40" w:rsidRPr="00817299">
        <w:rPr>
          <w:rFonts w:ascii="Times New Roman" w:hAnsi="Times New Roman" w:cs="Times New Roman"/>
          <w:sz w:val="24"/>
          <w:szCs w:val="24"/>
        </w:rPr>
        <w:t xml:space="preserve"> </w:t>
      </w:r>
      <w:r w:rsidR="00193B78" w:rsidRPr="00817299">
        <w:rPr>
          <w:rFonts w:ascii="Times New Roman" w:hAnsi="Times New Roman" w:cs="Times New Roman"/>
          <w:sz w:val="24"/>
          <w:szCs w:val="24"/>
        </w:rPr>
        <w:t xml:space="preserve">The two remaining studies </w:t>
      </w:r>
      <w:r w:rsidR="003121B0" w:rsidRPr="00817299">
        <w:rPr>
          <w:rFonts w:ascii="Times New Roman" w:hAnsi="Times New Roman" w:cs="Times New Roman"/>
          <w:sz w:val="24"/>
          <w:szCs w:val="24"/>
        </w:rPr>
        <w:t xml:space="preserve">(both judged high risk) </w:t>
      </w:r>
      <w:r w:rsidR="00193B78" w:rsidRPr="00817299">
        <w:rPr>
          <w:rFonts w:ascii="Times New Roman" w:hAnsi="Times New Roman" w:cs="Times New Roman"/>
          <w:sz w:val="24"/>
          <w:szCs w:val="24"/>
        </w:rPr>
        <w:t>were pre-post intervention studies in women receiving a vaginal probiotic without an antibiotic.</w:t>
      </w:r>
      <w:r w:rsidR="00694D61"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nSRhS2gn","properties":{"formattedCitation":"\\super 27,29\\nosupersub{}","plainCitation":"27,29","noteIndex":0},"citationItems":[{"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schema":"https://github.com/citation-style-language/schema/raw/master/csl-citation.json"} </w:instrText>
      </w:r>
      <w:r w:rsidR="00694D61" w:rsidRPr="00817299">
        <w:rPr>
          <w:rFonts w:ascii="Times New Roman" w:hAnsi="Times New Roman" w:cs="Times New Roman"/>
          <w:sz w:val="24"/>
          <w:szCs w:val="24"/>
        </w:rPr>
        <w:fldChar w:fldCharType="separate"/>
      </w:r>
      <w:r w:rsidR="00694D61" w:rsidRPr="00817299">
        <w:rPr>
          <w:rFonts w:ascii="Times New Roman" w:hAnsi="Times New Roman" w:cs="Times New Roman"/>
          <w:sz w:val="24"/>
          <w:szCs w:val="24"/>
          <w:vertAlign w:val="superscript"/>
        </w:rPr>
        <w:t>27,29</w:t>
      </w:r>
      <w:r w:rsidR="00694D61" w:rsidRPr="00817299">
        <w:rPr>
          <w:rFonts w:ascii="Times New Roman" w:hAnsi="Times New Roman" w:cs="Times New Roman"/>
          <w:sz w:val="24"/>
          <w:szCs w:val="24"/>
        </w:rPr>
        <w:fldChar w:fldCharType="end"/>
      </w:r>
      <w:r w:rsidR="00694D61" w:rsidRPr="00817299">
        <w:rPr>
          <w:rFonts w:ascii="Times New Roman" w:hAnsi="Times New Roman" w:cs="Times New Roman"/>
          <w:sz w:val="24"/>
          <w:szCs w:val="24"/>
        </w:rPr>
        <w:t xml:space="preserve"> </w:t>
      </w:r>
    </w:p>
    <w:p w14:paraId="171F241C" w14:textId="77777777" w:rsidR="00301CF0" w:rsidRPr="00817299" w:rsidRDefault="00301CF0" w:rsidP="00C80EFD">
      <w:pPr>
        <w:widowControl w:val="0"/>
        <w:spacing w:after="0" w:line="480" w:lineRule="auto"/>
        <w:rPr>
          <w:rFonts w:ascii="Times New Roman" w:hAnsi="Times New Roman" w:cs="Times New Roman"/>
          <w:sz w:val="24"/>
          <w:szCs w:val="24"/>
        </w:rPr>
      </w:pPr>
    </w:p>
    <w:p w14:paraId="61EB6227" w14:textId="221DB94F" w:rsidR="00E363F0" w:rsidRPr="00817299" w:rsidRDefault="00325046"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Nine of the 14 main results</w:t>
      </w:r>
      <w:r w:rsidR="00190764" w:rsidRPr="00817299">
        <w:rPr>
          <w:rFonts w:ascii="Times New Roman" w:hAnsi="Times New Roman" w:cs="Times New Roman"/>
          <w:sz w:val="24"/>
          <w:szCs w:val="24"/>
        </w:rPr>
        <w:t xml:space="preserve"> reported </w:t>
      </w:r>
      <w:r w:rsidRPr="00817299">
        <w:rPr>
          <w:rFonts w:ascii="Times New Roman" w:hAnsi="Times New Roman" w:cs="Times New Roman"/>
          <w:sz w:val="24"/>
          <w:szCs w:val="24"/>
        </w:rPr>
        <w:t xml:space="preserve">in the 13 studies were </w:t>
      </w:r>
      <w:r w:rsidR="00190764" w:rsidRPr="00817299">
        <w:rPr>
          <w:rFonts w:ascii="Times New Roman" w:hAnsi="Times New Roman" w:cs="Times New Roman"/>
          <w:sz w:val="24"/>
          <w:szCs w:val="24"/>
        </w:rPr>
        <w:t xml:space="preserve">on BV cure </w:t>
      </w:r>
      <w:r w:rsidR="00731BCD" w:rsidRPr="00817299">
        <w:rPr>
          <w:rFonts w:ascii="Times New Roman" w:hAnsi="Times New Roman" w:cs="Times New Roman"/>
          <w:sz w:val="24"/>
          <w:szCs w:val="24"/>
        </w:rPr>
        <w:t xml:space="preserve">or post-treatment </w:t>
      </w:r>
      <w:r w:rsidR="00CF4FCF" w:rsidRPr="00817299">
        <w:rPr>
          <w:rFonts w:ascii="Times New Roman" w:hAnsi="Times New Roman" w:cs="Times New Roman"/>
          <w:sz w:val="24"/>
          <w:szCs w:val="24"/>
        </w:rPr>
        <w:t xml:space="preserve">Nugent score improvement </w:t>
      </w:r>
      <w:r w:rsidR="00190764" w:rsidRPr="00817299">
        <w:rPr>
          <w:rFonts w:ascii="Times New Roman" w:hAnsi="Times New Roman" w:cs="Times New Roman"/>
          <w:sz w:val="24"/>
          <w:szCs w:val="24"/>
        </w:rPr>
        <w:t>(2/9 after initial antibiotic treatment and 7/9 without antibiotic use), nine on BV recurrence (6/9 and 3/9,</w:t>
      </w:r>
      <w:r w:rsidR="009A3FBE" w:rsidRPr="00817299">
        <w:rPr>
          <w:rFonts w:ascii="Times New Roman" w:hAnsi="Times New Roman" w:cs="Times New Roman"/>
          <w:sz w:val="24"/>
          <w:szCs w:val="24"/>
        </w:rPr>
        <w:t xml:space="preserve"> respectively), and four on BV cure and recurrence</w:t>
      </w:r>
      <w:r w:rsidR="00643832" w:rsidRPr="00817299">
        <w:rPr>
          <w:rFonts w:ascii="Times New Roman" w:hAnsi="Times New Roman" w:cs="Times New Roman"/>
          <w:sz w:val="24"/>
          <w:szCs w:val="24"/>
        </w:rPr>
        <w:t xml:space="preserve"> (Table 1)</w:t>
      </w:r>
      <w:r w:rsidR="00190764" w:rsidRPr="00817299">
        <w:rPr>
          <w:rFonts w:ascii="Times New Roman" w:hAnsi="Times New Roman" w:cs="Times New Roman"/>
          <w:sz w:val="24"/>
          <w:szCs w:val="24"/>
        </w:rPr>
        <w:t xml:space="preserve">. </w:t>
      </w:r>
      <w:r w:rsidR="009E7F69" w:rsidRPr="00817299">
        <w:rPr>
          <w:rFonts w:ascii="Times New Roman" w:hAnsi="Times New Roman" w:cs="Times New Roman"/>
          <w:sz w:val="24"/>
          <w:szCs w:val="24"/>
        </w:rPr>
        <w:t xml:space="preserve">Most studies showed beneficial effects of vaginal probiotic interventions </w:t>
      </w:r>
      <w:r w:rsidR="00731BCD" w:rsidRPr="00817299">
        <w:rPr>
          <w:rFonts w:ascii="Times New Roman" w:hAnsi="Times New Roman" w:cs="Times New Roman"/>
          <w:sz w:val="24"/>
          <w:szCs w:val="24"/>
        </w:rPr>
        <w:t xml:space="preserve">for both BV cure and </w:t>
      </w:r>
      <w:r w:rsidR="00D43F6E" w:rsidRPr="00817299">
        <w:rPr>
          <w:rFonts w:ascii="Times New Roman" w:hAnsi="Times New Roman" w:cs="Times New Roman"/>
          <w:sz w:val="24"/>
          <w:szCs w:val="24"/>
        </w:rPr>
        <w:t>recurrence</w:t>
      </w:r>
      <w:r w:rsidR="00B03A16" w:rsidRPr="00817299">
        <w:rPr>
          <w:rFonts w:ascii="Times New Roman" w:hAnsi="Times New Roman" w:cs="Times New Roman"/>
          <w:sz w:val="24"/>
          <w:szCs w:val="24"/>
        </w:rPr>
        <w:t>, and the distribution of results did not differ significantly between studie</w:t>
      </w:r>
      <w:r w:rsidR="009A3FBE" w:rsidRPr="00817299">
        <w:rPr>
          <w:rFonts w:ascii="Times New Roman" w:hAnsi="Times New Roman" w:cs="Times New Roman"/>
          <w:sz w:val="24"/>
          <w:szCs w:val="24"/>
        </w:rPr>
        <w:t xml:space="preserve">s judged to be of medium or </w:t>
      </w:r>
      <w:r w:rsidR="00B03A16" w:rsidRPr="00817299">
        <w:rPr>
          <w:rFonts w:ascii="Times New Roman" w:hAnsi="Times New Roman" w:cs="Times New Roman"/>
          <w:sz w:val="24"/>
          <w:szCs w:val="24"/>
        </w:rPr>
        <w:t>high risk</w:t>
      </w:r>
      <w:r w:rsidR="00D43F6E" w:rsidRPr="00817299">
        <w:rPr>
          <w:rFonts w:ascii="Times New Roman" w:hAnsi="Times New Roman" w:cs="Times New Roman"/>
          <w:sz w:val="24"/>
          <w:szCs w:val="24"/>
        </w:rPr>
        <w:t>. Of the seven randomised controlled trials that evaluated BV c</w:t>
      </w:r>
      <w:r w:rsidR="009A3FBE" w:rsidRPr="00817299">
        <w:rPr>
          <w:rFonts w:ascii="Times New Roman" w:hAnsi="Times New Roman" w:cs="Times New Roman"/>
          <w:sz w:val="24"/>
          <w:szCs w:val="24"/>
        </w:rPr>
        <w:t>ure, four showed a significant</w:t>
      </w:r>
      <w:r w:rsidR="00D43F6E" w:rsidRPr="00817299">
        <w:rPr>
          <w:rFonts w:ascii="Times New Roman" w:hAnsi="Times New Roman" w:cs="Times New Roman"/>
          <w:sz w:val="24"/>
          <w:szCs w:val="24"/>
        </w:rPr>
        <w:t xml:space="preserve"> increase,</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kg26sUMU","properties":{"formattedCitation":"\\super 19,20,23,25\\nosupersub{}","plainCitation":"19,20,23,25","noteIndex":0},"citationItems":[{"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51,"uris":["http://zotero.org/users/4950730/items/CSCWJ99E"],"uri":["http://zotero.org/users/4950730/items/CSCWJ99E"],"itemData":{"id":51,"type":"article-journal","title":"The role of &lt;i&gt;Lactobacillus casei rhamnosus&lt;/i&gt; Lcr35 in restoring the normal vaginal flora after antibiotic treatment of bacterial vaginosis","container-title":"British Journal of Obstetrics and Gynaecology","page":"1369-1374","volume":"115","issue":"11","source":"Crossref","DOI":"10.1111/j.1471-0528.2008.01882.x","ISSN":"14700328, 14710528","journalAbbreviation":"BJOG","language":"en","author":[{"family":"Petricevic","given":"L"},{"family":"Witt","given":"A"}],"issued":{"date-parts":[["2008",10]]}}},{"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9,20,23,25</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D43F6E" w:rsidRPr="00817299">
        <w:rPr>
          <w:rFonts w:ascii="Times New Roman" w:hAnsi="Times New Roman" w:cs="Times New Roman"/>
          <w:sz w:val="24"/>
          <w:szCs w:val="24"/>
        </w:rPr>
        <w:t>one a non-significant increase,</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d69Xhg0W","properties":{"formattedCitation":"\\super 26\\nosupersub{}","plainCitation":"26","noteIndex":0},"citationItems":[{"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schema":"https://github.com/citation-style-language/schema/raw/master/csl-citation.json"} </w:instrText>
      </w:r>
      <w:r w:rsidR="00701762" w:rsidRPr="00817299">
        <w:rPr>
          <w:rFonts w:ascii="Times New Roman" w:hAnsi="Times New Roman" w:cs="Times New Roman"/>
          <w:sz w:val="24"/>
          <w:szCs w:val="24"/>
        </w:rPr>
        <w:fldChar w:fldCharType="separate"/>
      </w:r>
      <w:r w:rsidR="00701762" w:rsidRPr="00817299">
        <w:rPr>
          <w:rFonts w:ascii="Times New Roman" w:hAnsi="Times New Roman" w:cs="Times New Roman"/>
          <w:sz w:val="24"/>
          <w:szCs w:val="24"/>
          <w:vertAlign w:val="superscript"/>
        </w:rPr>
        <w:t>26</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04514E" w:rsidRPr="00817299">
        <w:rPr>
          <w:rFonts w:ascii="Times New Roman" w:hAnsi="Times New Roman" w:cs="Times New Roman"/>
          <w:sz w:val="24"/>
          <w:szCs w:val="24"/>
        </w:rPr>
        <w:t xml:space="preserve">and two no increase in </w:t>
      </w:r>
      <w:r w:rsidR="00D43F6E" w:rsidRPr="00817299">
        <w:rPr>
          <w:rFonts w:ascii="Times New Roman" w:hAnsi="Times New Roman" w:cs="Times New Roman"/>
          <w:sz w:val="24"/>
          <w:szCs w:val="24"/>
        </w:rPr>
        <w:t>BV cure fraction compared to controls when assessed immediately to five weeks after probiotic use cessation.</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36ppQzz0","properties":{"formattedCitation":"\\super 18,24\\nosupersub{}","plainCitation":"18,24","noteIndex":0},"citationItems":[{"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8,24</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D43F6E" w:rsidRPr="00817299">
        <w:rPr>
          <w:rFonts w:ascii="Times New Roman" w:hAnsi="Times New Roman" w:cs="Times New Roman"/>
          <w:sz w:val="24"/>
          <w:szCs w:val="24"/>
        </w:rPr>
        <w:t xml:space="preserve">One of the </w:t>
      </w:r>
      <w:r w:rsidR="008A3437" w:rsidRPr="00817299">
        <w:rPr>
          <w:rFonts w:ascii="Times New Roman" w:hAnsi="Times New Roman" w:cs="Times New Roman"/>
          <w:sz w:val="24"/>
          <w:szCs w:val="24"/>
        </w:rPr>
        <w:t xml:space="preserve">two </w:t>
      </w:r>
      <w:r w:rsidR="00D43F6E" w:rsidRPr="00817299">
        <w:rPr>
          <w:rFonts w:ascii="Times New Roman" w:hAnsi="Times New Roman" w:cs="Times New Roman"/>
          <w:sz w:val="24"/>
          <w:szCs w:val="24"/>
        </w:rPr>
        <w:t xml:space="preserve">studies with negative </w:t>
      </w:r>
      <w:r w:rsidR="008A3437" w:rsidRPr="00817299">
        <w:rPr>
          <w:rFonts w:ascii="Times New Roman" w:hAnsi="Times New Roman" w:cs="Times New Roman"/>
          <w:sz w:val="24"/>
          <w:szCs w:val="24"/>
        </w:rPr>
        <w:t xml:space="preserve">BV cure </w:t>
      </w:r>
      <w:r w:rsidR="00D43F6E" w:rsidRPr="00817299">
        <w:rPr>
          <w:rFonts w:ascii="Times New Roman" w:hAnsi="Times New Roman" w:cs="Times New Roman"/>
          <w:sz w:val="24"/>
          <w:szCs w:val="24"/>
        </w:rPr>
        <w:t xml:space="preserve">results went on to show </w:t>
      </w:r>
      <w:r w:rsidR="008A3437" w:rsidRPr="00817299">
        <w:rPr>
          <w:rFonts w:ascii="Times New Roman" w:hAnsi="Times New Roman" w:cs="Times New Roman"/>
          <w:sz w:val="24"/>
          <w:szCs w:val="24"/>
        </w:rPr>
        <w:t xml:space="preserve">significantly </w:t>
      </w:r>
      <w:r w:rsidR="00D43F6E" w:rsidRPr="00817299">
        <w:rPr>
          <w:rFonts w:ascii="Times New Roman" w:hAnsi="Times New Roman" w:cs="Times New Roman"/>
          <w:sz w:val="24"/>
          <w:szCs w:val="24"/>
        </w:rPr>
        <w:t xml:space="preserve">reduced BV recurrence </w:t>
      </w:r>
      <w:r w:rsidR="008A3437" w:rsidRPr="00817299">
        <w:rPr>
          <w:rFonts w:ascii="Times New Roman" w:hAnsi="Times New Roman" w:cs="Times New Roman"/>
          <w:sz w:val="24"/>
          <w:szCs w:val="24"/>
        </w:rPr>
        <w:t>after continued use during the next four menstrual cycles,</w:t>
      </w:r>
      <w:r w:rsidR="00701762" w:rsidRPr="00817299">
        <w:rPr>
          <w:rFonts w:ascii="Times New Roman" w:hAnsi="Times New Roman" w:cs="Times New Roman"/>
          <w:sz w:val="24"/>
          <w:szCs w:val="24"/>
        </w:rPr>
        <w:fldChar w:fldCharType="begin"/>
      </w:r>
      <w:r w:rsidR="004C55B3" w:rsidRPr="00817299">
        <w:rPr>
          <w:rFonts w:ascii="Times New Roman" w:hAnsi="Times New Roman" w:cs="Times New Roman"/>
          <w:sz w:val="24"/>
          <w:szCs w:val="24"/>
        </w:rPr>
        <w:instrText xml:space="preserve"> ADDIN ZOTERO_ITEM CSL_CITATION {"citationID":"TYXNxtxE","properties":{"formattedCitation":"\\super 18\\nosupersub{}","plainCitation":"18","noteIndex":0},"citationItems":[{"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8</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8A3437" w:rsidRPr="00817299">
        <w:rPr>
          <w:rFonts w:ascii="Times New Roman" w:hAnsi="Times New Roman" w:cs="Times New Roman"/>
          <w:sz w:val="24"/>
          <w:szCs w:val="24"/>
        </w:rPr>
        <w:t>and the other one used a pH-lowering tablet as the control product (the cure fractions were less than 50% in both groups).</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odwgiHCb","properties":{"formattedCitation":"\\super 24\\nosupersub{}","plainCitation":"24","noteIndex":0},"citationItems":[{"id":42,"uris":["http://zotero.org/users/4950730/items/FGEP27FD"],"uri":["http://zotero.org/users/4950730/items/FGEP27FD"],"itemData":{"id":42,"type":"article-journal","title":"Effectiveness of vaginal tablets containing lactobacilli versus pH tablets on vaginal health and inflammatory cytokines: a randomized, double-blind study","container-title":"European Journal of Clinical Microbiology &amp; Infectious Diseases","page":"3097-3105","volume":"31","issue":"11","source":"Crossref","DOI":"10.1007/s10096-012-1671-1","ISSN":"0934-9723, 1435-4373","title-short":"Effectiveness of vaginal tablets containing lactobacilli versus pH tablets on vaginal health and inflammatory cytokines","language":"en","author":[{"family":"Hemalatha","given":"R."},{"family":"Mastromarino","given":"P."},{"family":"Ramalaxmi","given":"B. A."},{"family":"Balakrishna","given":"N. V."},{"family":"Sesikeran","given":"B."}],"issued":{"date-parts":[["2012",11]]}}}],"schema":"https://github.com/citation-style-language/schema/raw/master/csl-citation.json"} </w:instrText>
      </w:r>
      <w:r w:rsidR="00701762" w:rsidRPr="00817299">
        <w:rPr>
          <w:rFonts w:ascii="Times New Roman" w:hAnsi="Times New Roman" w:cs="Times New Roman"/>
          <w:sz w:val="24"/>
          <w:szCs w:val="24"/>
        </w:rPr>
        <w:fldChar w:fldCharType="separate"/>
      </w:r>
      <w:r w:rsidR="00701762" w:rsidRPr="00817299">
        <w:rPr>
          <w:rFonts w:ascii="Times New Roman" w:hAnsi="Times New Roman" w:cs="Times New Roman"/>
          <w:sz w:val="24"/>
          <w:szCs w:val="24"/>
          <w:vertAlign w:val="superscript"/>
        </w:rPr>
        <w:t>24</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8A3437" w:rsidRPr="00817299">
        <w:rPr>
          <w:rFonts w:ascii="Times New Roman" w:hAnsi="Times New Roman" w:cs="Times New Roman"/>
          <w:sz w:val="24"/>
          <w:szCs w:val="24"/>
        </w:rPr>
        <w:t xml:space="preserve">The two pre-post intervention studies </w:t>
      </w:r>
      <w:r w:rsidR="00CF4FCF" w:rsidRPr="00817299">
        <w:rPr>
          <w:rFonts w:ascii="Times New Roman" w:hAnsi="Times New Roman" w:cs="Times New Roman"/>
          <w:sz w:val="24"/>
          <w:szCs w:val="24"/>
        </w:rPr>
        <w:t xml:space="preserve">enrolled women with a range of baseline Nugent scores and </w:t>
      </w:r>
      <w:r w:rsidR="008A3437" w:rsidRPr="00817299">
        <w:rPr>
          <w:rFonts w:ascii="Times New Roman" w:hAnsi="Times New Roman" w:cs="Times New Roman"/>
          <w:sz w:val="24"/>
          <w:szCs w:val="24"/>
        </w:rPr>
        <w:t>showed significant</w:t>
      </w:r>
      <w:r w:rsidR="006331B2" w:rsidRPr="00817299">
        <w:rPr>
          <w:rFonts w:ascii="Times New Roman" w:hAnsi="Times New Roman" w:cs="Times New Roman"/>
          <w:sz w:val="24"/>
          <w:szCs w:val="24"/>
        </w:rPr>
        <w:t xml:space="preserve">ly higher proportions of women with Nugent 0-3 </w:t>
      </w:r>
      <w:r w:rsidR="008A3437" w:rsidRPr="00817299">
        <w:rPr>
          <w:rFonts w:ascii="Times New Roman" w:hAnsi="Times New Roman" w:cs="Times New Roman"/>
          <w:sz w:val="24"/>
          <w:szCs w:val="24"/>
        </w:rPr>
        <w:t>immediately after probiotic use cessation</w:t>
      </w:r>
      <w:r w:rsidR="006331B2" w:rsidRPr="00817299">
        <w:rPr>
          <w:rFonts w:ascii="Times New Roman" w:hAnsi="Times New Roman" w:cs="Times New Roman"/>
          <w:sz w:val="24"/>
          <w:szCs w:val="24"/>
        </w:rPr>
        <w:t xml:space="preserve">, which </w:t>
      </w:r>
      <w:r w:rsidR="00CF4FCF" w:rsidRPr="00817299">
        <w:rPr>
          <w:rFonts w:ascii="Times New Roman" w:hAnsi="Times New Roman" w:cs="Times New Roman"/>
          <w:sz w:val="24"/>
          <w:szCs w:val="24"/>
        </w:rPr>
        <w:t>lasted</w:t>
      </w:r>
      <w:r w:rsidR="008A3437" w:rsidRPr="00817299">
        <w:rPr>
          <w:rFonts w:ascii="Times New Roman" w:hAnsi="Times New Roman" w:cs="Times New Roman"/>
          <w:sz w:val="24"/>
          <w:szCs w:val="24"/>
        </w:rPr>
        <w:t xml:space="preserve"> up to 21-28 days post-treatment.</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d2hUPbxz","properties":{"formattedCitation":"\\super 27,29\\nosupersub{}","plainCitation":"27,29","noteIndex":0},"citationItems":[{"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schema":"https://github.com/citation-style-language/schema/raw/master/csl-citation.json"} </w:instrText>
      </w:r>
      <w:r w:rsidR="00701762" w:rsidRPr="00817299">
        <w:rPr>
          <w:rFonts w:ascii="Times New Roman" w:hAnsi="Times New Roman" w:cs="Times New Roman"/>
          <w:sz w:val="24"/>
          <w:szCs w:val="24"/>
        </w:rPr>
        <w:fldChar w:fldCharType="separate"/>
      </w:r>
      <w:r w:rsidR="00701762" w:rsidRPr="00817299">
        <w:rPr>
          <w:rFonts w:ascii="Times New Roman" w:hAnsi="Times New Roman" w:cs="Times New Roman"/>
          <w:sz w:val="24"/>
          <w:szCs w:val="24"/>
          <w:vertAlign w:val="superscript"/>
        </w:rPr>
        <w:t>27,29</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Of the nine </w:t>
      </w:r>
      <w:r w:rsidR="00E363F0" w:rsidRPr="00817299">
        <w:rPr>
          <w:rFonts w:ascii="Times New Roman" w:hAnsi="Times New Roman" w:cs="Times New Roman"/>
          <w:sz w:val="24"/>
          <w:szCs w:val="24"/>
        </w:rPr>
        <w:t>BV recurrence</w:t>
      </w:r>
      <w:r w:rsidRPr="00817299">
        <w:rPr>
          <w:rFonts w:ascii="Times New Roman" w:hAnsi="Times New Roman" w:cs="Times New Roman"/>
          <w:sz w:val="24"/>
          <w:szCs w:val="24"/>
        </w:rPr>
        <w:t xml:space="preserve"> results in eight randomised controlled trials</w:t>
      </w:r>
      <w:r w:rsidR="00E363F0" w:rsidRPr="00817299">
        <w:rPr>
          <w:rFonts w:ascii="Times New Roman" w:hAnsi="Times New Roman" w:cs="Times New Roman"/>
          <w:sz w:val="24"/>
          <w:szCs w:val="24"/>
        </w:rPr>
        <w:t xml:space="preserve">, six </w:t>
      </w:r>
      <w:r w:rsidRPr="00817299">
        <w:rPr>
          <w:rFonts w:ascii="Times New Roman" w:hAnsi="Times New Roman" w:cs="Times New Roman"/>
          <w:sz w:val="24"/>
          <w:szCs w:val="24"/>
        </w:rPr>
        <w:t xml:space="preserve">were </w:t>
      </w:r>
      <w:r w:rsidR="00E363F0" w:rsidRPr="00817299">
        <w:rPr>
          <w:rFonts w:ascii="Times New Roman" w:hAnsi="Times New Roman" w:cs="Times New Roman"/>
          <w:sz w:val="24"/>
          <w:szCs w:val="24"/>
        </w:rPr>
        <w:t>signific</w:t>
      </w:r>
      <w:r w:rsidR="00C66631" w:rsidRPr="00817299">
        <w:rPr>
          <w:rFonts w:ascii="Times New Roman" w:hAnsi="Times New Roman" w:cs="Times New Roman"/>
          <w:sz w:val="24"/>
          <w:szCs w:val="24"/>
        </w:rPr>
        <w:t>ant</w:t>
      </w:r>
      <w:r w:rsidR="00DD516A" w:rsidRPr="00817299">
        <w:rPr>
          <w:rFonts w:ascii="Times New Roman" w:hAnsi="Times New Roman" w:cs="Times New Roman"/>
          <w:sz w:val="24"/>
          <w:szCs w:val="24"/>
        </w:rPr>
        <w:t xml:space="preserve"> reduction</w:t>
      </w:r>
      <w:r w:rsidRPr="00817299">
        <w:rPr>
          <w:rFonts w:ascii="Times New Roman" w:hAnsi="Times New Roman" w:cs="Times New Roman"/>
          <w:sz w:val="24"/>
          <w:szCs w:val="24"/>
        </w:rPr>
        <w:t>s</w:t>
      </w:r>
      <w:r w:rsidR="00DD516A" w:rsidRPr="00817299">
        <w:rPr>
          <w:rFonts w:ascii="Times New Roman" w:hAnsi="Times New Roman" w:cs="Times New Roman"/>
          <w:sz w:val="24"/>
          <w:szCs w:val="24"/>
        </w:rPr>
        <w:t>,</w:t>
      </w:r>
      <w:r w:rsidR="00701762"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Xc1qkqZh","properties":{"formattedCitation":"\\super 10,18,20,23,25,28\\nosupersub{}","plainCitation":"10,18,20,23,25,28","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52,"uris":["http://zotero.org/users/4950730/items/NZVIBA36"],"uri":["http://zotero.org/users/4950730/items/NZVIBA36"],"itemData":{"id":52,"type":"article-journal","title":"Effectiveness of &lt;i&gt;Lactobacillus&lt;/i&gt;-containing vaginal tablets in the treatment of symptomatic bacterial vaginosis","container-title":"Clinical Microbiology and Infection","page":"67-74","volume":"15","issue":"1","source":"Crossref","abstract":"The purpose of this study was to determine the effectiveness of Lactobacillus-containing vaginal tablets in the treatment of bacterial vaginosis (BV) and in the restoration of a healthy vaginal ﬂora. Thirty-nine women with BV were enrolled in a double-blind, placebo-controlled clinical trial. Patients received either one Lactobacillus-containing tablet or placebo daily for 7 days. Clinical criteria, vaginal Gram stain scores and symptoms were compared with those at the initial visit and those at completion of therapy and 2 weeks later. After completion of therapy, all of the patients in the Lactobacillus-treated group (n = 18) were free of BV, showing a normal (83%) or intermediate (17%) vaginal ﬂora, as compared with only two patients free of BV with intermediate ﬂora (12%) from among the 16 placebotreated women (p &lt;0.001). Two weeks after completion of therapy, treatment was successful (score &lt;7) in 61% of Lactobacillus-treated patients as compared with 19% of those in the placebo group (p &lt;0.05). In the treatment group, the total number of symptomatic patients and the intensity of their symptoms, in particular vaginal malodour, were signiﬁcantly reduced at both follow-up visits. The data indicate that intravaginal administration of exogenous selected strains of lactobacilli can restore a normal vaginal microbiota and be used in treating bacterial vaginosis.","DOI":"10.1111/j.1469-0691.2008.02112.x","ISSN":"1198743X","language":"en","author":[{"family":"Mastromarino","given":"P."},{"family":"Macchia","given":"S."},{"family":"Meggiorini","given":"L."},{"family":"Trinchieri","given":"V."},{"family":"Mosca","given":"L."},{"family":"Perluigi","given":"M."},{"family":"Midulla","given":"C."}],"issued":{"date-parts":[["2009",1]]}}},{"id":56,"uris":["http://zotero.org/users/4950730/items/UH2NRNJ9"],"uri":["http://zotero.org/users/4950730/items/UH2NRNJ9"],"itemData":{"id":56,"type":"article-journal","title":"Clinical study comparing probiotic &lt;i&gt;Lactobacillus&lt;/i&gt; GR-1 and RC-14 with metronidazole vaginal gel to treat symptomatic bacterial vaginosis","container-title":"Microbes and Infection","page":"2772-2776","volume":"8","issue":"12-13","source":"Crossref","abstract":"Bacterial vaginosis (BV) is particularly common in black women, and in Nigeria it is often caused by Mycoplasma, as well as Atopobium, Prevotella and Gardnerella sp. Antimicrobial metronidazole oral therapy is poorly effective in eradicating the condition and restoring the Lactobacillus microbiota in the vagina. In this study, 40 women diagnosed with BV by discharge, ﬁshy odor, sialidase positive test and Nugent Gram stain scoring, were randomized to receive either two dried capsules containing Lactobacillus rhamnosus GR-1 and Lactobacillus reuteri RC-14 each night for 5 days, or 0.75% metronidazole gel, applied vaginally twice a day (in the morning and evening). Follow-up at day 6, 15 and 30 showed cure of BV in signiﬁcantly more probiotic treated subjects (16, 17 and 18/20, respectively) compared to metronidazole treatment (9, 9 and 11/20: P ¼ 0.016 at day 6, P ¼ 0.002 at day 15 and P ¼ 0.056 at day 30). This is the ﬁrst report of an effective (90%) cure of BV using probiotic lactobacilli. Given the correlation between BV and HIV, and the high risk of the latter in Nigeria, intravaginal use of lactobacilli could provide women with a self-use therapy, similar to over-the-counter anti-yeast medication, for treatment of urogenital infections.","DOI":"10.1016/j.micinf.2006.08.008","ISSN":"12864579","language":"en","author":[{"family":"Anukam","given":"Kingsley C."},{"family":"Osazuwa","given":"Emmanuel"},{"family":"Osemene","given":"Gibson I."},{"family":"Ehigiagbe","given":"Felix"},{"family":"Bruce","given":"Andrew W."},{"family":"Reid","given":"Gregor"}],"issued":{"date-parts":[["2006",10]]}}},{"id":54,"uris":["http://zotero.org/users/4950730/items/88WF26PM"],"uri":["http://zotero.org/users/4950730/items/88WF26PM"],"itemData":{"id":54,"type":"article-journal","title":"Human lactobacilli as supplementation of clindamycin to patients with bacterial vaginosis reduce the recurrence rate; a 6-month, double-blind, randomized, placebo-controlled study","container-title":"BMC Women's Health","volume":"8","issue":"1","source":"Crossref","abstract":"Background: The primary objective of this study was to investigate if supplementary lactobacilli treatment could improve the initial cure rate after vaginal clindamycin therapy, and secondly, if lactobacilli as repeated adjunct treatment during 3 menstrual cycles could lengthen the time to relapse after initial cure.\nMethods: Women (n = 100) with bacterial vaginosis diagnosed by Amsel criteria were after informed consent offered vaginal clindamycin therapy followed by vaginal gelatine capsules containing either 109 freeze-dried lactobacilli or identical placebo capsules for 10 days during 3 menstrual cycles in a doubleblind, randomized, placebo-controlled trial.\nResults: The initial intent to treat (ITT) analysis for the one-month cure rate was 64% in the lactobacilli group and 78% in the placebo group (p &gt; 0.05). However, any patient with missing or unclassified smears at the initial visit who continued the study and whose next smear indicated a cure was included in the cured group; the study also excluded two of the patients in the lactobacilli group who reported that they did not take any vaginal capsules. With consideration to these population changes, the initial cure rate would be 77% in the lactobacilli group. The 76 cured women were followed for 6 menstrual cycles or until relapse within that time span. At the end of the study, 64.9% (24/37) of the lactobacilli treated women were still BV-free compared to 46.2% (18/39) of the placebo treated women. Comparison of the two groups regarding \"Time from cure to relapse\" was statistically significant (p = 0.027) in favour of the lactobacilli treatment. Adjuvant therapy with lactobacilli contributed significantly to avoidance of relapse with a proportional Hazard Risk ratio (HR) of 0.73 (0.54–0.98) (p &lt; 0.05)\nConclusion: The study shows that supplementary treatment combining two different strains of probiotic lactobacilli does not improve the efficacy of BV therapy during the first month of treatment, but for women initially cured, adjunct treatment of lactobacilli during 3 menstrual cycles lengthens the time to relapse significantly in that more women remained BV free at the end of the 6-month follow up.","URL":"http://bmcwomenshealth.biomedcentral.com/articles/10.1186/1472-6874-8-3","DOI":"10.1186/1472-6874-8-3","ISSN":"1472-6874","language":"en","author":[{"family":"Larsson","given":"Per-Göran"},{"family":"Stray-Pedersen","given":"Babill"},{"family":"Ryttig","given":"Kjeld R"},{"family":"Larsen","given":"Stig"}],"issued":{"date-parts":[["2008",12]]},"accessed":{"date-parts":[["2018",5,23]]}}},{"id":41,"uris":["http://zotero.org/users/4950730/items/U5XVHI72"],"uri":["http://zotero.org/users/4950730/items/U5XVHI72"],"itemData":{"id":41,"type":"article-journal","title":"The restoration of the vaginal microbiota after treatment for bacterial vaginosis with metronidazole or probiotics","container-title":"Microbial Ecology","page":"773-780","volume":"65","issue":"3","source":"Crossref","DOI":"10.1007/s00248-012-0154-3","ISSN":"0095-3628, 1432-184X","language":"en","author":[{"family":"Ling","given":"Zongxin"},{"family":"Liu","given":"Xia"},{"family":"Chen","given":"Weiguang"},{"family":"Luo","given":"Yueqiu"},{"family":"Yuan","given":"Li"},{"family":"Xia","given":"Yaxian"},{"family":"Nelson","given":"Karen E"},{"family":"Huang","given":"Shaolei"},{"family":"Zhang","given":"Shaoen"},{"family":"Wang","given":"Yuezhu"},{"family":"Yuan","given":"Jieli"},{"family":"Li","given":"Lanjuan"},{"family":"Xiang","given":"Charlie"}],"issued":{"date-parts":[["2013",4]]}}},{"id":"WURIZM5G/EOWC3XRS","uris":["http://zotero.org/users/4950730/items/Y64QZZXF"],"uri":["http://zotero.org/users/4950730/items/Y64QZZXF"],"itemData":{"id":"AWs9JwgC/HxhuVq77","type":"article-journal","title":"Efficacy and safety of vaginally administered lyophilized &lt;i&gt;Lactobacillus crispatus&lt;/i&gt; IP 174178 in the prevention of bacterial vaginosis recurrence","container-title":"Journal of Gynecology Obstetrics and Human Reproduction","page":"81-86","volume":"47","issue":"2","source":"ScienceDirect","abstract":"Background\nBacterial vaginosis (BV) is a recurrent disease in women despite treatment by antibiotics. This study investigated the impact of a vaginal probiotic, Lactobacillus crispatus IP174178* (Lc), on the rate of recurrence and time to recurrence.\nMethods\nA prospective, multi-centre, double blind, randomised phase III trial in women with at least two documented episodes of BV in the previous year (diagnosis confirmed by presence of three Amsel criteria and a Nugent score≥7), and who had been clinically cured (i.e., no Amsel criteria) after oral metronidazole treatment (1g/day×7 days). The patients were randomised to receive vaginal capsules of either Lc or placebo, once a day, for 14 days over the first two menstrual cycles and another 14 days of the same treatment for the following two menstrual cycles. The primary efficacy endpoint was the number of patients with at least one bacteriologically confirmed recurrence of BV.\nResults\nOut of 98 assessable patients (mean age 35.7 years), 78 women were evaluated (20 patients had missing data). During the treatment period, 16/39 patients (41%) had at least one recurrence in the placebo group versus 8/39 patients (20.5%) in the Lc group (P=0.0497). The time to recurrence was longer by 28% in the Lc group (3.75±0.16 months) vs. the placebo group (2.93±0.18 months) (P=0.0298). Tolerability and safety were good in both groups.\nConclusion\nIn women with recurrent BV after antibiotics, treatment with Lc IP 174178 administered over four menstrual cycles, could significantly reduce the rate of recurrence and increase the time to recurrence.","URL":"http://www.sciencedirect.com/science/article/pii/S2468784717302441","DOI":"10.1016/j.jogoh.2017.11.005","ISSN":"2468-7847","journalAbbreviation":"Journal of Gynecology Obstetrics and Human Reproduction","author":[{"family":"Bohbot","given":"J. M."},{"family":"Daraï","given":"E."},{"family":"Bretelle","given":"F."},{"family":"Brami","given":"G."},{"family":"Daniel","given":"C."},{"family":"Cardot","given":"J. M."}],"issued":{"date-parts":[["2018",2,1]]},"accessed":{"date-parts":[["2018",7,30]]}}}],"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18,20,23,25,28</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two </w:t>
      </w:r>
      <w:r w:rsidR="00DD516A" w:rsidRPr="00817299">
        <w:rPr>
          <w:rFonts w:ascii="Times New Roman" w:hAnsi="Times New Roman" w:cs="Times New Roman"/>
          <w:sz w:val="24"/>
          <w:szCs w:val="24"/>
        </w:rPr>
        <w:t>non-sign</w:t>
      </w:r>
      <w:r w:rsidR="00350EE1" w:rsidRPr="00817299">
        <w:rPr>
          <w:rFonts w:ascii="Times New Roman" w:hAnsi="Times New Roman" w:cs="Times New Roman"/>
          <w:sz w:val="24"/>
          <w:szCs w:val="24"/>
        </w:rPr>
        <w:t>ificant reduction</w:t>
      </w:r>
      <w:r w:rsidRPr="00817299">
        <w:rPr>
          <w:rFonts w:ascii="Times New Roman" w:hAnsi="Times New Roman" w:cs="Times New Roman"/>
          <w:sz w:val="24"/>
          <w:szCs w:val="24"/>
        </w:rPr>
        <w:t>s</w:t>
      </w:r>
      <w:r w:rsidR="00DD516A" w:rsidRPr="00817299">
        <w:rPr>
          <w:rFonts w:ascii="Times New Roman" w:hAnsi="Times New Roman" w:cs="Times New Roman"/>
          <w:sz w:val="24"/>
          <w:szCs w:val="24"/>
        </w:rPr>
        <w:t>,</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SuSqDppf","properties":{"formattedCitation":"\\super 10,21\\nosupersub{}","plainCitation":"10,21","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21</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DD516A" w:rsidRPr="00817299">
        <w:rPr>
          <w:rFonts w:ascii="Times New Roman" w:hAnsi="Times New Roman" w:cs="Times New Roman"/>
          <w:sz w:val="24"/>
          <w:szCs w:val="24"/>
        </w:rPr>
        <w:t>and on</w:t>
      </w:r>
      <w:r w:rsidR="00350EE1" w:rsidRPr="00817299">
        <w:rPr>
          <w:rFonts w:ascii="Times New Roman" w:hAnsi="Times New Roman" w:cs="Times New Roman"/>
          <w:sz w:val="24"/>
          <w:szCs w:val="24"/>
        </w:rPr>
        <w:t>e</w:t>
      </w:r>
      <w:r w:rsidRPr="00817299">
        <w:rPr>
          <w:rFonts w:ascii="Times New Roman" w:hAnsi="Times New Roman" w:cs="Times New Roman"/>
          <w:sz w:val="24"/>
          <w:szCs w:val="24"/>
        </w:rPr>
        <w:t xml:space="preserve"> no reduction</w:t>
      </w:r>
      <w:r w:rsidR="00DD516A" w:rsidRPr="00817299">
        <w:rPr>
          <w:rFonts w:ascii="Times New Roman" w:hAnsi="Times New Roman" w:cs="Times New Roman"/>
          <w:sz w:val="24"/>
          <w:szCs w:val="24"/>
        </w:rPr>
        <w:t>.</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wJtYoKYH","properties":{"formattedCitation":"\\super 22\\nosupersub{}","plainCitation":"22","noteIndex":0},"citationItems":[{"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22</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350EE1" w:rsidRPr="00817299">
        <w:rPr>
          <w:rFonts w:ascii="Times New Roman" w:hAnsi="Times New Roman" w:cs="Times New Roman"/>
          <w:sz w:val="24"/>
          <w:szCs w:val="24"/>
        </w:rPr>
        <w:t xml:space="preserve">The one study that showed no reduction </w:t>
      </w:r>
      <w:r w:rsidR="008B6A91" w:rsidRPr="00817299">
        <w:rPr>
          <w:rFonts w:ascii="Times New Roman" w:hAnsi="Times New Roman" w:cs="Times New Roman"/>
          <w:sz w:val="24"/>
          <w:szCs w:val="24"/>
        </w:rPr>
        <w:t xml:space="preserve">in BV recurrence </w:t>
      </w:r>
      <w:r w:rsidRPr="00817299">
        <w:rPr>
          <w:rFonts w:ascii="Times New Roman" w:hAnsi="Times New Roman" w:cs="Times New Roman"/>
          <w:sz w:val="24"/>
          <w:szCs w:val="24"/>
        </w:rPr>
        <w:t>included women who used the vaginal probiotic during menses only</w:t>
      </w:r>
      <w:r w:rsidR="00350EE1" w:rsidRPr="00817299">
        <w:rPr>
          <w:rFonts w:ascii="Times New Roman" w:hAnsi="Times New Roman" w:cs="Times New Roman"/>
          <w:sz w:val="24"/>
          <w:szCs w:val="24"/>
        </w:rPr>
        <w:t>.</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4S1LSCJX","properties":{"formattedCitation":"\\super 22\\nosupersub{}","plainCitation":"22","noteIndex":0},"citationItems":[{"id":57,"uris":["http://zotero.org/users/4950730/items/DVLWCL9V"],"uri":["http://zotero.org/users/4950730/items/DVLWCL9V"],"itemData":{"id":57,"type":"article-journal","title":"A double-blind treatment study of bacterial vaginosis with normal vaginal lactobacilli after an open treatment with vaginal clindamycin ovules","container-title":"Acta Dermato-Venereologica","page":"42-46","volume":"85","issue":"1","source":"Crossref","DOI":"10.1080/00015550410022249","ISSN":"0001-5555","language":"en","author":[{"family":"Eriksson","given":"Katarina"},{"family":"Carlsson","given":"Bodil"},{"family":"Forsum","given":"Urban"},{"family":"Larsson","given":"P-G"}],"issued":{"date-parts":[["2005",1,1]]}}}],"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22</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712B15" w:rsidRPr="00817299">
        <w:rPr>
          <w:rFonts w:ascii="Times New Roman" w:hAnsi="Times New Roman" w:cs="Times New Roman"/>
          <w:sz w:val="24"/>
          <w:szCs w:val="24"/>
        </w:rPr>
        <w:t xml:space="preserve">All except one </w:t>
      </w:r>
      <w:r w:rsidR="00731BCD" w:rsidRPr="00817299">
        <w:rPr>
          <w:rFonts w:ascii="Times New Roman" w:hAnsi="Times New Roman" w:cs="Times New Roman"/>
          <w:sz w:val="24"/>
          <w:szCs w:val="24"/>
        </w:rPr>
        <w:t>of the other studies</w:t>
      </w:r>
      <w:r w:rsidR="00712B15" w:rsidRPr="00817299">
        <w:rPr>
          <w:rFonts w:ascii="Times New Roman" w:hAnsi="Times New Roman" w:cs="Times New Roman"/>
          <w:sz w:val="24"/>
          <w:szCs w:val="24"/>
        </w:rPr>
        <w:t xml:space="preserve"> avoided probiotic use during menses, and </w:t>
      </w:r>
      <w:r w:rsidR="00DA4D27" w:rsidRPr="00817299">
        <w:rPr>
          <w:rFonts w:ascii="Times New Roman" w:hAnsi="Times New Roman" w:cs="Times New Roman"/>
          <w:sz w:val="24"/>
          <w:szCs w:val="24"/>
        </w:rPr>
        <w:t xml:space="preserve">in </w:t>
      </w:r>
      <w:r w:rsidR="00712B15" w:rsidRPr="00817299">
        <w:rPr>
          <w:rFonts w:ascii="Times New Roman" w:hAnsi="Times New Roman" w:cs="Times New Roman"/>
          <w:sz w:val="24"/>
          <w:szCs w:val="24"/>
        </w:rPr>
        <w:t>the one study that did not</w:t>
      </w:r>
      <w:r w:rsidR="00A20CDA">
        <w:rPr>
          <w:rFonts w:ascii="Times New Roman" w:hAnsi="Times New Roman" w:cs="Times New Roman"/>
          <w:sz w:val="24"/>
          <w:szCs w:val="24"/>
        </w:rPr>
        <w:t>, women used probiotics in-</w:t>
      </w:r>
      <w:r w:rsidR="00DA4D27" w:rsidRPr="00817299">
        <w:rPr>
          <w:rFonts w:ascii="Times New Roman" w:hAnsi="Times New Roman" w:cs="Times New Roman"/>
          <w:sz w:val="24"/>
          <w:szCs w:val="24"/>
        </w:rPr>
        <w:t xml:space="preserve">between and </w:t>
      </w:r>
      <w:r w:rsidR="00DA4D27" w:rsidRPr="00817299">
        <w:rPr>
          <w:rFonts w:ascii="Times New Roman" w:hAnsi="Times New Roman" w:cs="Times New Roman"/>
          <w:sz w:val="24"/>
          <w:szCs w:val="24"/>
        </w:rPr>
        <w:lastRenderedPageBreak/>
        <w:t>during menses</w:t>
      </w:r>
      <w:r w:rsidR="00712B15" w:rsidRPr="00817299">
        <w:rPr>
          <w:rFonts w:ascii="Times New Roman" w:hAnsi="Times New Roman" w:cs="Times New Roman"/>
          <w:sz w:val="24"/>
          <w:szCs w:val="24"/>
        </w:rPr>
        <w:t>.</w:t>
      </w:r>
      <w:r w:rsidR="00701762" w:rsidRPr="00817299">
        <w:rPr>
          <w:rFonts w:ascii="Times New Roman" w:hAnsi="Times New Roman" w:cs="Times New Roman"/>
          <w:sz w:val="24"/>
          <w:szCs w:val="24"/>
        </w:rPr>
        <w:fldChar w:fldCharType="begin"/>
      </w:r>
      <w:r w:rsidR="00701762" w:rsidRPr="00817299">
        <w:rPr>
          <w:rFonts w:ascii="Times New Roman" w:hAnsi="Times New Roman" w:cs="Times New Roman"/>
          <w:sz w:val="24"/>
          <w:szCs w:val="24"/>
        </w:rPr>
        <w:instrText xml:space="preserve"> ADDIN ZOTERO_ITEM CSL_CITATION {"citationID":"hdPvWIaD","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701762" w:rsidRPr="00817299">
        <w:rPr>
          <w:rFonts w:ascii="Times New Roman" w:hAnsi="Times New Roman" w:cs="Times New Roman"/>
          <w:sz w:val="24"/>
          <w:szCs w:val="24"/>
        </w:rPr>
        <w:fldChar w:fldCharType="separate"/>
      </w:r>
      <w:r w:rsidR="00701762" w:rsidRPr="00817299">
        <w:rPr>
          <w:rFonts w:ascii="Times New Roman" w:hAnsi="Times New Roman" w:cs="Times New Roman"/>
          <w:sz w:val="24"/>
          <w:szCs w:val="24"/>
          <w:vertAlign w:val="superscript"/>
        </w:rPr>
        <w:t>10</w:t>
      </w:r>
      <w:r w:rsidR="00701762" w:rsidRPr="00817299">
        <w:rPr>
          <w:rFonts w:ascii="Times New Roman" w:hAnsi="Times New Roman" w:cs="Times New Roman"/>
          <w:sz w:val="24"/>
          <w:szCs w:val="24"/>
        </w:rPr>
        <w:fldChar w:fldCharType="end"/>
      </w:r>
      <w:r w:rsidR="00701762" w:rsidRPr="00817299">
        <w:rPr>
          <w:rFonts w:ascii="Times New Roman" w:hAnsi="Times New Roman" w:cs="Times New Roman"/>
          <w:sz w:val="24"/>
          <w:szCs w:val="24"/>
        </w:rPr>
        <w:t xml:space="preserve"> </w:t>
      </w:r>
      <w:r w:rsidR="00B03A16" w:rsidRPr="00817299">
        <w:rPr>
          <w:rFonts w:ascii="Times New Roman" w:hAnsi="Times New Roman" w:cs="Times New Roman"/>
          <w:sz w:val="24"/>
          <w:szCs w:val="24"/>
        </w:rPr>
        <w:t>The two medium risk randomised controlled trials that compared vaginal probiotic use after initial antibiotic treatment to placebo or no-intervention controls as well as prolonged antibiotic use controls both showed that prolonged antibiotic use was more efficacious in redu</w:t>
      </w:r>
      <w:r w:rsidR="00322C29" w:rsidRPr="00817299">
        <w:rPr>
          <w:rFonts w:ascii="Times New Roman" w:hAnsi="Times New Roman" w:cs="Times New Roman"/>
          <w:sz w:val="24"/>
          <w:szCs w:val="24"/>
        </w:rPr>
        <w:t xml:space="preserve">cing BV recurrence than </w:t>
      </w:r>
      <w:r w:rsidR="00B03A16" w:rsidRPr="00817299">
        <w:rPr>
          <w:rFonts w:ascii="Times New Roman" w:hAnsi="Times New Roman" w:cs="Times New Roman"/>
          <w:sz w:val="24"/>
          <w:szCs w:val="24"/>
        </w:rPr>
        <w:t>probiotic use.</w:t>
      </w:r>
      <w:r w:rsidR="00701762"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MXyRh9Rs","properties":{"formattedCitation":"\\super 10,21\\nosupersub{}","plainCitation":"10,21","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43,"uris":["http://zotero.org/users/4950730/items/CJKHDTIR"],"uri":["http://zotero.org/users/4950730/items/CJKHDTIR"],"itemData":{"id":43,"type":"article-journal","title":"Efficacy of oral metronidazole with vaginal clindamycin or vaginal probiotic for bacterial vaginosis: randomised placebo-controlled double-blind trial","container-title":"PLoS ONE","page":"e34540","volume":"7","issue":"4","source":"Crossref","abstract":"Background: To determine if oral metronidazole (MTZ-400mg bid) with 2% vaginal clindamycin-cream (Clind) or a Lactobacillus acidophilus vaginal-probiotic containing oestriol (Prob) reduces 6-month bacterial vaginosis (BV) recurrence.\nMethods: Double-blind placebo-controlled parallel-group single-site study with balanced randomization (1:1:1) conducted at Melbourne Sexual Health Centre, Australia. Participants with symptomatic BV [Nugent Score (NS) = 7–10 or $3 Amsel’s criteria and NS = 4–10], were randomly allocated to MTZ-Clind, MTZ-Prob or MTZ-Placebo and assessed at 1,2,3 and 6 months. MTZ and Clind were administered for 7 days and Prob and Placebo for 12 days. Primary outcome was BV recurrence (NS of 7–10) on self-collected vaginal-swabs over 6-months. Cumulative BV recurrence rates were compared between groups by Chi-squared statistics. Kaplan-Meier, log rank and Cox regression analyses were used to compare time until and risk of BV recurrence between groups.\nResults: 450 18–50 year old females were randomized and 408 (91%), equally distributed between groups, provided $1 NS post-randomization and were included in analyses; 42 (9%) participants with no post-randomization data were excluded. Six-month retention rates were 78% (n = 351). One-month BV recurrence (NS 7–10) rates were 3.6% (5/140), 6.8% (9/133) and 9.6% (13/135) in the MTZ-Clind, MTZ-Prob and MTZ-Placebo groups respectively, p = 0.13. Hazard ratios (HR) for BV recurrence at one-month, adjusted for adherence to vaginal therapy, were 0.43 (95%CI 0.15–1.22) and 0.75 (95% CI 0.32–1.76) in the MTZ-Clind and MTZ-Prob groups compared to MTZ-Plac respectively. Cumulative 6-month BV recurrence was 28.2%; (95%CI 24.0–32.7%) with no difference between groups, p = 0.82; HRs for 6-month BV recurrence for MTZ-Clind and MTZ-Prob compared to MTZ-Plac, adjusted for adherence to vaginal therapy were 1.09(95% CI = 0.70–1.70) and 1.03(95% CI = 0.65–1.63), respectively. No serious adverse events occurred.\nConclusion: Combining the recommended first line therapies of oral metronidazole and vaginal clindamycin, or oral metronidazole with an extended-course of a commercially available vaginal-L.acidophilus probiotic, does not reduce BV recurrence.","DOI":"10.1371/journal.pone.0034540","ISSN":"1932-6203","title-short":"Efficacy of Oral Metronidazole with Vaginal Clindamycin or Vaginal Probiotic for Bacterial Vaginosis","language":"en","author":[{"family":"Bradshaw","given":"Catriona S."},{"family":"Pirotta","given":"Marie"},{"family":"De Guingand","given":"Deborah"},{"family":"Hocking","given":"Jane S."},{"family":"Morton","given":"Anna N."},{"family":"Garland","given":"Suzanne M."},{"family":"Fehler","given":"Glenda"},{"family":"Morrow","given":"Andrea"},{"family":"Walker","given":"Sandra"},{"family":"Vodstrcil","given":"Lenka A."},{"family":"Fairley","given":"Christopher K."}],"editor":[{"family":"Abdel-Aleem","given":"Hany"}],"issued":{"date-parts":[["2012",4,3]]}}}],"schema":"https://github.com/citation-style-language/schema/raw/master/csl-citation.json"} </w:instrText>
      </w:r>
      <w:r w:rsidR="00701762"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21</w:t>
      </w:r>
      <w:r w:rsidR="00701762" w:rsidRPr="00817299">
        <w:rPr>
          <w:rFonts w:ascii="Times New Roman" w:hAnsi="Times New Roman" w:cs="Times New Roman"/>
          <w:sz w:val="24"/>
          <w:szCs w:val="24"/>
        </w:rPr>
        <w:fldChar w:fldCharType="end"/>
      </w:r>
      <w:r w:rsidR="00B03A16" w:rsidRPr="00817299">
        <w:rPr>
          <w:rFonts w:ascii="Times New Roman" w:hAnsi="Times New Roman" w:cs="Times New Roman"/>
          <w:sz w:val="24"/>
          <w:szCs w:val="24"/>
        </w:rPr>
        <w:t xml:space="preserve">  </w:t>
      </w:r>
    </w:p>
    <w:p w14:paraId="715A7AFA" w14:textId="19094C17" w:rsidR="003874C4" w:rsidRPr="00817299" w:rsidRDefault="003874C4" w:rsidP="00C80EFD">
      <w:pPr>
        <w:widowControl w:val="0"/>
        <w:spacing w:after="0" w:line="480" w:lineRule="auto"/>
        <w:rPr>
          <w:rFonts w:ascii="Times New Roman" w:hAnsi="Times New Roman" w:cs="Times New Roman"/>
          <w:sz w:val="24"/>
          <w:szCs w:val="24"/>
        </w:rPr>
      </w:pPr>
    </w:p>
    <w:p w14:paraId="14B8CF06" w14:textId="16706AFA" w:rsidR="000C72DB" w:rsidRPr="00817299" w:rsidRDefault="000C72DB"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VVC outcomes</w:t>
      </w:r>
    </w:p>
    <w:p w14:paraId="4A65714E" w14:textId="7DA544D4" w:rsidR="003874C4" w:rsidRPr="00817299" w:rsidRDefault="003874C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Of the 12 studies with VVC as outcome</w:t>
      </w:r>
      <w:r w:rsidR="00A624E0" w:rsidRPr="00817299">
        <w:rPr>
          <w:rFonts w:ascii="Times New Roman" w:hAnsi="Times New Roman" w:cs="Times New Roman"/>
          <w:sz w:val="24"/>
          <w:szCs w:val="24"/>
        </w:rPr>
        <w:t xml:space="preserve">, one was judged to have medium, </w:t>
      </w:r>
      <w:r w:rsidRPr="00817299">
        <w:rPr>
          <w:rFonts w:ascii="Times New Roman" w:hAnsi="Times New Roman" w:cs="Times New Roman"/>
          <w:sz w:val="24"/>
          <w:szCs w:val="24"/>
        </w:rPr>
        <w:t>and 11 high</w:t>
      </w:r>
      <w:r w:rsidR="00A624E0" w:rsidRPr="00817299">
        <w:rPr>
          <w:rFonts w:ascii="Times New Roman" w:hAnsi="Times New Roman" w:cs="Times New Roman"/>
          <w:sz w:val="24"/>
          <w:szCs w:val="24"/>
        </w:rPr>
        <w:t>, overall</w:t>
      </w:r>
      <w:r w:rsidRPr="00817299">
        <w:rPr>
          <w:rFonts w:ascii="Times New Roman" w:hAnsi="Times New Roman" w:cs="Times New Roman"/>
          <w:sz w:val="24"/>
          <w:szCs w:val="24"/>
        </w:rPr>
        <w:t xml:space="preserve"> risk of bias (</w:t>
      </w:r>
      <w:r w:rsidR="00643832" w:rsidRPr="00817299">
        <w:rPr>
          <w:rFonts w:ascii="Times New Roman" w:hAnsi="Times New Roman" w:cs="Times New Roman"/>
          <w:sz w:val="24"/>
          <w:szCs w:val="24"/>
        </w:rPr>
        <w:t>Figure 2</w:t>
      </w:r>
      <w:r w:rsidRPr="00817299">
        <w:rPr>
          <w:rFonts w:ascii="Times New Roman" w:hAnsi="Times New Roman" w:cs="Times New Roman"/>
          <w:sz w:val="24"/>
          <w:szCs w:val="24"/>
        </w:rPr>
        <w:t xml:space="preserve">). </w:t>
      </w:r>
      <w:r w:rsidR="006D2CB1" w:rsidRPr="00817299">
        <w:rPr>
          <w:rFonts w:ascii="Times New Roman" w:hAnsi="Times New Roman" w:cs="Times New Roman"/>
          <w:sz w:val="24"/>
          <w:szCs w:val="24"/>
        </w:rPr>
        <w:t xml:space="preserve">Six of 12 studies </w:t>
      </w:r>
      <w:r w:rsidRPr="00817299">
        <w:rPr>
          <w:rFonts w:ascii="Times New Roman" w:hAnsi="Times New Roman" w:cs="Times New Roman"/>
          <w:sz w:val="24"/>
          <w:szCs w:val="24"/>
        </w:rPr>
        <w:t>were pre-post intervention studies</w:t>
      </w:r>
      <w:r w:rsidR="005D5835" w:rsidRPr="00817299">
        <w:rPr>
          <w:rFonts w:ascii="Times New Roman" w:hAnsi="Times New Roman" w:cs="Times New Roman"/>
          <w:sz w:val="24"/>
          <w:szCs w:val="24"/>
        </w:rPr>
        <w:t>,</w:t>
      </w:r>
      <w:r w:rsidR="00E928B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9eAQXIB7","properties":{"formattedCitation":"\\super 29,31,33,35,37,38,41\\nosupersub{}","plainCitation":"29,31,33,35,37,38,41","noteIndex":0},"citationItems":[{"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id":39,"uris":["http://zotero.org/users/4950730/items/6JAFNUX5"],"uri":["http://zotero.org/users/4950730/items/6JAFNUX5"],"itemData":{"id":39,"type":"article-journal","title":"Ultra-low-dose estriol and &lt;i&gt;Lactobacillus acidophilus&lt;/i&gt; vaginal tablets (Gynoflor®) for vaginal atrophy in postmenopausal breast cancer patients on aromatase inhibitors: pharmacokinetic, safety, and efficacy phase I clinical study","container-title":"Breast Cancer Research and Treatment","page":"371-379","volume":"145","issue":"2","source":"Crossref","DOI":"10.1007/s10549-014-2930-x","ISSN":"0167-6806, 1573-7217","title-short":"Ultra-low-dose estriol and Lactobacillus acidophilus vaginal tablets (Gynoflor®) for vaginal atrophy in postmenopausal breast cancer patients on aromatase inhibitors","language":"en","author":[{"family":"Donders","given":"Gilbert"},{"family":"Neven","given":"Patrick"},{"family":"Moegele","given":"Maximilian"},{"family":"Lintermans","given":"Anneleen"},{"family":"Bellen","given":"Gert"},{"family":"Prasauskas","given":"Valdas"},{"family":"Grob","given":"Philipp"},{"family":"Ortmann","given":"Olaf"},{"family":"Buchholz","given":"Stefan"}],"issued":{"date-parts":[["2014",6]]}}},{"id":36,"uris":["http://zotero.org/users/4950730/items/22ZBICD2"],"uri":["http://zotero.org/users/4950730/items/22ZBICD2"],"itemData":{"id":36,"type":"article-journal","title":"Effect of ultra-low-dose estriol and lactobacilli vaginal tablets (Gynoflor®) on inflammatory and infectious markers of the vaginal ecosystem in postmenopausal women with breast cancer on aromatase inhibitors","container-title":"European Journal of Clinical Microbiology &amp; Infectious Diseases","page":"2023-2028","volume":"34","issue":"10","source":"Crossref","DOI":"10.1007/s10096-015-2447-1","ISSN":"0934-9723, 1435-4373","language":"en","author":[{"family":"Donders","given":"G."},{"family":"Bellen","given":"G."},{"family":"Neven","given":"P."},{"family":"Grob","given":"P."},{"family":"Prasauskas","given":"V."},{"family":"Buchholz","given":"S."},{"family":"Ortmann","given":"O."}],"issued":{"date-parts":[["2015",10]]}}},{"id":62,"uris":["http://zotero.org/users/4950730/items/SQJUCIAU"],"uri":["http://zotero.org/users/4950730/items/SQJUCIAU"],"itemData":{"id":62,"type":"article-journal","title":"Gardnerella-associated vaginitis: comparison of three treatment modalities","container-title":"TURKISH JOURNAL OF MEDICAL SCIENCES","page":"171-173","volume":"28","source":"Zotero","abstract":"Objective: To compare three different treatment protocols for Gardnerella vaginalis with respect to cure rates and secondary vulvovaginal candidiasis.","language":"en","author":[{"family":"Özmen S","given":""},{"literal":"Turhan NO"},{"literal":"Seckin NC"}],"issued":{"date-parts":[["1998"]]}}},{"id":17,"uris":["http://zotero.org/users/4950730/items/ZRP7VBWI"],"uri":["http://zotero.org/users/4950730/items/ZRP7VBWI"],"itemData":{"id":17,"type":"article","title":"2009 VVC BV Tx Rhatany di Pierro Gazz Med Ital.pdf"}},{"id":40,"uris":["http://zotero.org/users/4950730/items/YP4BFR7G"],"uri":["http://zotero.org/users/4950730/items/YP4BFR7G"],"itemData":{"id":40,"type":"article-journal","title":"Effectiveness of the association of 2 probiotic strains formulated in a slow release vaginal product, in women affected by vulvovaginal candidiasis: a pilot study","container-title":"Journal of Clinical Gastroenterology","page":"S73-S80","volume":"46","source":"Crossref","DOI":"10.1097/MCG.0b013e3182684d71","ISSN":"0192-0790","title-short":"Effectiveness of the Association of 2 Probiotic Strains Formulated in a Slow Release Vaginal Product, in Women Affected by Vulvovaginal Candidiasis","language":"en","author":[{"family":"Vicariotto","given":"Franco"},{"family":"Del Piano","given":"Mario"},{"family":"Mogna","given":"Luca"},{"family":"Mogna","given":"Giovanni"}],"issued":{"date-parts":[["2012",10]]}}},{"id":827,"uris":["http://zotero.org/users/4950730/items/DKJSEJ3W"],"uri":["http://zotero.org/users/4950730/items/DKJSEJ3W"],"itemData":{"id":827,"type":"article-journal","title":"Thymol, eugenol and lactobacilli in a medical device for the treatment of bacterial vaginosis and vulvovaginal candidiasis","container-title":"The New Microbiologica","page":"220-224","volume":"41","issue":"3","source":"PubMed","abstract":"The aim of this non-interventional, observational, multicentre, open-label study was to assess the effectiveness of a vaginal gel containing extracts of Thymus vulgaris and Eugenia caryophyllus in conjunction with two specific lactobacilli strains (Lactobacillus fermentum LF10 and Lactobacillus plantarum LP02) specifically formulated in slow-release vaginal capsules, in treating bacterial vaginosis (BV), vulvovaginal candidiasis (VVC) or recurrent vulvovaginal candidiasis disease (RVVC) [Estromineral Probiogel (EPB) in Italy, or Saugella Probiogel; Meda Pharma - Mylan Group]. There was a statistically significant improvement in pruritus, burning, vulvovaginal oedema and erythema, dyspareunia and vaginal secretions in all diagnostic groups. At the end of the study, the microbiological evaluation was normal in 80.0% of cases with BV, 62.5% of cases with VVC and 100.0% with RVVC. The clinical data allow EPB to be recommended in the acute treatment of VVC and BV, suggesting that EPB is a useful maintenance treatment if there are recurrent episodes. Controlled studies are needed to confirm the efficacy of EPB in the treatment of recurrences and to identify the most appropriate dosage regimen.","ISSN":"1121-7138","note":"PMID: 29874389","journalAbbreviation":"New Microbiol.","language":"eng","author":[{"family":"Murina","given":"Filippo"},{"family":"Vicariotto","given":"Franco"},{"family":"Di Francesco","given":"Stefania"}],"issued":{"date-parts":[["2018"]]}}}],"schema":"https://github.com/citation-style-language/schema/raw/master/csl-citation.json"} </w:instrText>
      </w:r>
      <w:r w:rsidR="00E928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29,31,33,35,37,38,41</w:t>
      </w:r>
      <w:r w:rsidR="00E928B3" w:rsidRPr="00817299">
        <w:rPr>
          <w:rFonts w:ascii="Times New Roman" w:hAnsi="Times New Roman" w:cs="Times New Roman"/>
          <w:sz w:val="24"/>
          <w:szCs w:val="24"/>
        </w:rPr>
        <w:fldChar w:fldCharType="end"/>
      </w:r>
      <w:r w:rsidR="00E928B3" w:rsidRPr="00817299">
        <w:rPr>
          <w:rFonts w:ascii="Times New Roman" w:hAnsi="Times New Roman" w:cs="Times New Roman"/>
          <w:sz w:val="24"/>
          <w:szCs w:val="24"/>
        </w:rPr>
        <w:t xml:space="preserve"> </w:t>
      </w:r>
      <w:r w:rsidR="005D5835" w:rsidRPr="00817299">
        <w:rPr>
          <w:rFonts w:ascii="Times New Roman" w:hAnsi="Times New Roman" w:cs="Times New Roman"/>
          <w:sz w:val="24"/>
          <w:szCs w:val="24"/>
        </w:rPr>
        <w:t xml:space="preserve">two were non-randomised cohort studies with parallel comparison groups (one with a </w:t>
      </w:r>
      <w:r w:rsidR="0004514E" w:rsidRPr="00817299">
        <w:rPr>
          <w:rFonts w:ascii="Times New Roman" w:hAnsi="Times New Roman" w:cs="Times New Roman"/>
          <w:sz w:val="24"/>
          <w:szCs w:val="24"/>
        </w:rPr>
        <w:t xml:space="preserve">placebo </w:t>
      </w:r>
      <w:r w:rsidRPr="00817299">
        <w:rPr>
          <w:rFonts w:ascii="Times New Roman" w:hAnsi="Times New Roman" w:cs="Times New Roman"/>
          <w:sz w:val="24"/>
          <w:szCs w:val="24"/>
        </w:rPr>
        <w:t>group</w:t>
      </w:r>
      <w:r w:rsidR="00E928B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fjOj2VE3","properties":{"formattedCitation":"\\super 36\\nosupersub{}","plainCitation":"36","noteIndex":0},"citationItems":[{"id":37,"uris":["http://zotero.org/users/4950730/items/WUG4VBTX"],"uri":["http://zotero.org/users/4950730/items/WUG4VBTX"],"itemData":{"id":37,"type":"article-journal","title":"&lt;i&gt;Lactobacillus plantarum&lt;/i&gt; P17630 for preventing &lt;i&gt;Candida&lt;/i&gt; vaginitis recurrence: a retrospective comparative study","container-title":"European Journal of Obstetrics &amp; Gynecology and Reproductive Biology","page":"136-139","volume":"182","source":"Crossref","abstract":"Background: Recurrence is a frequent complaint of patients with vulvovaginal candidiasis (VVC). Although the pathogenesis of VVC remains a controversial issue, disruption of the balance between the vaginal microbiota may facilitate overgrowth by Candida. Some probiotic bacterial strains can suppress Candida albicans; Lactobacillus plantarum P17630 is able to attach to vaginal epithelial cells and signiﬁcantly reduce the adhesion of C. albicans.\nObjective: To evaluate the effect of the application of Lactobacillus plantarum P17630 in restoring the vaginal microbiota and prevention of relapses among women with acute VVC undergoing conventional (azole) local and main therapy.\nMethods: Retrospective comparative study. We recruited 89 women with a diagnosis of VVC, who were placed into two groups on the basis of reported treatment. The control group was treated with a daily dose of 2% clotrimazole vaginal cream at bedtime for 3 days, followed by vaginal application of a capsule containing lubricant once a day for 6 days and then once a week for another 4 weeks. The probiotic group was treated with the same azole-based protocol but followed by vaginal application of a capsule containing Lactobacillus plantarum P17630 (&gt;108 CFU) once a day for 6 days and then once a week for another 4 weeks beginning the day following clotrimazole discontinuation. Clinical and diagnostic patterns were monitored for three months of follow-up.\nResults: At the end of study the probiotic-treated women showed a statistically signiﬁcant increase in Lactobacillus values ‘‘+++’’ (80% versus 40%, p &lt; 0.001) and a better subjective resolution of symptoms such as vaginal discomfort described as burning or itching (90% versus 67.5%, p &lt; 0.03). Among controls there was a non-signiﬁcant increase at 3 months of recurrence of infection, but a signiﬁcant increase of women with value of pH = 5 or &gt;5.\nConclusion: Although the results of different studies are controversial, most have suggested use of probiotics in the prevention or treatment of VVC, and no adverse effects have been reported. Our data with L. plantarum P17630 (Gyno-Canesﬂor - Bayer) conﬁrm the role of this speciﬁc strain as a potential empirical preventive agent for reducing vaginal discomfort after conventional treatment of acute VVC and shifting the vaginal milieu toward a predominance of lactobacilli with an improvement of the vaginal pH value.","DOI":"10.1016/j.ejogrb.2014.09.018","ISSN":"03012115","title-short":"Lactobacillus plantarum P17630 for preventing Candida vaginitis recurrence","language":"en","author":[{"family":"De Seta","given":"F."},{"family":"Parazzini","given":"F."},{"family":"De Leo","given":"R."},{"family":"Banco","given":"R."},{"family":"Maso","given":"G.P."},{"family":"De Santo","given":"D."},{"family":"Sartore","given":"A."},{"family":"Stabile","given":"G."},{"family":"Inglese","given":"S."},{"family":"Tonon","given":"M."},{"family":"Restaino","given":"S."}],"issued":{"date-parts":[["2014",11]]}}}],"schema":"https://github.com/citation-style-language/schema/raw/master/csl-citation.json"} </w:instrText>
      </w:r>
      <w:r w:rsidR="00E928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6</w:t>
      </w:r>
      <w:r w:rsidR="00E928B3" w:rsidRPr="00817299">
        <w:rPr>
          <w:rFonts w:ascii="Times New Roman" w:hAnsi="Times New Roman" w:cs="Times New Roman"/>
          <w:sz w:val="24"/>
          <w:szCs w:val="24"/>
        </w:rPr>
        <w:fldChar w:fldCharType="end"/>
      </w:r>
      <w:r w:rsidR="00E928B3" w:rsidRPr="00817299">
        <w:rPr>
          <w:rFonts w:ascii="Times New Roman" w:hAnsi="Times New Roman" w:cs="Times New Roman"/>
          <w:sz w:val="24"/>
          <w:szCs w:val="24"/>
        </w:rPr>
        <w:t xml:space="preserve"> an</w:t>
      </w:r>
      <w:r w:rsidR="005D5835" w:rsidRPr="00817299">
        <w:rPr>
          <w:rFonts w:ascii="Times New Roman" w:hAnsi="Times New Roman" w:cs="Times New Roman"/>
          <w:sz w:val="24"/>
          <w:szCs w:val="24"/>
        </w:rPr>
        <w:t xml:space="preserve">d one comparing </w:t>
      </w:r>
      <w:r w:rsidR="009C57E0" w:rsidRPr="00817299">
        <w:rPr>
          <w:rFonts w:ascii="Times New Roman" w:hAnsi="Times New Roman" w:cs="Times New Roman"/>
          <w:sz w:val="24"/>
          <w:szCs w:val="24"/>
        </w:rPr>
        <w:t>fluconazole plus</w:t>
      </w:r>
      <w:r w:rsidR="006D2CB1" w:rsidRPr="00817299">
        <w:rPr>
          <w:rFonts w:ascii="Times New Roman" w:hAnsi="Times New Roman" w:cs="Times New Roman"/>
          <w:sz w:val="24"/>
          <w:szCs w:val="24"/>
        </w:rPr>
        <w:t xml:space="preserve"> probiotic to fluconazole only</w:t>
      </w:r>
      <w:r w:rsidR="00E928B3" w:rsidRPr="00817299">
        <w:rPr>
          <w:rFonts w:ascii="Times New Roman" w:hAnsi="Times New Roman" w:cs="Times New Roman"/>
          <w:sz w:val="24"/>
          <w:szCs w:val="24"/>
        </w:rPr>
        <w:fldChar w:fldCharType="begin"/>
      </w:r>
      <w:r w:rsidR="004C55B3" w:rsidRPr="00817299">
        <w:rPr>
          <w:rFonts w:ascii="Times New Roman" w:hAnsi="Times New Roman" w:cs="Times New Roman"/>
          <w:sz w:val="24"/>
          <w:szCs w:val="24"/>
        </w:rPr>
        <w:instrText xml:space="preserve"> ADDIN ZOTERO_ITEM CSL_CITATION {"citationID":"taZBFes4","properties":{"formattedCitation":"\\super 39\\nosupersub{}","plainCitation":"39","noteIndex":0},"citationItems":[{"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schema":"https://github.com/citation-style-language/schema/raw/master/csl-citation.json"} </w:instrText>
      </w:r>
      <w:r w:rsidR="00E928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9</w:t>
      </w:r>
      <w:r w:rsidR="00E928B3" w:rsidRPr="00817299">
        <w:rPr>
          <w:rFonts w:ascii="Times New Roman" w:hAnsi="Times New Roman" w:cs="Times New Roman"/>
          <w:sz w:val="24"/>
          <w:szCs w:val="24"/>
        </w:rPr>
        <w:fldChar w:fldCharType="end"/>
      </w:r>
      <w:r w:rsidR="006D2CB1" w:rsidRPr="00817299">
        <w:rPr>
          <w:rFonts w:ascii="Times New Roman" w:hAnsi="Times New Roman" w:cs="Times New Roman"/>
          <w:sz w:val="24"/>
          <w:szCs w:val="24"/>
        </w:rPr>
        <w:t>)</w:t>
      </w:r>
      <w:r w:rsidR="00E928B3"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and four were randomised controlled trials (two with </w:t>
      </w:r>
      <w:r w:rsidR="0004514E" w:rsidRPr="00817299">
        <w:rPr>
          <w:rFonts w:ascii="Times New Roman" w:hAnsi="Times New Roman" w:cs="Times New Roman"/>
          <w:sz w:val="24"/>
          <w:szCs w:val="24"/>
        </w:rPr>
        <w:t>a placebo</w:t>
      </w:r>
      <w:r w:rsidR="009C57E0" w:rsidRPr="00817299">
        <w:rPr>
          <w:rFonts w:ascii="Times New Roman" w:hAnsi="Times New Roman" w:cs="Times New Roman"/>
          <w:sz w:val="24"/>
          <w:szCs w:val="24"/>
        </w:rPr>
        <w:t xml:space="preserve"> group</w:t>
      </w:r>
      <w:r w:rsidRPr="00817299">
        <w:rPr>
          <w:rFonts w:ascii="Times New Roman" w:hAnsi="Times New Roman" w:cs="Times New Roman"/>
          <w:sz w:val="24"/>
          <w:szCs w:val="24"/>
        </w:rPr>
        <w:t>,</w:t>
      </w:r>
      <w:r w:rsidR="00E928B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ZfYo7x7k","properties":{"formattedCitation":"\\super 30,32\\nosupersub{}","plainCitation":"30,32","noteIndex":0},"citationItems":[{"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58,"uris":["http://zotero.org/users/4950730/items/H5F2VD27"],"uri":["http://zotero.org/users/4950730/items/H5F2VD27"],"itemData":{"id":58,"type":"article-journal","title":"Effect of lactobacillus in preventing post-antibiotic vulvovaginal candidiasis: a randomised controlled trial","container-title":"BMJ","page":"548","volume":"329","issue":"7465","source":"Crossref","abstract":"Objective To test whether oral or vaginal lactobacillus can prevent vulvovaginitis after antibiotic treatment. Design Randomised, placebo controlled, double blind, factorial 2×2 trial. Setting Fifty general practices and 16 pharmacies in Melbourne, Australia. Participants Non-pregnant women aged 18-50 years who required a short course of oral antibiotics for a non-gynaecological infection: 278 were enrolled in the study, and results were available for 235. Interventions Lactobacillus preparations taken orally or vaginally, or both, from enrolment until four days after completion of their antibiotic course. Main outcome measures Participants’ reports of symptoms of post-antibiotic vulvovaginitis, with microbiological evidence of candidiasis provided by a self obtained vaginal swab.\nResults Overall, 55/235 (23% (95% confidence interval 18% to 29%)) women developed post-antibiotic vulvovaginitis. Compared with placebo, the odds ratio for developing post-antibiotic vulvovaginitis with oral lactobacillus was 1.06 (95% confidence interval 0.58 to 1.94) and with vaginal lactobacillus 1.38 (0.75 to 2.54). Compliance with antibiotics and interventions was high. The trial was terminated after the second interim analysis because of lack of effect of the interventions. Given the data at this time, the chances of detecting a significant reduction in vulvovaginitis with oral or vaginal lactobacillus treatment were less than 0.032 and 0.0006 respectively if the trial proceeded to full enrolment.\nConclusions The use of oral or vaginal forms of lactobacillus to prevent post-antibiotic vulvovaginitis is not supported by these results. Further research on this subject is unlikely to be fruitful, unless new understandings about the pathogenesis of post-antibiotic vulvovaginitis indicate a possible role for lactobacillus.","DOI":"10.1136/bmj.38210.494977.DE","ISSN":"0959-8138, 1468-5833","title-short":"Effect of lactobacillus in preventing post-antibiotic vulvovaginal candidiasis","language":"en","author":[{"family":"Pirotta","given":"Marie"},{"family":"Gunn","given":"Jane"},{"family":"Chondros","given":"Patty"},{"family":"Grover","given":"Sonia"},{"family":"O'Malley","given":"Paula"},{"family":"Hurley","given":"Susan"},{"family":"Garland","given":"Suzanne"}],"issued":{"date-parts":[["2004",9,4]]}}}],"schema":"https://github.com/citation-style-language/schema/raw/master/csl-citation.json"} </w:instrText>
      </w:r>
      <w:r w:rsidR="00E928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0,32</w:t>
      </w:r>
      <w:r w:rsidR="00E928B3" w:rsidRPr="00817299">
        <w:rPr>
          <w:rFonts w:ascii="Times New Roman" w:hAnsi="Times New Roman" w:cs="Times New Roman"/>
          <w:sz w:val="24"/>
          <w:szCs w:val="24"/>
        </w:rPr>
        <w:fldChar w:fldCharType="end"/>
      </w:r>
      <w:r w:rsidR="00E928B3"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one with </w:t>
      </w:r>
      <w:r w:rsidR="0004514E" w:rsidRPr="00817299">
        <w:rPr>
          <w:rFonts w:ascii="Times New Roman" w:hAnsi="Times New Roman" w:cs="Times New Roman"/>
          <w:sz w:val="24"/>
          <w:szCs w:val="24"/>
        </w:rPr>
        <w:t xml:space="preserve">a ‘no intervention’ </w:t>
      </w:r>
      <w:r w:rsidR="009C57E0" w:rsidRPr="00817299">
        <w:rPr>
          <w:rFonts w:ascii="Times New Roman" w:hAnsi="Times New Roman" w:cs="Times New Roman"/>
          <w:sz w:val="24"/>
          <w:szCs w:val="24"/>
        </w:rPr>
        <w:t>group</w:t>
      </w:r>
      <w:r w:rsidR="005D5835" w:rsidRPr="00817299">
        <w:rPr>
          <w:rFonts w:ascii="Times New Roman" w:hAnsi="Times New Roman" w:cs="Times New Roman"/>
          <w:sz w:val="24"/>
          <w:szCs w:val="24"/>
        </w:rPr>
        <w:t>,</w:t>
      </w:r>
      <w:r w:rsidR="00E928B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HtPqz68h","properties":{"formattedCitation":"\\super 40\\nosupersub{}","plainCitation":"40","noteIndex":0},"citationItems":[{"id":527,"uris":["http://zotero.org/users/4950730/items/N8KQ74LD"],"uri":["http://zotero.org/users/4950730/items/N8KQ74LD"],"itemData":{"id":527,"type":"article-journal","title":"Local probiotic therapy for vaginal &lt;i&gt;Candida albicans&lt;/i&gt; infections","container-title":"Probiotics and Antimicrobial Proteins","page":"38-44","volume":"7","issue":"1","source":"link-springer-com.liverpool.idm.oclc.org","abstract":"The high rate of vaginal Candida albicans recurrence is attributed to azole resistance rates as high as 15 %. The aim of this study was to determine the clinical and microbiological efficacy of standard azole therapy for treatment of vaginal C. albicans infection alone and in combination with local probiotic as well as the effects on vaginal microbiota. This study included 436 women with vaginal candidiasis randomly assigned to two treatment groups. The first group, with 207 patients (12 dropouts), was administered 150 mg fluconazole and a single vaginal globule of fenticonazole (600 mg) on the same day. The second group of 209 patients (8 dropouts) followed the same treatment schedule; however, ten applications of a vaginal probiotic containing Lactobacillus acidophilus, L. rhamnosus, Streptococcus thermophilus, and L. delbrueckii subsp. bulgaricus were also administered beginning the fifth day after azole treatment. Microbiological analysis of the therapy efficacy in the first treatment group showed C. albicans resistance in over 30 % of patients. Clinical complaints persisted after treatment administration in 79.7 % (n = 165) of women in this group. Clinical complaints in the second group decreased to 31.1 % (n = 65) and microbiological efficacy also improved among investigated parameters, from 93.7 % (n = 193) to 95.2 % (n = 198). The local application of probiotics after administration of combined azoles for treatment of vaginal C. albicans infections increases therapy efficacy and could prevent relapse.","DOI":"10.1007/s12602-014-9176-0","ISSN":"1867-1306, 1867-1314","journalAbbreviation":"Probiotics &amp; Antimicro. Prot.","language":"en","author":[{"family":"Kovachev","given":"Stefan Miladinov"},{"family":"Vatcheva-Dobrevska","given":"Rossitza Stefanova"}],"issued":{"date-parts":[["2015",3,1]]}}}],"schema":"https://github.com/citation-style-language/schema/raw/master/csl-citation.json"} </w:instrText>
      </w:r>
      <w:r w:rsidR="00E928B3" w:rsidRPr="00817299">
        <w:rPr>
          <w:rFonts w:ascii="Times New Roman" w:hAnsi="Times New Roman" w:cs="Times New Roman"/>
          <w:sz w:val="24"/>
          <w:szCs w:val="24"/>
        </w:rPr>
        <w:fldChar w:fldCharType="separate"/>
      </w:r>
      <w:r w:rsidR="00E928B3" w:rsidRPr="00817299">
        <w:rPr>
          <w:rFonts w:ascii="Times New Roman" w:hAnsi="Times New Roman" w:cs="Times New Roman"/>
          <w:sz w:val="24"/>
          <w:szCs w:val="24"/>
          <w:vertAlign w:val="superscript"/>
        </w:rPr>
        <w:t>40</w:t>
      </w:r>
      <w:r w:rsidR="00E928B3" w:rsidRPr="00817299">
        <w:rPr>
          <w:rFonts w:ascii="Times New Roman" w:hAnsi="Times New Roman" w:cs="Times New Roman"/>
          <w:sz w:val="24"/>
          <w:szCs w:val="24"/>
        </w:rPr>
        <w:fldChar w:fldCharType="end"/>
      </w:r>
      <w:r w:rsidR="00E928B3" w:rsidRPr="00817299">
        <w:rPr>
          <w:rFonts w:ascii="Times New Roman" w:hAnsi="Times New Roman" w:cs="Times New Roman"/>
          <w:sz w:val="24"/>
          <w:szCs w:val="24"/>
        </w:rPr>
        <w:t xml:space="preserve"> </w:t>
      </w:r>
      <w:r w:rsidR="005D5835" w:rsidRPr="00817299">
        <w:rPr>
          <w:rFonts w:ascii="Times New Roman" w:hAnsi="Times New Roman" w:cs="Times New Roman"/>
          <w:sz w:val="24"/>
          <w:szCs w:val="24"/>
        </w:rPr>
        <w:t>and one</w:t>
      </w:r>
      <w:r w:rsidRPr="00817299">
        <w:rPr>
          <w:rFonts w:ascii="Times New Roman" w:hAnsi="Times New Roman" w:cs="Times New Roman"/>
          <w:sz w:val="24"/>
          <w:szCs w:val="24"/>
        </w:rPr>
        <w:t xml:space="preserve"> </w:t>
      </w:r>
      <w:r w:rsidR="006D2CB1" w:rsidRPr="00817299">
        <w:rPr>
          <w:rFonts w:ascii="Times New Roman" w:hAnsi="Times New Roman" w:cs="Times New Roman"/>
          <w:sz w:val="24"/>
          <w:szCs w:val="24"/>
        </w:rPr>
        <w:t xml:space="preserve">comparing </w:t>
      </w:r>
      <w:r w:rsidRPr="00817299">
        <w:rPr>
          <w:rFonts w:ascii="Times New Roman" w:hAnsi="Times New Roman" w:cs="Times New Roman"/>
          <w:sz w:val="24"/>
          <w:szCs w:val="24"/>
        </w:rPr>
        <w:t>itraconazole</w:t>
      </w:r>
      <w:r w:rsidR="005D5835" w:rsidRPr="00817299">
        <w:rPr>
          <w:rFonts w:ascii="Times New Roman" w:hAnsi="Times New Roman" w:cs="Times New Roman"/>
          <w:sz w:val="24"/>
          <w:szCs w:val="24"/>
        </w:rPr>
        <w:t xml:space="preserve"> </w:t>
      </w:r>
      <w:r w:rsidR="009C57E0" w:rsidRPr="00817299">
        <w:rPr>
          <w:rFonts w:ascii="Times New Roman" w:hAnsi="Times New Roman" w:cs="Times New Roman"/>
          <w:sz w:val="24"/>
          <w:szCs w:val="24"/>
        </w:rPr>
        <w:t>plus</w:t>
      </w:r>
      <w:r w:rsidR="006D2CB1" w:rsidRPr="00817299">
        <w:rPr>
          <w:rFonts w:ascii="Times New Roman" w:hAnsi="Times New Roman" w:cs="Times New Roman"/>
          <w:sz w:val="24"/>
          <w:szCs w:val="24"/>
        </w:rPr>
        <w:t xml:space="preserve"> probiotic </w:t>
      </w:r>
      <w:r w:rsidR="005D5835" w:rsidRPr="00817299">
        <w:rPr>
          <w:rFonts w:ascii="Times New Roman" w:hAnsi="Times New Roman" w:cs="Times New Roman"/>
          <w:sz w:val="24"/>
          <w:szCs w:val="24"/>
        </w:rPr>
        <w:t xml:space="preserve">to </w:t>
      </w:r>
      <w:r w:rsidR="009C57E0" w:rsidRPr="00817299">
        <w:rPr>
          <w:rFonts w:ascii="Times New Roman" w:hAnsi="Times New Roman" w:cs="Times New Roman"/>
          <w:sz w:val="24"/>
          <w:szCs w:val="24"/>
        </w:rPr>
        <w:t>itraconazole only</w:t>
      </w:r>
      <w:r w:rsidR="00E928B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VIxwvP75","properties":{"formattedCitation":"\\super 34\\nosupersub{}","plainCitation":"34","noteIndex":0},"citationItems":[{"id":48,"uris":["http://zotero.org/users/4950730/items/W38WSYUD"],"uri":["http://zotero.org/users/4950730/items/W38WSYUD"],"itemData":{"id":48,"type":"article-journal","title":"Monthly itraconazole versus classic homeopathy for the treatment of recurrent vulvovaginal candidiasis: a randomised trial: Monthly itraconazole versus classic homeopathy for treatment of RVVC","container-title":"BJOG: An International Journal of Obstetrics &amp; Gynaecology","page":"1499-1505","volume":"116","issue":"11","source":"Crossref","DOI":"10.1111/j.1471-0528.2009.02262.x","ISSN":"14700328","title-short":"Monthly itraconazole versus classic homeopathy for the treatment of recurrent vulvovaginal candidiasis","language":"en","author":[{"family":"Witt","given":"A"},{"family":"Kaufmann","given":"U"},{"family":"Bitschnau","given":"M"},{"family":"Tempfer","given":"C"},{"family":"Özbal","given":"A"},{"family":"Haytouglu","given":"E"},{"family":"Gregor","given":"H"},{"family":"Kiss","given":"H"}],"issued":{"date-parts":[["2009",10]]}}}],"schema":"https://github.com/citation-style-language/schema/raw/master/csl-citation.json"} </w:instrText>
      </w:r>
      <w:r w:rsidR="00E928B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4</w:t>
      </w:r>
      <w:r w:rsidR="00E928B3" w:rsidRPr="00817299">
        <w:rPr>
          <w:rFonts w:ascii="Times New Roman" w:hAnsi="Times New Roman" w:cs="Times New Roman"/>
          <w:sz w:val="24"/>
          <w:szCs w:val="24"/>
        </w:rPr>
        <w:fldChar w:fldCharType="end"/>
      </w:r>
      <w:r w:rsidRPr="00817299">
        <w:rPr>
          <w:rFonts w:ascii="Times New Roman" w:hAnsi="Times New Roman" w:cs="Times New Roman"/>
          <w:sz w:val="24"/>
          <w:szCs w:val="24"/>
        </w:rPr>
        <w:t>)</w:t>
      </w:r>
      <w:r w:rsidR="0008753D" w:rsidRPr="00817299">
        <w:rPr>
          <w:rFonts w:ascii="Times New Roman" w:hAnsi="Times New Roman" w:cs="Times New Roman"/>
          <w:sz w:val="24"/>
          <w:szCs w:val="24"/>
        </w:rPr>
        <w:t xml:space="preserve"> (</w:t>
      </w:r>
      <w:r w:rsidR="00036CDE" w:rsidRPr="00817299">
        <w:rPr>
          <w:rFonts w:ascii="Times New Roman" w:hAnsi="Times New Roman" w:cs="Times New Roman"/>
          <w:sz w:val="24"/>
          <w:szCs w:val="24"/>
        </w:rPr>
        <w:t>T</w:t>
      </w:r>
      <w:r w:rsidR="0008753D" w:rsidRPr="00817299">
        <w:rPr>
          <w:rFonts w:ascii="Times New Roman" w:hAnsi="Times New Roman" w:cs="Times New Roman"/>
          <w:sz w:val="24"/>
          <w:szCs w:val="24"/>
        </w:rPr>
        <w:t>able 2</w:t>
      </w:r>
      <w:r w:rsidR="00643832" w:rsidRPr="00817299">
        <w:rPr>
          <w:rFonts w:ascii="Times New Roman" w:hAnsi="Times New Roman" w:cs="Times New Roman"/>
          <w:sz w:val="24"/>
          <w:szCs w:val="24"/>
        </w:rPr>
        <w:t>)</w:t>
      </w:r>
      <w:r w:rsidRPr="00817299">
        <w:rPr>
          <w:rFonts w:ascii="Times New Roman" w:hAnsi="Times New Roman" w:cs="Times New Roman"/>
          <w:sz w:val="24"/>
          <w:szCs w:val="24"/>
        </w:rPr>
        <w:t xml:space="preserve">. The one </w:t>
      </w:r>
      <w:r w:rsidR="005D5835" w:rsidRPr="00817299">
        <w:rPr>
          <w:rFonts w:ascii="Times New Roman" w:hAnsi="Times New Roman" w:cs="Times New Roman"/>
          <w:sz w:val="24"/>
          <w:szCs w:val="24"/>
        </w:rPr>
        <w:t xml:space="preserve">medium risk </w:t>
      </w:r>
      <w:r w:rsidRPr="00817299">
        <w:rPr>
          <w:rFonts w:ascii="Times New Roman" w:hAnsi="Times New Roman" w:cs="Times New Roman"/>
          <w:sz w:val="24"/>
          <w:szCs w:val="24"/>
        </w:rPr>
        <w:t>study was a randomised placebo-controlled trial.</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yKl9zCtn","properties":{"formattedCitation":"\\super 30\\nosupersub{}","plainCitation":"30","noteIndex":0},"citationItems":[{"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0</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p>
    <w:p w14:paraId="08E00EF5" w14:textId="5F7E74E0" w:rsidR="005C4A0C" w:rsidRPr="00817299" w:rsidRDefault="005C4A0C" w:rsidP="00C80EFD">
      <w:pPr>
        <w:widowControl w:val="0"/>
        <w:spacing w:after="0" w:line="480" w:lineRule="auto"/>
        <w:rPr>
          <w:rFonts w:ascii="Times New Roman" w:hAnsi="Times New Roman" w:cs="Times New Roman"/>
          <w:sz w:val="24"/>
          <w:szCs w:val="24"/>
        </w:rPr>
      </w:pPr>
    </w:p>
    <w:p w14:paraId="6F931B7F" w14:textId="723CCCD8" w:rsidR="000F58F6" w:rsidRPr="00817299" w:rsidRDefault="00F726CE" w:rsidP="00C80EFD">
      <w:pPr>
        <w:widowControl w:val="0"/>
        <w:spacing w:after="0" w:line="480" w:lineRule="auto"/>
        <w:rPr>
          <w:rFonts w:ascii="Times New Roman" w:hAnsi="Times New Roman" w:cs="Times New Roman"/>
          <w:sz w:val="24"/>
          <w:szCs w:val="24"/>
          <w:vertAlign w:val="superscript"/>
        </w:rPr>
      </w:pPr>
      <w:r w:rsidRPr="00817299">
        <w:rPr>
          <w:rFonts w:ascii="Times New Roman" w:hAnsi="Times New Roman" w:cs="Times New Roman"/>
          <w:sz w:val="24"/>
          <w:szCs w:val="24"/>
        </w:rPr>
        <w:t>Four</w:t>
      </w:r>
      <w:r w:rsidR="005D5835" w:rsidRPr="00817299">
        <w:rPr>
          <w:rFonts w:ascii="Times New Roman" w:hAnsi="Times New Roman" w:cs="Times New Roman"/>
          <w:sz w:val="24"/>
          <w:szCs w:val="24"/>
        </w:rPr>
        <w:t xml:space="preserve"> of the 12 </w:t>
      </w:r>
      <w:r w:rsidR="006D2CB1" w:rsidRPr="00817299">
        <w:rPr>
          <w:rFonts w:ascii="Times New Roman" w:hAnsi="Times New Roman" w:cs="Times New Roman"/>
          <w:sz w:val="24"/>
          <w:szCs w:val="24"/>
        </w:rPr>
        <w:t xml:space="preserve">probiotic </w:t>
      </w:r>
      <w:r w:rsidR="005D5835" w:rsidRPr="00817299">
        <w:rPr>
          <w:rFonts w:ascii="Times New Roman" w:hAnsi="Times New Roman" w:cs="Times New Roman"/>
          <w:sz w:val="24"/>
          <w:szCs w:val="24"/>
        </w:rPr>
        <w:t xml:space="preserve">studies </w:t>
      </w:r>
      <w:r w:rsidR="008463CD" w:rsidRPr="00817299">
        <w:rPr>
          <w:rFonts w:ascii="Times New Roman" w:hAnsi="Times New Roman" w:cs="Times New Roman"/>
          <w:sz w:val="24"/>
          <w:szCs w:val="24"/>
        </w:rPr>
        <w:t xml:space="preserve">with a VVC outcome </w:t>
      </w:r>
      <w:r w:rsidR="005D5835" w:rsidRPr="00817299">
        <w:rPr>
          <w:rFonts w:ascii="Times New Roman" w:hAnsi="Times New Roman" w:cs="Times New Roman"/>
          <w:sz w:val="24"/>
          <w:szCs w:val="24"/>
        </w:rPr>
        <w:t>reported on VVC cure (</w:t>
      </w:r>
      <w:r w:rsidR="001B5286" w:rsidRPr="00817299">
        <w:rPr>
          <w:rFonts w:ascii="Times New Roman" w:hAnsi="Times New Roman" w:cs="Times New Roman"/>
          <w:sz w:val="24"/>
          <w:szCs w:val="24"/>
        </w:rPr>
        <w:t xml:space="preserve">all </w:t>
      </w:r>
      <w:r w:rsidR="005D5835" w:rsidRPr="00817299">
        <w:rPr>
          <w:rFonts w:ascii="Times New Roman" w:hAnsi="Times New Roman" w:cs="Times New Roman"/>
          <w:sz w:val="24"/>
          <w:szCs w:val="24"/>
        </w:rPr>
        <w:t xml:space="preserve">without </w:t>
      </w:r>
      <w:r w:rsidR="006D2CB1" w:rsidRPr="00817299">
        <w:rPr>
          <w:rFonts w:ascii="Times New Roman" w:hAnsi="Times New Roman" w:cs="Times New Roman"/>
          <w:sz w:val="24"/>
          <w:szCs w:val="24"/>
        </w:rPr>
        <w:t xml:space="preserve">any </w:t>
      </w:r>
      <w:r w:rsidR="005D5835" w:rsidRPr="00817299">
        <w:rPr>
          <w:rFonts w:ascii="Times New Roman" w:hAnsi="Times New Roman" w:cs="Times New Roman"/>
          <w:sz w:val="24"/>
          <w:szCs w:val="24"/>
        </w:rPr>
        <w:t>antifungal use)</w:t>
      </w:r>
      <w:r w:rsidRPr="00817299">
        <w:rPr>
          <w:rFonts w:ascii="Times New Roman" w:hAnsi="Times New Roman" w:cs="Times New Roman"/>
          <w:sz w:val="24"/>
          <w:szCs w:val="24"/>
        </w:rPr>
        <w:t>, eight</w:t>
      </w:r>
      <w:r w:rsidR="006D2CB1" w:rsidRPr="00817299">
        <w:rPr>
          <w:rFonts w:ascii="Times New Roman" w:hAnsi="Times New Roman" w:cs="Times New Roman"/>
          <w:sz w:val="24"/>
          <w:szCs w:val="24"/>
        </w:rPr>
        <w:t xml:space="preserve"> on VVC</w:t>
      </w:r>
      <w:r w:rsidR="009E7F69" w:rsidRPr="00817299">
        <w:rPr>
          <w:rFonts w:ascii="Times New Roman" w:hAnsi="Times New Roman" w:cs="Times New Roman"/>
          <w:sz w:val="24"/>
          <w:szCs w:val="24"/>
        </w:rPr>
        <w:t xml:space="preserve"> </w:t>
      </w:r>
      <w:r w:rsidR="00CF2CD8" w:rsidRPr="00817299">
        <w:rPr>
          <w:rFonts w:ascii="Times New Roman" w:hAnsi="Times New Roman" w:cs="Times New Roman"/>
          <w:sz w:val="24"/>
          <w:szCs w:val="24"/>
        </w:rPr>
        <w:t xml:space="preserve">recurrence or </w:t>
      </w:r>
      <w:r w:rsidR="009E7F69" w:rsidRPr="00817299">
        <w:rPr>
          <w:rFonts w:ascii="Times New Roman" w:hAnsi="Times New Roman" w:cs="Times New Roman"/>
          <w:sz w:val="24"/>
          <w:szCs w:val="24"/>
        </w:rPr>
        <w:t>incidence</w:t>
      </w:r>
      <w:r w:rsidR="005D5835" w:rsidRPr="00817299">
        <w:rPr>
          <w:rFonts w:ascii="Times New Roman" w:hAnsi="Times New Roman" w:cs="Times New Roman"/>
          <w:sz w:val="24"/>
          <w:szCs w:val="24"/>
        </w:rPr>
        <w:t xml:space="preserve"> (</w:t>
      </w:r>
      <w:r w:rsidRPr="00817299">
        <w:rPr>
          <w:rFonts w:ascii="Times New Roman" w:hAnsi="Times New Roman" w:cs="Times New Roman"/>
          <w:sz w:val="24"/>
          <w:szCs w:val="24"/>
        </w:rPr>
        <w:t>2/8</w:t>
      </w:r>
      <w:r w:rsidR="006D2CB1" w:rsidRPr="00817299">
        <w:rPr>
          <w:rFonts w:ascii="Times New Roman" w:hAnsi="Times New Roman" w:cs="Times New Roman"/>
          <w:sz w:val="24"/>
          <w:szCs w:val="24"/>
        </w:rPr>
        <w:t xml:space="preserve"> wi</w:t>
      </w:r>
      <w:r w:rsidR="004D239D" w:rsidRPr="00817299">
        <w:rPr>
          <w:rFonts w:ascii="Times New Roman" w:hAnsi="Times New Roman" w:cs="Times New Roman"/>
          <w:sz w:val="24"/>
          <w:szCs w:val="24"/>
        </w:rPr>
        <w:t>th concurrent antifungal use</w:t>
      </w:r>
      <w:r w:rsidR="006D2CB1" w:rsidRPr="00817299">
        <w:rPr>
          <w:rFonts w:ascii="Times New Roman" w:hAnsi="Times New Roman" w:cs="Times New Roman"/>
          <w:sz w:val="24"/>
          <w:szCs w:val="24"/>
        </w:rPr>
        <w:t xml:space="preserve">, </w:t>
      </w:r>
      <w:r w:rsidRPr="00817299">
        <w:rPr>
          <w:rFonts w:ascii="Times New Roman" w:hAnsi="Times New Roman" w:cs="Times New Roman"/>
          <w:sz w:val="24"/>
          <w:szCs w:val="24"/>
        </w:rPr>
        <w:t>2/8</w:t>
      </w:r>
      <w:r w:rsidR="009E7F69" w:rsidRPr="00817299">
        <w:rPr>
          <w:rFonts w:ascii="Times New Roman" w:hAnsi="Times New Roman" w:cs="Times New Roman"/>
          <w:sz w:val="24"/>
          <w:szCs w:val="24"/>
        </w:rPr>
        <w:t xml:space="preserve"> </w:t>
      </w:r>
      <w:r w:rsidR="004D239D" w:rsidRPr="00817299">
        <w:rPr>
          <w:rFonts w:ascii="Times New Roman" w:hAnsi="Times New Roman" w:cs="Times New Roman"/>
          <w:sz w:val="24"/>
          <w:szCs w:val="24"/>
        </w:rPr>
        <w:t>after antifungal use</w:t>
      </w:r>
      <w:r w:rsidR="006D2CB1" w:rsidRPr="00817299">
        <w:rPr>
          <w:rFonts w:ascii="Times New Roman" w:hAnsi="Times New Roman" w:cs="Times New Roman"/>
          <w:sz w:val="24"/>
          <w:szCs w:val="24"/>
        </w:rPr>
        <w:t xml:space="preserve">, </w:t>
      </w:r>
      <w:r w:rsidRPr="00817299">
        <w:rPr>
          <w:rFonts w:ascii="Times New Roman" w:hAnsi="Times New Roman" w:cs="Times New Roman"/>
          <w:sz w:val="24"/>
          <w:szCs w:val="24"/>
        </w:rPr>
        <w:t>2/8</w:t>
      </w:r>
      <w:r w:rsidR="004D239D" w:rsidRPr="00817299">
        <w:rPr>
          <w:rFonts w:ascii="Times New Roman" w:hAnsi="Times New Roman" w:cs="Times New Roman"/>
          <w:sz w:val="24"/>
          <w:szCs w:val="24"/>
        </w:rPr>
        <w:t xml:space="preserve"> after antibiotic treatment</w:t>
      </w:r>
      <w:r w:rsidR="00A33A03" w:rsidRPr="00817299">
        <w:rPr>
          <w:rFonts w:ascii="Times New Roman" w:hAnsi="Times New Roman" w:cs="Times New Roman"/>
          <w:sz w:val="24"/>
          <w:szCs w:val="24"/>
        </w:rPr>
        <w:t xml:space="preserve"> for another indication and</w:t>
      </w:r>
      <w:r w:rsidR="004D239D" w:rsidRPr="00817299">
        <w:rPr>
          <w:rFonts w:ascii="Times New Roman" w:hAnsi="Times New Roman" w:cs="Times New Roman"/>
          <w:sz w:val="24"/>
          <w:szCs w:val="24"/>
        </w:rPr>
        <w:t xml:space="preserve"> no antifungal use</w:t>
      </w:r>
      <w:r w:rsidR="009E7F69" w:rsidRPr="00817299">
        <w:rPr>
          <w:rFonts w:ascii="Times New Roman" w:hAnsi="Times New Roman" w:cs="Times New Roman"/>
          <w:sz w:val="24"/>
          <w:szCs w:val="24"/>
        </w:rPr>
        <w:t xml:space="preserve">, and </w:t>
      </w:r>
      <w:r w:rsidRPr="00817299">
        <w:rPr>
          <w:rFonts w:ascii="Times New Roman" w:hAnsi="Times New Roman" w:cs="Times New Roman"/>
          <w:sz w:val="24"/>
          <w:szCs w:val="24"/>
        </w:rPr>
        <w:t>2/8</w:t>
      </w:r>
      <w:r w:rsidR="009E7F69" w:rsidRPr="00817299">
        <w:rPr>
          <w:rFonts w:ascii="Times New Roman" w:hAnsi="Times New Roman" w:cs="Times New Roman"/>
          <w:sz w:val="24"/>
          <w:szCs w:val="24"/>
        </w:rPr>
        <w:t xml:space="preserve"> without any antifungal or antibiotic use</w:t>
      </w:r>
      <w:r w:rsidR="005D5835" w:rsidRPr="00817299">
        <w:rPr>
          <w:rFonts w:ascii="Times New Roman" w:hAnsi="Times New Roman" w:cs="Times New Roman"/>
          <w:sz w:val="24"/>
          <w:szCs w:val="24"/>
        </w:rPr>
        <w:t>)</w:t>
      </w:r>
      <w:r w:rsidR="003F62C6" w:rsidRPr="00817299">
        <w:rPr>
          <w:rFonts w:ascii="Times New Roman" w:hAnsi="Times New Roman" w:cs="Times New Roman"/>
          <w:sz w:val="24"/>
          <w:szCs w:val="24"/>
        </w:rPr>
        <w:t>, and two</w:t>
      </w:r>
      <w:r w:rsidR="005D5835" w:rsidRPr="00817299">
        <w:rPr>
          <w:rFonts w:ascii="Times New Roman" w:hAnsi="Times New Roman" w:cs="Times New Roman"/>
          <w:sz w:val="24"/>
          <w:szCs w:val="24"/>
        </w:rPr>
        <w:t xml:space="preserve"> on both</w:t>
      </w:r>
      <w:r w:rsidR="004E5F9B" w:rsidRPr="00817299">
        <w:rPr>
          <w:rFonts w:ascii="Times New Roman" w:hAnsi="Times New Roman" w:cs="Times New Roman"/>
          <w:sz w:val="24"/>
          <w:szCs w:val="24"/>
        </w:rPr>
        <w:t xml:space="preserve"> (</w:t>
      </w:r>
      <w:r w:rsidR="0023128A">
        <w:rPr>
          <w:rFonts w:ascii="Times New Roman" w:hAnsi="Times New Roman" w:cs="Times New Roman"/>
          <w:sz w:val="24"/>
          <w:szCs w:val="24"/>
        </w:rPr>
        <w:t>Table 2</w:t>
      </w:r>
      <w:r w:rsidR="004E5F9B" w:rsidRPr="00817299">
        <w:rPr>
          <w:rFonts w:ascii="Times New Roman" w:hAnsi="Times New Roman" w:cs="Times New Roman"/>
          <w:sz w:val="24"/>
          <w:szCs w:val="24"/>
        </w:rPr>
        <w:t>)</w:t>
      </w:r>
      <w:r w:rsidR="005D5835" w:rsidRPr="00817299">
        <w:rPr>
          <w:rFonts w:ascii="Times New Roman" w:hAnsi="Times New Roman" w:cs="Times New Roman"/>
          <w:sz w:val="24"/>
          <w:szCs w:val="24"/>
        </w:rPr>
        <w:t xml:space="preserve">. </w:t>
      </w:r>
      <w:r w:rsidR="001B5286" w:rsidRPr="00817299">
        <w:rPr>
          <w:rFonts w:ascii="Times New Roman" w:hAnsi="Times New Roman" w:cs="Times New Roman"/>
          <w:sz w:val="24"/>
          <w:szCs w:val="24"/>
        </w:rPr>
        <w:t xml:space="preserve">The </w:t>
      </w:r>
      <w:r w:rsidRPr="00817299">
        <w:rPr>
          <w:rFonts w:ascii="Times New Roman" w:hAnsi="Times New Roman" w:cs="Times New Roman"/>
          <w:sz w:val="24"/>
          <w:szCs w:val="24"/>
        </w:rPr>
        <w:t>four</w:t>
      </w:r>
      <w:r w:rsidR="00D70B6A" w:rsidRPr="00817299">
        <w:rPr>
          <w:rFonts w:ascii="Times New Roman" w:hAnsi="Times New Roman" w:cs="Times New Roman"/>
          <w:sz w:val="24"/>
          <w:szCs w:val="24"/>
        </w:rPr>
        <w:t xml:space="preserve"> studies that reported on </w:t>
      </w:r>
      <w:r w:rsidR="001B5286" w:rsidRPr="00817299">
        <w:rPr>
          <w:rFonts w:ascii="Times New Roman" w:hAnsi="Times New Roman" w:cs="Times New Roman"/>
          <w:sz w:val="24"/>
          <w:szCs w:val="24"/>
        </w:rPr>
        <w:t>VVC cure were pre-post intervention studies in women who received probiotic treatment in the absence of antifungal treatment.</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uaIbyzEi","properties":{"formattedCitation":"\\super 29,33,35,41\\nosupersub{}","plainCitation":"29,33,35,41","noteIndex":0},"citationItems":[{"id":526,"uris":["http://zotero.org/users/4950730/items/ZL3HHGL5"],"uri":["http://zotero.org/users/4950730/items/ZL3HHGL5"],"itemData":{"id":526,"type":"article-journal","title":"Efficacy of vaginal preparation containing &lt;i&gt;Lactobacillus acidophilus&lt;/i&gt;, lactic acid and deodorized garlic extract in treatment and prevention of symptomatic bacterial vaginitis: result from a single-arm pilot study","container-title":"Italian Journal of Gynaecology &amp; Obstetrics","page":"21-31","volume":"30","issue":"1","source":"Zotero","abstract":"Several studies indicate that the re-establishment of a physiological ecosystem by the re-colonization of vaginal mucosa with lactobacilli is an effective strategy for treating and preventing vaginal dysbiosis. We aimed to analyse the effects of a vaginal probiotic preparation containing Lactobacillus acidophilus, lactic acid and deodorized garlic extract and its ability to restore physiological conditions in women with symptomatic vaginitis. We conducted a uncontrolled clinical trial on 60 heathy and regularly menstruated women aged 18 to 45 with symptomatic bacterial vaginitis and a positive history for recurrences. All enrolled women were directed to apply a vaginal tablet containing a probiotic preparation of Lactobacillus acidophilus LA14, lactic acid and deodorized garlic extract according to the following schedule: 1 tablet/day for 14 consecutive nights. Overall a significant restoration (p&lt;0.05) of the eubiosis condition was observed when data detected at baseline (T0) were compared with those detected 14 days after the start of treatment (T1) and 4 weeks after the end of treatment (T2). In only 9 cases (15%) a clinical and microbiological diagnosis of vaginitis was confirmed at T2. The relapse occurred in only 2 cases (3%). Vaginally administered probiotic preparation containing Lactobacillus acidophilus, lactic acid and deodorized garlic extract is safe and effective in treatment and prevention of symptomatic bacterial vaginitis.","language":"en","author":[{"family":"Rapisarda","given":"Agnese Maria Chiara"},{"family":"Caldaci","given":"Lisa"},{"family":"Valenti","given":"Gaetano"},{"family":"Brescia","given":"Roberta"},{"family":"Sapia","given":"Fabrizio"},{"family":"Sarpietro","given":"Giuseppe"},{"family":"Bambili","given":"Elisa"},{"family":"Panella","given":"Marco Marzio"}],"issued":{"date-parts":[["2018"]]}}},{"id":17,"uris":["http://zotero.org/users/4950730/items/ZRP7VBWI"],"uri":["http://zotero.org/users/4950730/items/ZRP7VBWI"],"itemData":{"id":17,"type":"article","title":"2009 VVC BV Tx Rhatany di Pierro Gazz Med Ital.pdf"}},{"id":40,"uris":["http://zotero.org/users/4950730/items/YP4BFR7G"],"uri":["http://zotero.org/users/4950730/items/YP4BFR7G"],"itemData":{"id":40,"type":"article-journal","title":"Effectiveness of the association of 2 probiotic strains formulated in a slow release vaginal product, in women affected by vulvovaginal candidiasis: a pilot study","container-title":"Journal of Clinical Gastroenterology","page":"S73-S80","volume":"46","source":"Crossref","DOI":"10.1097/MCG.0b013e3182684d71","ISSN":"0192-0790","title-short":"Effectiveness of the Association of 2 Probiotic Strains Formulated in a Slow Release Vaginal Product, in Women Affected by Vulvovaginal Candidiasis","language":"en","author":[{"family":"Vicariotto","given":"Franco"},{"family":"Del Piano","given":"Mario"},{"family":"Mogna","given":"Luca"},{"family":"Mogna","given":"Giovanni"}],"issued":{"date-parts":[["2012",10]]}}},{"id":827,"uris":["http://zotero.org/users/4950730/items/DKJSEJ3W"],"uri":["http://zotero.org/users/4950730/items/DKJSEJ3W"],"itemData":{"id":827,"type":"article-journal","title":"Thymol, eugenol and lactobacilli in a medical device for the treatment of bacterial vaginosis and vulvovaginal candidiasis","container-title":"The New Microbiologica","page":"220-224","volume":"41","issue":"3","source":"PubMed","abstract":"The aim of this non-interventional, observational, multicentre, open-label study was to assess the effectiveness of a vaginal gel containing extracts of Thymus vulgaris and Eugenia caryophyllus in conjunction with two specific lactobacilli strains (Lactobacillus fermentum LF10 and Lactobacillus plantarum LP02) specifically formulated in slow-release vaginal capsules, in treating bacterial vaginosis (BV), vulvovaginal candidiasis (VVC) or recurrent vulvovaginal candidiasis disease (RVVC) [Estromineral Probiogel (EPB) in Italy, or Saugella Probiogel; Meda Pharma - Mylan Group]. There was a statistically significant improvement in pruritus, burning, vulvovaginal oedema and erythema, dyspareunia and vaginal secretions in all diagnostic groups. At the end of the study, the microbiological evaluation was normal in 80.0% of cases with BV, 62.5% of cases with VVC and 100.0% with RVVC. The clinical data allow EPB to be recommended in the acute treatment of VVC and BV, suggesting that EPB is a useful maintenance treatment if there are recurrent episodes. Controlled studies are needed to confirm the efficacy of EPB in the treatment of recurrences and to identify the most appropriate dosage regimen.","ISSN":"1121-7138","note":"PMID: 29874389","journalAbbreviation":"New Microbiol.","language":"eng","author":[{"family":"Murina","given":"Filippo"},{"family":"Vicariotto","given":"Franco"},{"family":"Di Francesco","given":"Stefania"}],"issued":{"date-parts":[["2018"]]}}}],"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29,33,35,41</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r w:rsidR="001B5286" w:rsidRPr="00817299">
        <w:rPr>
          <w:rFonts w:ascii="Times New Roman" w:hAnsi="Times New Roman" w:cs="Times New Roman"/>
          <w:sz w:val="24"/>
          <w:szCs w:val="24"/>
        </w:rPr>
        <w:t xml:space="preserve">They reported cure fractions ranging from </w:t>
      </w:r>
      <w:r w:rsidRPr="00817299">
        <w:rPr>
          <w:rFonts w:ascii="Times New Roman" w:hAnsi="Times New Roman" w:cs="Times New Roman"/>
          <w:sz w:val="24"/>
          <w:szCs w:val="24"/>
        </w:rPr>
        <w:t>57</w:t>
      </w:r>
      <w:r w:rsidR="001B5286" w:rsidRPr="00817299">
        <w:rPr>
          <w:rFonts w:ascii="Times New Roman" w:hAnsi="Times New Roman" w:cs="Times New Roman"/>
          <w:sz w:val="24"/>
          <w:szCs w:val="24"/>
        </w:rPr>
        <w:t>-100%</w:t>
      </w:r>
      <w:r w:rsidR="00A33A03" w:rsidRPr="00817299">
        <w:rPr>
          <w:rFonts w:ascii="Times New Roman" w:hAnsi="Times New Roman" w:cs="Times New Roman"/>
          <w:sz w:val="24"/>
          <w:szCs w:val="24"/>
        </w:rPr>
        <w:t xml:space="preserve"> after </w:t>
      </w:r>
      <w:r w:rsidR="00B7200C" w:rsidRPr="00817299">
        <w:rPr>
          <w:rFonts w:ascii="Times New Roman" w:hAnsi="Times New Roman" w:cs="Times New Roman"/>
          <w:sz w:val="24"/>
          <w:szCs w:val="24"/>
        </w:rPr>
        <w:t>therapy duration</w:t>
      </w:r>
      <w:r w:rsidR="00A33A03" w:rsidRPr="00817299">
        <w:rPr>
          <w:rFonts w:ascii="Times New Roman" w:hAnsi="Times New Roman" w:cs="Times New Roman"/>
          <w:sz w:val="24"/>
          <w:szCs w:val="24"/>
        </w:rPr>
        <w:t>s ranging</w:t>
      </w:r>
      <w:r w:rsidR="00B7200C" w:rsidRPr="00817299">
        <w:rPr>
          <w:rFonts w:ascii="Times New Roman" w:hAnsi="Times New Roman" w:cs="Times New Roman"/>
          <w:sz w:val="24"/>
          <w:szCs w:val="24"/>
        </w:rPr>
        <w:t xml:space="preserve"> </w:t>
      </w:r>
      <w:r w:rsidR="00A33A03" w:rsidRPr="00817299">
        <w:rPr>
          <w:rFonts w:ascii="Times New Roman" w:hAnsi="Times New Roman" w:cs="Times New Roman"/>
          <w:sz w:val="24"/>
          <w:szCs w:val="24"/>
        </w:rPr>
        <w:t>from six days to two months, but</w:t>
      </w:r>
      <w:r w:rsidR="00B7200C" w:rsidRPr="00817299">
        <w:rPr>
          <w:rFonts w:ascii="Times New Roman" w:hAnsi="Times New Roman" w:cs="Times New Roman"/>
          <w:sz w:val="24"/>
          <w:szCs w:val="24"/>
        </w:rPr>
        <w:t xml:space="preserve"> VVC recurrence </w:t>
      </w:r>
      <w:r w:rsidRPr="00817299">
        <w:rPr>
          <w:rFonts w:ascii="Times New Roman" w:hAnsi="Times New Roman" w:cs="Times New Roman"/>
          <w:sz w:val="24"/>
          <w:szCs w:val="24"/>
        </w:rPr>
        <w:t xml:space="preserve">beyond one month </w:t>
      </w:r>
      <w:r w:rsidR="00B7200C" w:rsidRPr="00817299">
        <w:rPr>
          <w:rFonts w:ascii="Times New Roman" w:hAnsi="Times New Roman" w:cs="Times New Roman"/>
          <w:sz w:val="24"/>
          <w:szCs w:val="24"/>
        </w:rPr>
        <w:t>after treatment cessation was not assessed</w:t>
      </w:r>
      <w:r w:rsidR="001B5286" w:rsidRPr="00817299">
        <w:rPr>
          <w:rFonts w:ascii="Times New Roman" w:hAnsi="Times New Roman" w:cs="Times New Roman"/>
          <w:sz w:val="24"/>
          <w:szCs w:val="24"/>
        </w:rPr>
        <w:t xml:space="preserve">. </w:t>
      </w:r>
      <w:r w:rsidR="000608C5" w:rsidRPr="00817299">
        <w:rPr>
          <w:rFonts w:ascii="Times New Roman" w:hAnsi="Times New Roman" w:cs="Times New Roman"/>
          <w:sz w:val="24"/>
          <w:szCs w:val="24"/>
        </w:rPr>
        <w:t>The four studies that assessed VVC recurrence after combi</w:t>
      </w:r>
      <w:r w:rsidR="004D239D" w:rsidRPr="00817299">
        <w:rPr>
          <w:rFonts w:ascii="Times New Roman" w:hAnsi="Times New Roman" w:cs="Times New Roman"/>
          <w:sz w:val="24"/>
          <w:szCs w:val="24"/>
        </w:rPr>
        <w:t>ned probiotic/antifungal treatment</w:t>
      </w:r>
      <w:r w:rsidR="000608C5" w:rsidRPr="00817299">
        <w:rPr>
          <w:rFonts w:ascii="Times New Roman" w:hAnsi="Times New Roman" w:cs="Times New Roman"/>
          <w:sz w:val="24"/>
          <w:szCs w:val="24"/>
        </w:rPr>
        <w:t xml:space="preserve"> showed mixed results: </w:t>
      </w:r>
      <w:r w:rsidR="00A33A03" w:rsidRPr="00817299">
        <w:rPr>
          <w:rFonts w:ascii="Times New Roman" w:hAnsi="Times New Roman" w:cs="Times New Roman"/>
          <w:sz w:val="24"/>
          <w:szCs w:val="24"/>
        </w:rPr>
        <w:t>two studies that compared</w:t>
      </w:r>
      <w:r w:rsidR="00E54CFE" w:rsidRPr="00817299">
        <w:rPr>
          <w:rFonts w:ascii="Times New Roman" w:hAnsi="Times New Roman" w:cs="Times New Roman"/>
          <w:sz w:val="24"/>
          <w:szCs w:val="24"/>
        </w:rPr>
        <w:t xml:space="preserve"> antifungal </w:t>
      </w:r>
      <w:r w:rsidR="001C428F" w:rsidRPr="00817299">
        <w:rPr>
          <w:rFonts w:ascii="Times New Roman" w:hAnsi="Times New Roman" w:cs="Times New Roman"/>
          <w:sz w:val="24"/>
          <w:szCs w:val="24"/>
        </w:rPr>
        <w:t xml:space="preserve">plus probiotic </w:t>
      </w:r>
      <w:r w:rsidR="00A33A03" w:rsidRPr="00817299">
        <w:rPr>
          <w:rFonts w:ascii="Times New Roman" w:hAnsi="Times New Roman" w:cs="Times New Roman"/>
          <w:sz w:val="24"/>
          <w:szCs w:val="24"/>
        </w:rPr>
        <w:t xml:space="preserve">use with </w:t>
      </w:r>
      <w:r w:rsidR="00E54CFE" w:rsidRPr="00817299">
        <w:rPr>
          <w:rFonts w:ascii="Times New Roman" w:hAnsi="Times New Roman" w:cs="Times New Roman"/>
          <w:sz w:val="24"/>
          <w:szCs w:val="24"/>
        </w:rPr>
        <w:t>antifungal</w:t>
      </w:r>
      <w:r w:rsidR="000608C5" w:rsidRPr="00817299">
        <w:rPr>
          <w:rFonts w:ascii="Times New Roman" w:hAnsi="Times New Roman" w:cs="Times New Roman"/>
          <w:sz w:val="24"/>
          <w:szCs w:val="24"/>
        </w:rPr>
        <w:t xml:space="preserve"> </w:t>
      </w:r>
      <w:r w:rsidR="00E54CFE" w:rsidRPr="00817299">
        <w:rPr>
          <w:rFonts w:ascii="Times New Roman" w:hAnsi="Times New Roman" w:cs="Times New Roman"/>
          <w:sz w:val="24"/>
          <w:szCs w:val="24"/>
        </w:rPr>
        <w:t xml:space="preserve">use </w:t>
      </w:r>
      <w:r w:rsidR="000608C5" w:rsidRPr="00817299">
        <w:rPr>
          <w:rFonts w:ascii="Times New Roman" w:hAnsi="Times New Roman" w:cs="Times New Roman"/>
          <w:sz w:val="24"/>
          <w:szCs w:val="24"/>
        </w:rPr>
        <w:lastRenderedPageBreak/>
        <w:t>alone</w:t>
      </w:r>
      <w:r w:rsidR="00E54CFE" w:rsidRPr="00817299">
        <w:rPr>
          <w:rFonts w:ascii="Times New Roman" w:hAnsi="Times New Roman" w:cs="Times New Roman"/>
          <w:sz w:val="24"/>
          <w:szCs w:val="24"/>
        </w:rPr>
        <w:t xml:space="preserve"> showed no difference in VVC recurrence between the groups,</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IQYhaFkM","properties":{"formattedCitation":"\\super 34,39\\nosupersub{}","plainCitation":"34,39","noteIndex":0},"citationItems":[{"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48,"uris":["http://zotero.org/users/4950730/items/W38WSYUD"],"uri":["http://zotero.org/users/4950730/items/W38WSYUD"],"itemData":{"id":48,"type":"article-journal","title":"Monthly itraconazole versus classic homeopathy for the treatment of recurrent vulvovaginal candidiasis: a randomised trial: Monthly itraconazole versus classic homeopathy for treatment of RVVC","container-title":"BJOG: An International Journal of Obstetrics &amp; Gynaecology","page":"1499-1505","volume":"116","issue":"11","source":"Crossref","DOI":"10.1111/j.1471-0528.2009.02262.x","ISSN":"14700328","title-short":"Monthly itraconazole versus classic homeopathy for the treatment of recurrent vulvovaginal candidiasis","language":"en","author":[{"family":"Witt","given":"A"},{"family":"Kaufmann","given":"U"},{"family":"Bitschnau","given":"M"},{"family":"Tempfer","given":"C"},{"family":"Özbal","given":"A"},{"family":"Haytouglu","given":"E"},{"family":"Gregor","given":"H"},{"family":"Kiss","given":"H"}],"issued":{"date-parts":[["2009",10]]}}}],"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4,39</w:t>
      </w:r>
      <w:r w:rsidR="00123A3A" w:rsidRPr="00817299">
        <w:rPr>
          <w:rFonts w:ascii="Times New Roman" w:hAnsi="Times New Roman" w:cs="Times New Roman"/>
          <w:sz w:val="24"/>
          <w:szCs w:val="24"/>
        </w:rPr>
        <w:fldChar w:fldCharType="end"/>
      </w:r>
      <w:r w:rsidR="00A33A03" w:rsidRPr="00817299">
        <w:rPr>
          <w:rFonts w:ascii="Times New Roman" w:hAnsi="Times New Roman" w:cs="Times New Roman"/>
          <w:sz w:val="24"/>
          <w:szCs w:val="24"/>
        </w:rPr>
        <w:t xml:space="preserve"> and two studies that compared </w:t>
      </w:r>
      <w:r w:rsidR="00E54CFE" w:rsidRPr="00817299">
        <w:rPr>
          <w:rFonts w:ascii="Times New Roman" w:hAnsi="Times New Roman" w:cs="Times New Roman"/>
          <w:sz w:val="24"/>
          <w:szCs w:val="24"/>
        </w:rPr>
        <w:t xml:space="preserve">probiotic after antifungal use </w:t>
      </w:r>
      <w:r w:rsidR="00A33A03" w:rsidRPr="00817299">
        <w:rPr>
          <w:rFonts w:ascii="Times New Roman" w:hAnsi="Times New Roman" w:cs="Times New Roman"/>
          <w:sz w:val="24"/>
          <w:szCs w:val="24"/>
        </w:rPr>
        <w:t xml:space="preserve">with </w:t>
      </w:r>
      <w:r w:rsidR="006247DD" w:rsidRPr="00817299">
        <w:rPr>
          <w:rFonts w:ascii="Times New Roman" w:hAnsi="Times New Roman" w:cs="Times New Roman"/>
          <w:sz w:val="24"/>
          <w:szCs w:val="24"/>
        </w:rPr>
        <w:t xml:space="preserve">either </w:t>
      </w:r>
      <w:r w:rsidR="00E54CFE" w:rsidRPr="00817299">
        <w:rPr>
          <w:rFonts w:ascii="Times New Roman" w:hAnsi="Times New Roman" w:cs="Times New Roman"/>
          <w:sz w:val="24"/>
          <w:szCs w:val="24"/>
        </w:rPr>
        <w:t>placebo</w:t>
      </w:r>
      <w:r w:rsidR="006758D7" w:rsidRPr="00817299">
        <w:rPr>
          <w:rFonts w:ascii="Times New Roman" w:hAnsi="Times New Roman" w:cs="Times New Roman"/>
          <w:sz w:val="24"/>
          <w:szCs w:val="24"/>
        </w:rPr>
        <w:t xml:space="preserve"> </w:t>
      </w:r>
      <w:r w:rsidR="00E54CFE" w:rsidRPr="00817299">
        <w:rPr>
          <w:rFonts w:ascii="Times New Roman" w:hAnsi="Times New Roman" w:cs="Times New Roman"/>
          <w:sz w:val="24"/>
          <w:szCs w:val="24"/>
        </w:rPr>
        <w:t>after antifungal use</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KpftM9f9","properties":{"formattedCitation":"\\super 36\\nosupersub{}","plainCitation":"36","noteIndex":0},"citationItems":[{"id":37,"uris":["http://zotero.org/users/4950730/items/WUG4VBTX"],"uri":["http://zotero.org/users/4950730/items/WUG4VBTX"],"itemData":{"id":37,"type":"article-journal","title":"&lt;i&gt;Lactobacillus plantarum&lt;/i&gt; P17630 for preventing &lt;i&gt;Candida&lt;/i&gt; vaginitis recurrence: a retrospective comparative study","container-title":"European Journal of Obstetrics &amp; Gynecology and Reproductive Biology","page":"136-139","volume":"182","source":"Crossref","abstract":"Background: Recurrence is a frequent complaint of patients with vulvovaginal candidiasis (VVC). Although the pathogenesis of VVC remains a controversial issue, disruption of the balance between the vaginal microbiota may facilitate overgrowth by Candida. Some probiotic bacterial strains can suppress Candida albicans; Lactobacillus plantarum P17630 is able to attach to vaginal epithelial cells and signiﬁcantly reduce the adhesion of C. albicans.\nObjective: To evaluate the effect of the application of Lactobacillus plantarum P17630 in restoring the vaginal microbiota and prevention of relapses among women with acute VVC undergoing conventional (azole) local and main therapy.\nMethods: Retrospective comparative study. We recruited 89 women with a diagnosis of VVC, who were placed into two groups on the basis of reported treatment. The control group was treated with a daily dose of 2% clotrimazole vaginal cream at bedtime for 3 days, followed by vaginal application of a capsule containing lubricant once a day for 6 days and then once a week for another 4 weeks. The probiotic group was treated with the same azole-based protocol but followed by vaginal application of a capsule containing Lactobacillus plantarum P17630 (&gt;108 CFU) once a day for 6 days and then once a week for another 4 weeks beginning the day following clotrimazole discontinuation. Clinical and diagnostic patterns were monitored for three months of follow-up.\nResults: At the end of study the probiotic-treated women showed a statistically signiﬁcant increase in Lactobacillus values ‘‘+++’’ (80% versus 40%, p &lt; 0.001) and a better subjective resolution of symptoms such as vaginal discomfort described as burning or itching (90% versus 67.5%, p &lt; 0.03). Among controls there was a non-signiﬁcant increase at 3 months of recurrence of infection, but a signiﬁcant increase of women with value of pH = 5 or &gt;5.\nConclusion: Although the results of different studies are controversial, most have suggested use of probiotics in the prevention or treatment of VVC, and no adverse effects have been reported. Our data with L. plantarum P17630 (Gyno-Canesﬂor - Bayer) conﬁrm the role of this speciﬁc strain as a potential empirical preventive agent for reducing vaginal discomfort after conventional treatment of acute VVC and shifting the vaginal milieu toward a predominance of lactobacilli with an improvement of the vaginal pH value.","DOI":"10.1016/j.ejogrb.2014.09.018","ISSN":"03012115","title-short":"Lactobacillus plantarum P17630 for preventing Candida vaginitis recurrence","language":"en","author":[{"family":"De Seta","given":"F."},{"family":"Parazzini","given":"F."},{"family":"De Leo","given":"R."},{"family":"Banco","given":"R."},{"family":"Maso","given":"G.P."},{"family":"De Santo","given":"D."},{"family":"Sartore","given":"A."},{"family":"Stabile","given":"G."},{"family":"Inglese","given":"S."},{"family":"Tonon","given":"M."},{"family":"Restaino","given":"S."}],"issued":{"date-parts":[["2014",11]]}}}],"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6</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vertAlign w:val="superscript"/>
        </w:rPr>
        <w:t xml:space="preserve"> </w:t>
      </w:r>
      <w:r w:rsidR="00E54CFE" w:rsidRPr="00817299">
        <w:rPr>
          <w:rFonts w:ascii="Times New Roman" w:hAnsi="Times New Roman" w:cs="Times New Roman"/>
          <w:sz w:val="24"/>
          <w:szCs w:val="24"/>
        </w:rPr>
        <w:t>or antifungal use alone</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eZcKWAxl","properties":{"formattedCitation":"\\super 40\\nosupersub{}","plainCitation":"40","noteIndex":0},"citationItems":[{"id":527,"uris":["http://zotero.org/users/4950730/items/N8KQ74LD"],"uri":["http://zotero.org/users/4950730/items/N8KQ74LD"],"itemData":{"id":527,"type":"article-journal","title":"Local probiotic therapy for vaginal &lt;i&gt;Candida albicans&lt;/i&gt; infections","container-title":"Probiotics and Antimicrobial Proteins","page":"38-44","volume":"7","issue":"1","source":"link-springer-com.liverpool.idm.oclc.org","abstract":"The high rate of vaginal Candida albicans recurrence is attributed to azole resistance rates as high as 15 %. The aim of this study was to determine the clinical and microbiological efficacy of standard azole therapy for treatment of vaginal C. albicans infection alone and in combination with local probiotic as well as the effects on vaginal microbiota. This study included 436 women with vaginal candidiasis randomly assigned to two treatment groups. The first group, with 207 patients (12 dropouts), was administered 150 mg fluconazole and a single vaginal globule of fenticonazole (600 mg) on the same day. The second group of 209 patients (8 dropouts) followed the same treatment schedule; however, ten applications of a vaginal probiotic containing Lactobacillus acidophilus, L. rhamnosus, Streptococcus thermophilus, and L. delbrueckii subsp. bulgaricus were also administered beginning the fifth day after azole treatment. Microbiological analysis of the therapy efficacy in the first treatment group showed C. albicans resistance in over 30 % of patients. Clinical complaints persisted after treatment administration in 79.7 % (n = 165) of women in this group. Clinical complaints in the second group decreased to 31.1 % (n = 65) and microbiological efficacy also improved among investigated parameters, from 93.7 % (n = 193) to 95.2 % (n = 198). The local application of probiotics after administration of combined azoles for treatment of vaginal C. albicans infections increases therapy efficacy and could prevent relapse.","DOI":"10.1007/s12602-014-9176-0","ISSN":"1867-1306, 1867-1314","journalAbbreviation":"Probiotics &amp; Antimicro. Prot.","language":"en","author":[{"family":"Kovachev","given":"Stefan Miladinov"},{"family":"Vatcheva-Dobrevska","given":"Rossitza Stefanova"}],"issued":{"date-parts":[["2015",3,1]]}}}],"schema":"https://github.com/citation-style-language/schema/raw/master/csl-citation.json"} </w:instrText>
      </w:r>
      <w:r w:rsidR="00123A3A" w:rsidRPr="00817299">
        <w:rPr>
          <w:rFonts w:ascii="Times New Roman" w:hAnsi="Times New Roman" w:cs="Times New Roman"/>
          <w:sz w:val="24"/>
          <w:szCs w:val="24"/>
        </w:rPr>
        <w:fldChar w:fldCharType="separate"/>
      </w:r>
      <w:r w:rsidR="00123A3A" w:rsidRPr="00817299">
        <w:rPr>
          <w:rFonts w:ascii="Times New Roman" w:hAnsi="Times New Roman" w:cs="Times New Roman"/>
          <w:sz w:val="24"/>
          <w:szCs w:val="24"/>
          <w:vertAlign w:val="superscript"/>
        </w:rPr>
        <w:t>40</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r w:rsidR="00E54CFE" w:rsidRPr="00817299">
        <w:rPr>
          <w:rFonts w:ascii="Times New Roman" w:hAnsi="Times New Roman" w:cs="Times New Roman"/>
          <w:sz w:val="24"/>
          <w:szCs w:val="24"/>
        </w:rPr>
        <w:t>showed significantly lower VVC recurrence.</w:t>
      </w:r>
      <w:r w:rsidR="000608C5" w:rsidRPr="00817299">
        <w:rPr>
          <w:rFonts w:ascii="Times New Roman" w:hAnsi="Times New Roman" w:cs="Times New Roman"/>
          <w:sz w:val="24"/>
          <w:szCs w:val="24"/>
        </w:rPr>
        <w:t xml:space="preserve"> </w:t>
      </w:r>
      <w:r w:rsidR="00CF2CD8" w:rsidRPr="00817299">
        <w:rPr>
          <w:rFonts w:ascii="Times New Roman" w:hAnsi="Times New Roman" w:cs="Times New Roman"/>
          <w:sz w:val="24"/>
          <w:szCs w:val="24"/>
        </w:rPr>
        <w:t>One of t</w:t>
      </w:r>
      <w:r w:rsidR="0010664D" w:rsidRPr="00817299">
        <w:rPr>
          <w:rFonts w:ascii="Times New Roman" w:hAnsi="Times New Roman" w:cs="Times New Roman"/>
          <w:sz w:val="24"/>
          <w:szCs w:val="24"/>
        </w:rPr>
        <w:t xml:space="preserve">he two studies that assessed VVC incidence after antibiotic use for a non-VVC indication </w:t>
      </w:r>
      <w:r w:rsidR="00A21AB1" w:rsidRPr="00817299">
        <w:rPr>
          <w:rFonts w:ascii="Times New Roman" w:hAnsi="Times New Roman" w:cs="Times New Roman"/>
          <w:sz w:val="24"/>
          <w:szCs w:val="24"/>
        </w:rPr>
        <w:t xml:space="preserve">showed </w:t>
      </w:r>
      <w:r w:rsidR="00CF2CD8" w:rsidRPr="00817299">
        <w:rPr>
          <w:rFonts w:ascii="Times New Roman" w:hAnsi="Times New Roman" w:cs="Times New Roman"/>
          <w:sz w:val="24"/>
          <w:szCs w:val="24"/>
        </w:rPr>
        <w:t>reduced VVC incidence</w:t>
      </w:r>
      <w:r w:rsidR="00123A3A"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E8JH7ara","properties":{"formattedCitation":"\\super 31\\nosupersub{}","plainCitation":"31","noteIndex":0},"citationItems":[{"id":62,"uris":["http://zotero.org/users/4950730/items/SQJUCIAU"],"uri":["http://zotero.org/users/4950730/items/SQJUCIAU"],"itemData":{"id":62,"type":"article-journal","title":"Gardnerella-associated vaginitis: comparison of three treatment modalities","container-title":"TURKISH JOURNAL OF MEDICAL SCIENCES","page":"171-173","volume":"28","source":"Zotero","abstract":"Objective: To compare three different treatment protocols for Gardnerella vaginalis with respect to cure rates and secondary vulvovaginal candidiasis.","language":"en","author":[{"family":"Özmen S","given":""},{"literal":"Turhan NO"},{"literal":"Seckin NC"}],"issued":{"date-parts":[["1998"]]}}}],"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1</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a</w:t>
      </w:r>
      <w:r w:rsidR="00CF2CD8" w:rsidRPr="00817299">
        <w:rPr>
          <w:rFonts w:ascii="Times New Roman" w:hAnsi="Times New Roman" w:cs="Times New Roman"/>
          <w:sz w:val="24"/>
          <w:szCs w:val="24"/>
        </w:rPr>
        <w:t>nd the other one did not.</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D9NlnI3N","properties":{"formattedCitation":"\\super 32\\nosupersub{}","plainCitation":"32","noteIndex":0},"citationItems":[{"id":58,"uris":["http://zotero.org/users/4950730/items/H5F2VD27"],"uri":["http://zotero.org/users/4950730/items/H5F2VD27"],"itemData":{"id":58,"type":"article-journal","title":"Effect of lactobacillus in preventing post-antibiotic vulvovaginal candidiasis: a randomised controlled trial","container-title":"BMJ","page":"548","volume":"329","issue":"7465","source":"Crossref","abstract":"Objective To test whether oral or vaginal lactobacillus can prevent vulvovaginitis after antibiotic treatment. Design Randomised, placebo controlled, double blind, factorial 2×2 trial. Setting Fifty general practices and 16 pharmacies in Melbourne, Australia. Participants Non-pregnant women aged 18-50 years who required a short course of oral antibiotics for a non-gynaecological infection: 278 were enrolled in the study, and results were available for 235. Interventions Lactobacillus preparations taken orally or vaginally, or both, from enrolment until four days after completion of their antibiotic course. Main outcome measures Participants’ reports of symptoms of post-antibiotic vulvovaginitis, with microbiological evidence of candidiasis provided by a self obtained vaginal swab.\nResults Overall, 55/235 (23% (95% confidence interval 18% to 29%)) women developed post-antibiotic vulvovaginitis. Compared with placebo, the odds ratio for developing post-antibiotic vulvovaginitis with oral lactobacillus was 1.06 (95% confidence interval 0.58 to 1.94) and with vaginal lactobacillus 1.38 (0.75 to 2.54). Compliance with antibiotics and interventions was high. The trial was terminated after the second interim analysis because of lack of effect of the interventions. Given the data at this time, the chances of detecting a significant reduction in vulvovaginitis with oral or vaginal lactobacillus treatment were less than 0.032 and 0.0006 respectively if the trial proceeded to full enrolment.\nConclusions The use of oral or vaginal forms of lactobacillus to prevent post-antibiotic vulvovaginitis is not supported by these results. Further research on this subject is unlikely to be fruitful, unless new understandings about the pathogenesis of post-antibiotic vulvovaginitis indicate a possible role for lactobacillus.","DOI":"10.1136/bmj.38210.494977.DE","ISSN":"0959-8138, 1468-5833","title-short":"Effect of lactobacillus in preventing post-antibiotic vulvovaginal candidiasis","language":"en","author":[{"family":"Pirotta","given":"Marie"},{"family":"Gunn","given":"Jane"},{"family":"Chondros","given":"Patty"},{"family":"Grover","given":"Sonia"},{"family":"O'Malley","given":"Paula"},{"family":"Hurley","given":"Susan"},{"family":"Garland","given":"Suzanne"}],"issued":{"date-parts":[["2004",9,4]]}}}],"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2</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r w:rsidRPr="00817299">
        <w:rPr>
          <w:rFonts w:ascii="Times New Roman" w:hAnsi="Times New Roman" w:cs="Times New Roman"/>
          <w:sz w:val="24"/>
          <w:szCs w:val="24"/>
        </w:rPr>
        <w:t>Finally, the two</w:t>
      </w:r>
      <w:r w:rsidR="00CF2CD8" w:rsidRPr="00817299">
        <w:rPr>
          <w:rFonts w:ascii="Times New Roman" w:hAnsi="Times New Roman" w:cs="Times New Roman"/>
          <w:sz w:val="24"/>
          <w:szCs w:val="24"/>
        </w:rPr>
        <w:t xml:space="preserve"> studies </w:t>
      </w:r>
      <w:r w:rsidR="006247DD" w:rsidRPr="00817299">
        <w:rPr>
          <w:rFonts w:ascii="Times New Roman" w:hAnsi="Times New Roman" w:cs="Times New Roman"/>
          <w:sz w:val="24"/>
          <w:szCs w:val="24"/>
        </w:rPr>
        <w:t xml:space="preserve">in women who used a vaginal probiotic in the absence of antifungal or antibiotic therapy </w:t>
      </w:r>
      <w:r w:rsidRPr="00817299">
        <w:rPr>
          <w:rFonts w:ascii="Times New Roman" w:hAnsi="Times New Roman" w:cs="Times New Roman"/>
          <w:sz w:val="24"/>
          <w:szCs w:val="24"/>
        </w:rPr>
        <w:t>showed similar VVC incidence in probiotic and placebo users</w:t>
      </w:r>
      <w:r w:rsidR="006758D7" w:rsidRPr="00817299">
        <w:rPr>
          <w:rFonts w:ascii="Times New Roman" w:hAnsi="Times New Roman" w:cs="Times New Roman"/>
          <w:sz w:val="24"/>
          <w:szCs w:val="24"/>
        </w:rPr>
        <w:t>,</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ryx6eACc","properties":{"formattedCitation":"\\super 30\\nosupersub{}","plainCitation":"30","noteIndex":0},"citationItems":[{"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0</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r w:rsidR="006758D7" w:rsidRPr="00817299">
        <w:rPr>
          <w:rFonts w:ascii="Times New Roman" w:hAnsi="Times New Roman" w:cs="Times New Roman"/>
          <w:sz w:val="24"/>
          <w:szCs w:val="24"/>
        </w:rPr>
        <w:t>or</w:t>
      </w:r>
      <w:r w:rsidRPr="00817299">
        <w:rPr>
          <w:rFonts w:ascii="Times New Roman" w:hAnsi="Times New Roman" w:cs="Times New Roman"/>
          <w:sz w:val="24"/>
          <w:szCs w:val="24"/>
        </w:rPr>
        <w:t xml:space="preserve"> no difference in proportions of women with VVC before and after probiotic use.</w:t>
      </w:r>
      <w:r w:rsidR="00123A3A"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jyhyRS3p","properties":{"formattedCitation":"\\super 37,38\\nosupersub{}","plainCitation":"37,38","noteIndex":0},"citationItems":[{"id":39,"uris":["http://zotero.org/users/4950730/items/6JAFNUX5"],"uri":["http://zotero.org/users/4950730/items/6JAFNUX5"],"itemData":{"id":39,"type":"article-journal","title":"Ultra-low-dose estriol and &lt;i&gt;Lactobacillus acidophilus&lt;/i&gt; vaginal tablets (Gynoflor®) for vaginal atrophy in postmenopausal breast cancer patients on aromatase inhibitors: pharmacokinetic, safety, and efficacy phase I clinical study","container-title":"Breast Cancer Research and Treatment","page":"371-379","volume":"145","issue":"2","source":"Crossref","DOI":"10.1007/s10549-014-2930-x","ISSN":"0167-6806, 1573-7217","title-short":"Ultra-low-dose estriol and Lactobacillus acidophilus vaginal tablets (Gynoflor®) for vaginal atrophy in postmenopausal breast cancer patients on aromatase inhibitors","language":"en","author":[{"family":"Donders","given":"Gilbert"},{"family":"Neven","given":"Patrick"},{"family":"Moegele","given":"Maximilian"},{"family":"Lintermans","given":"Anneleen"},{"family":"Bellen","given":"Gert"},{"family":"Prasauskas","given":"Valdas"},{"family":"Grob","given":"Philipp"},{"family":"Ortmann","given":"Olaf"},{"family":"Buchholz","given":"Stefan"}],"issued":{"date-parts":[["2014",6]]}}},{"id":36,"uris":["http://zotero.org/users/4950730/items/22ZBICD2"],"uri":["http://zotero.org/users/4950730/items/22ZBICD2"],"itemData":{"id":36,"type":"article-journal","title":"Effect of ultra-low-dose estriol and lactobacilli vaginal tablets (Gynoflor®) on inflammatory and infectious markers of the vaginal ecosystem in postmenopausal women with breast cancer on aromatase inhibitors","container-title":"European Journal of Clinical Microbiology &amp; Infectious Diseases","page":"2023-2028","volume":"34","issue":"10","source":"Crossref","DOI":"10.1007/s10096-015-2447-1","ISSN":"0934-9723, 1435-4373","language":"en","author":[{"family":"Donders","given":"G."},{"family":"Bellen","given":"G."},{"family":"Neven","given":"P."},{"family":"Grob","given":"P."},{"family":"Prasauskas","given":"V."},{"family":"Buchholz","given":"S."},{"family":"Ortmann","given":"O."}],"issued":{"date-parts":[["2015",10]]}}}],"schema":"https://github.com/citation-style-language/schema/raw/master/csl-citation.json"} </w:instrText>
      </w:r>
      <w:r w:rsidR="00123A3A"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7,38</w:t>
      </w:r>
      <w:r w:rsidR="00123A3A" w:rsidRPr="00817299">
        <w:rPr>
          <w:rFonts w:ascii="Times New Roman" w:hAnsi="Times New Roman" w:cs="Times New Roman"/>
          <w:sz w:val="24"/>
          <w:szCs w:val="24"/>
        </w:rPr>
        <w:fldChar w:fldCharType="end"/>
      </w:r>
      <w:r w:rsidR="00123A3A" w:rsidRPr="00817299">
        <w:rPr>
          <w:rFonts w:ascii="Times New Roman" w:hAnsi="Times New Roman" w:cs="Times New Roman"/>
          <w:sz w:val="24"/>
          <w:szCs w:val="24"/>
        </w:rPr>
        <w:t xml:space="preserve"> </w:t>
      </w:r>
    </w:p>
    <w:p w14:paraId="6E60992E" w14:textId="77777777" w:rsidR="00123A3A" w:rsidRPr="00817299" w:rsidRDefault="00123A3A" w:rsidP="00C80EFD">
      <w:pPr>
        <w:widowControl w:val="0"/>
        <w:spacing w:after="0" w:line="480" w:lineRule="auto"/>
        <w:rPr>
          <w:rFonts w:ascii="Times New Roman" w:hAnsi="Times New Roman" w:cs="Times New Roman"/>
          <w:sz w:val="24"/>
          <w:szCs w:val="24"/>
        </w:rPr>
      </w:pPr>
    </w:p>
    <w:p w14:paraId="67DE6BAD" w14:textId="065E9C82" w:rsidR="000C72DB" w:rsidRPr="00817299" w:rsidRDefault="000C72DB"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Vaginal detection outcomes</w:t>
      </w:r>
    </w:p>
    <w:p w14:paraId="5AEFA638" w14:textId="34F63057" w:rsidR="00621EBE" w:rsidRPr="00817299" w:rsidRDefault="007A5588" w:rsidP="00C80EFD">
      <w:pPr>
        <w:spacing w:after="0" w:line="480" w:lineRule="auto"/>
        <w:contextualSpacing/>
        <w:rPr>
          <w:rFonts w:ascii="Times New Roman" w:hAnsi="Times New Roman" w:cs="Times New Roman"/>
          <w:sz w:val="24"/>
          <w:szCs w:val="24"/>
        </w:rPr>
      </w:pPr>
      <w:r w:rsidRPr="00817299">
        <w:rPr>
          <w:rFonts w:ascii="Times New Roman" w:hAnsi="Times New Roman" w:cs="Times New Roman"/>
          <w:sz w:val="24"/>
          <w:szCs w:val="24"/>
        </w:rPr>
        <w:t>Fourteen</w:t>
      </w:r>
      <w:r w:rsidR="0021464B" w:rsidRPr="00817299">
        <w:rPr>
          <w:rFonts w:ascii="Times New Roman" w:hAnsi="Times New Roman" w:cs="Times New Roman"/>
          <w:sz w:val="24"/>
          <w:szCs w:val="24"/>
        </w:rPr>
        <w:t xml:space="preserve"> studies </w:t>
      </w:r>
      <w:r w:rsidR="000C72DB" w:rsidRPr="00817299">
        <w:rPr>
          <w:rFonts w:ascii="Times New Roman" w:hAnsi="Times New Roman" w:cs="Times New Roman"/>
          <w:sz w:val="24"/>
          <w:szCs w:val="24"/>
        </w:rPr>
        <w:t xml:space="preserve">assessed </w:t>
      </w:r>
      <w:r w:rsidR="0021464B" w:rsidRPr="00817299">
        <w:rPr>
          <w:rFonts w:ascii="Times New Roman" w:hAnsi="Times New Roman" w:cs="Times New Roman"/>
          <w:sz w:val="24"/>
          <w:szCs w:val="24"/>
        </w:rPr>
        <w:t>vaginal detection of probiotic strains</w:t>
      </w:r>
      <w:r w:rsidR="000C72DB" w:rsidRPr="00817299">
        <w:rPr>
          <w:rFonts w:ascii="Times New Roman" w:hAnsi="Times New Roman" w:cs="Times New Roman"/>
          <w:sz w:val="24"/>
          <w:szCs w:val="24"/>
        </w:rPr>
        <w:t xml:space="preserve"> </w:t>
      </w:r>
      <w:r w:rsidRPr="00817299">
        <w:rPr>
          <w:rFonts w:ascii="Times New Roman" w:hAnsi="Times New Roman" w:cs="Times New Roman"/>
          <w:sz w:val="24"/>
          <w:szCs w:val="24"/>
        </w:rPr>
        <w:t xml:space="preserve">(with one study reporting results for two probiotics) </w:t>
      </w:r>
      <w:r w:rsidR="000C72DB" w:rsidRPr="00817299">
        <w:rPr>
          <w:rFonts w:ascii="Times New Roman" w:hAnsi="Times New Roman" w:cs="Times New Roman"/>
          <w:sz w:val="24"/>
          <w:szCs w:val="24"/>
        </w:rPr>
        <w:t xml:space="preserve">using a variety of molecular techniques on culture isolates </w:t>
      </w:r>
      <w:r w:rsidRPr="00817299">
        <w:rPr>
          <w:rFonts w:ascii="Times New Roman" w:hAnsi="Times New Roman" w:cs="Times New Roman"/>
          <w:sz w:val="24"/>
          <w:szCs w:val="24"/>
        </w:rPr>
        <w:t>(</w:t>
      </w:r>
      <w:r w:rsidR="008E0346" w:rsidRPr="00817299">
        <w:rPr>
          <w:rFonts w:ascii="Times New Roman" w:hAnsi="Times New Roman" w:cs="Times New Roman"/>
          <w:sz w:val="24"/>
          <w:szCs w:val="24"/>
        </w:rPr>
        <w:t>10</w:t>
      </w:r>
      <w:r w:rsidRPr="00817299">
        <w:rPr>
          <w:rFonts w:ascii="Times New Roman" w:hAnsi="Times New Roman" w:cs="Times New Roman"/>
          <w:sz w:val="24"/>
          <w:szCs w:val="24"/>
        </w:rPr>
        <w:t>/14</w:t>
      </w:r>
      <w:r w:rsidR="009C57E0" w:rsidRPr="00817299">
        <w:rPr>
          <w:rFonts w:ascii="Times New Roman" w:hAnsi="Times New Roman" w:cs="Times New Roman"/>
          <w:sz w:val="24"/>
          <w:szCs w:val="24"/>
        </w:rPr>
        <w:t xml:space="preserve">) </w:t>
      </w:r>
      <w:r w:rsidR="000C72DB" w:rsidRPr="00817299">
        <w:rPr>
          <w:rFonts w:ascii="Times New Roman" w:hAnsi="Times New Roman" w:cs="Times New Roman"/>
          <w:sz w:val="24"/>
          <w:szCs w:val="24"/>
        </w:rPr>
        <w:t>or on DNA extracted from vaginal swabs (</w:t>
      </w:r>
      <w:r w:rsidR="008E0346" w:rsidRPr="00817299">
        <w:rPr>
          <w:rFonts w:ascii="Times New Roman" w:hAnsi="Times New Roman" w:cs="Times New Roman"/>
          <w:sz w:val="24"/>
          <w:szCs w:val="24"/>
        </w:rPr>
        <w:t>4</w:t>
      </w:r>
      <w:r w:rsidRPr="00817299">
        <w:rPr>
          <w:rFonts w:ascii="Times New Roman" w:hAnsi="Times New Roman" w:cs="Times New Roman"/>
          <w:sz w:val="24"/>
          <w:szCs w:val="24"/>
        </w:rPr>
        <w:t>/14</w:t>
      </w:r>
      <w:r w:rsidR="000C72DB" w:rsidRPr="00817299">
        <w:rPr>
          <w:rFonts w:ascii="Times New Roman" w:hAnsi="Times New Roman" w:cs="Times New Roman"/>
          <w:sz w:val="24"/>
          <w:szCs w:val="24"/>
        </w:rPr>
        <w:t>; Table S</w:t>
      </w:r>
      <w:r w:rsidR="00B41F73" w:rsidRPr="00817299">
        <w:rPr>
          <w:rFonts w:ascii="Times New Roman" w:hAnsi="Times New Roman" w:cs="Times New Roman"/>
          <w:sz w:val="24"/>
          <w:szCs w:val="24"/>
        </w:rPr>
        <w:t>1</w:t>
      </w:r>
      <w:r w:rsidR="000C72DB" w:rsidRPr="00817299">
        <w:rPr>
          <w:rFonts w:ascii="Times New Roman" w:hAnsi="Times New Roman" w:cs="Times New Roman"/>
          <w:sz w:val="24"/>
          <w:szCs w:val="24"/>
        </w:rPr>
        <w:t>)</w:t>
      </w:r>
      <w:r w:rsidR="0021464B" w:rsidRPr="00817299">
        <w:rPr>
          <w:rFonts w:ascii="Times New Roman" w:hAnsi="Times New Roman" w:cs="Times New Roman"/>
          <w:sz w:val="24"/>
          <w:szCs w:val="24"/>
        </w:rPr>
        <w:t xml:space="preserve">. Probiotic strains were detected in </w:t>
      </w:r>
      <w:r w:rsidR="006F6DC7" w:rsidRPr="00817299">
        <w:rPr>
          <w:rFonts w:ascii="Times New Roman" w:hAnsi="Times New Roman" w:cs="Times New Roman"/>
          <w:sz w:val="24"/>
          <w:szCs w:val="24"/>
        </w:rPr>
        <w:t>5</w:t>
      </w:r>
      <w:r w:rsidR="0021464B" w:rsidRPr="00817299">
        <w:rPr>
          <w:rFonts w:ascii="Times New Roman" w:hAnsi="Times New Roman" w:cs="Times New Roman"/>
          <w:sz w:val="24"/>
          <w:szCs w:val="24"/>
        </w:rPr>
        <w:t>6-100% of probiotic users</w:t>
      </w:r>
      <w:r w:rsidR="006F6DC7" w:rsidRPr="00817299">
        <w:rPr>
          <w:rFonts w:ascii="Times New Roman" w:hAnsi="Times New Roman" w:cs="Times New Roman"/>
          <w:sz w:val="24"/>
          <w:szCs w:val="24"/>
        </w:rPr>
        <w:t>,</w:t>
      </w:r>
      <w:r w:rsidR="0021464B" w:rsidRPr="00817299">
        <w:rPr>
          <w:rFonts w:ascii="Times New Roman" w:hAnsi="Times New Roman" w:cs="Times New Roman"/>
          <w:sz w:val="24"/>
          <w:szCs w:val="24"/>
        </w:rPr>
        <w:t xml:space="preserve"> </w:t>
      </w:r>
      <w:r w:rsidR="008E0346" w:rsidRPr="00817299">
        <w:rPr>
          <w:rFonts w:ascii="Times New Roman" w:hAnsi="Times New Roman" w:cs="Times New Roman"/>
          <w:sz w:val="24"/>
          <w:szCs w:val="24"/>
        </w:rPr>
        <w:t xml:space="preserve">or 20-39% of </w:t>
      </w:r>
      <w:r w:rsidR="006F6DC7" w:rsidRPr="00817299">
        <w:rPr>
          <w:rFonts w:ascii="Times New Roman" w:hAnsi="Times New Roman" w:cs="Times New Roman"/>
          <w:sz w:val="24"/>
          <w:szCs w:val="24"/>
        </w:rPr>
        <w:t xml:space="preserve">collected </w:t>
      </w:r>
      <w:r w:rsidR="008E0346" w:rsidRPr="00817299">
        <w:rPr>
          <w:rFonts w:ascii="Times New Roman" w:hAnsi="Times New Roman" w:cs="Times New Roman"/>
          <w:sz w:val="24"/>
          <w:szCs w:val="24"/>
        </w:rPr>
        <w:t>swabs</w:t>
      </w:r>
      <w:r w:rsidR="006F6DC7" w:rsidRPr="00817299">
        <w:rPr>
          <w:rFonts w:ascii="Times New Roman" w:hAnsi="Times New Roman" w:cs="Times New Roman"/>
          <w:sz w:val="24"/>
          <w:szCs w:val="24"/>
        </w:rPr>
        <w:t>, d</w:t>
      </w:r>
      <w:r w:rsidR="0021464B" w:rsidRPr="00817299">
        <w:rPr>
          <w:rFonts w:ascii="Times New Roman" w:hAnsi="Times New Roman" w:cs="Times New Roman"/>
          <w:sz w:val="24"/>
          <w:szCs w:val="24"/>
        </w:rPr>
        <w:t xml:space="preserve">uring </w:t>
      </w:r>
      <w:r w:rsidRPr="00817299">
        <w:rPr>
          <w:rFonts w:ascii="Times New Roman" w:hAnsi="Times New Roman" w:cs="Times New Roman"/>
          <w:sz w:val="24"/>
          <w:szCs w:val="24"/>
        </w:rPr>
        <w:t xml:space="preserve">or directly after the intervention </w:t>
      </w:r>
      <w:r w:rsidR="005C776A" w:rsidRPr="00817299">
        <w:rPr>
          <w:rFonts w:ascii="Times New Roman" w:hAnsi="Times New Roman" w:cs="Times New Roman"/>
          <w:sz w:val="24"/>
          <w:szCs w:val="24"/>
        </w:rPr>
        <w:t>period</w:t>
      </w:r>
      <w:r w:rsidR="006F6DC7" w:rsidRPr="00817299">
        <w:rPr>
          <w:rFonts w:ascii="Times New Roman" w:hAnsi="Times New Roman" w:cs="Times New Roman"/>
          <w:sz w:val="24"/>
          <w:szCs w:val="24"/>
        </w:rPr>
        <w:t xml:space="preserve">. </w:t>
      </w:r>
      <w:r w:rsidR="0004514E" w:rsidRPr="00817299">
        <w:rPr>
          <w:rFonts w:ascii="Times New Roman" w:hAnsi="Times New Roman" w:cs="Times New Roman"/>
          <w:sz w:val="24"/>
          <w:szCs w:val="24"/>
        </w:rPr>
        <w:t xml:space="preserve">The </w:t>
      </w:r>
      <w:r w:rsidR="0021464B" w:rsidRPr="00817299">
        <w:rPr>
          <w:rFonts w:ascii="Times New Roman" w:hAnsi="Times New Roman" w:cs="Times New Roman"/>
          <w:sz w:val="24"/>
          <w:szCs w:val="24"/>
        </w:rPr>
        <w:t>timing between last probiotic insertion and vaginal sample collection for detection measurement was never reported</w:t>
      </w:r>
      <w:r w:rsidR="006F6DC7" w:rsidRPr="00817299">
        <w:rPr>
          <w:rFonts w:ascii="Times New Roman" w:hAnsi="Times New Roman" w:cs="Times New Roman"/>
          <w:sz w:val="24"/>
          <w:szCs w:val="24"/>
        </w:rPr>
        <w:t>, and was the most clear in a study b</w:t>
      </w:r>
      <w:r w:rsidR="00546F33" w:rsidRPr="00817299">
        <w:rPr>
          <w:rFonts w:ascii="Times New Roman" w:hAnsi="Times New Roman" w:cs="Times New Roman"/>
          <w:sz w:val="24"/>
          <w:szCs w:val="24"/>
        </w:rPr>
        <w:t>y Dausset et al that evaluated two, three, or five</w:t>
      </w:r>
      <w:r w:rsidR="006F6DC7" w:rsidRPr="00817299">
        <w:rPr>
          <w:rFonts w:ascii="Times New Roman" w:hAnsi="Times New Roman" w:cs="Times New Roman"/>
          <w:sz w:val="24"/>
          <w:szCs w:val="24"/>
        </w:rPr>
        <w:t xml:space="preserve"> times per week dosing and assessed probiotic strain concentrations by q</w:t>
      </w:r>
      <w:r w:rsidR="009E1C76" w:rsidRPr="00817299">
        <w:rPr>
          <w:rFonts w:ascii="Times New Roman" w:hAnsi="Times New Roman" w:cs="Times New Roman"/>
          <w:sz w:val="24"/>
          <w:szCs w:val="24"/>
        </w:rPr>
        <w:t xml:space="preserve">uantitative </w:t>
      </w:r>
      <w:r w:rsidR="006F6DC7" w:rsidRPr="00817299">
        <w:rPr>
          <w:rFonts w:ascii="Times New Roman" w:hAnsi="Times New Roman" w:cs="Times New Roman"/>
          <w:sz w:val="24"/>
          <w:szCs w:val="24"/>
        </w:rPr>
        <w:t>PCR every day</w:t>
      </w:r>
      <w:r w:rsidR="0021464B" w:rsidRPr="00817299">
        <w:rPr>
          <w:rFonts w:ascii="Times New Roman" w:hAnsi="Times New Roman" w:cs="Times New Roman"/>
          <w:sz w:val="24"/>
          <w:szCs w:val="24"/>
        </w:rPr>
        <w:t>.</w:t>
      </w:r>
      <w:r w:rsidR="00C67FFC"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K54L9Sw2","properties":{"formattedCitation":"\\super 50\\nosupersub{}","plainCitation":"50","noteIndex":0},"citationItems":[{"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schema":"https://github.com/citation-style-language/schema/raw/master/csl-citation.json"} </w:instrText>
      </w:r>
      <w:r w:rsidR="00C67FFC"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50</w:t>
      </w:r>
      <w:r w:rsidR="00C67FFC" w:rsidRPr="00817299">
        <w:rPr>
          <w:rFonts w:ascii="Times New Roman" w:hAnsi="Times New Roman" w:cs="Times New Roman"/>
          <w:sz w:val="24"/>
          <w:szCs w:val="24"/>
        </w:rPr>
        <w:fldChar w:fldCharType="end"/>
      </w:r>
      <w:r w:rsidR="00C67FFC" w:rsidRPr="00817299">
        <w:rPr>
          <w:rFonts w:ascii="Times New Roman" w:hAnsi="Times New Roman" w:cs="Times New Roman"/>
          <w:sz w:val="24"/>
          <w:szCs w:val="24"/>
        </w:rPr>
        <w:t xml:space="preserve"> </w:t>
      </w:r>
      <w:r w:rsidR="009C57E0" w:rsidRPr="00817299">
        <w:rPr>
          <w:rFonts w:ascii="Times New Roman" w:hAnsi="Times New Roman" w:cs="Times New Roman"/>
          <w:sz w:val="24"/>
          <w:szCs w:val="24"/>
        </w:rPr>
        <w:t xml:space="preserve">This study </w:t>
      </w:r>
      <w:r w:rsidR="006F6DC7" w:rsidRPr="00817299">
        <w:rPr>
          <w:rFonts w:ascii="Times New Roman" w:hAnsi="Times New Roman" w:cs="Times New Roman"/>
          <w:sz w:val="24"/>
          <w:szCs w:val="24"/>
        </w:rPr>
        <w:t xml:space="preserve">showed </w:t>
      </w:r>
      <w:r w:rsidR="006A3186" w:rsidRPr="00817299">
        <w:rPr>
          <w:rFonts w:ascii="Times New Roman" w:hAnsi="Times New Roman" w:cs="Times New Roman"/>
          <w:sz w:val="24"/>
          <w:szCs w:val="24"/>
        </w:rPr>
        <w:t xml:space="preserve">rapid </w:t>
      </w:r>
      <w:r w:rsidR="00546F33" w:rsidRPr="00817299">
        <w:rPr>
          <w:rFonts w:ascii="Times New Roman" w:hAnsi="Times New Roman" w:cs="Times New Roman"/>
          <w:sz w:val="24"/>
          <w:szCs w:val="24"/>
        </w:rPr>
        <w:t xml:space="preserve">probiotic strain </w:t>
      </w:r>
      <w:r w:rsidR="006A3186" w:rsidRPr="00817299">
        <w:rPr>
          <w:rFonts w:ascii="Times New Roman" w:hAnsi="Times New Roman" w:cs="Times New Roman"/>
          <w:sz w:val="24"/>
          <w:szCs w:val="24"/>
        </w:rPr>
        <w:t xml:space="preserve">concentration </w:t>
      </w:r>
      <w:r w:rsidR="006F6DC7" w:rsidRPr="00817299">
        <w:rPr>
          <w:rFonts w:ascii="Times New Roman" w:hAnsi="Times New Roman" w:cs="Times New Roman"/>
          <w:sz w:val="24"/>
          <w:szCs w:val="24"/>
        </w:rPr>
        <w:t>increase</w:t>
      </w:r>
      <w:r w:rsidR="006A3186" w:rsidRPr="00817299">
        <w:rPr>
          <w:rFonts w:ascii="Times New Roman" w:hAnsi="Times New Roman" w:cs="Times New Roman"/>
          <w:sz w:val="24"/>
          <w:szCs w:val="24"/>
        </w:rPr>
        <w:t>s</w:t>
      </w:r>
      <w:r w:rsidR="006F6DC7" w:rsidRPr="00817299">
        <w:rPr>
          <w:rFonts w:ascii="Times New Roman" w:hAnsi="Times New Roman" w:cs="Times New Roman"/>
          <w:sz w:val="24"/>
          <w:szCs w:val="24"/>
        </w:rPr>
        <w:t xml:space="preserve"> and decrease</w:t>
      </w:r>
      <w:r w:rsidR="006A3186" w:rsidRPr="00817299">
        <w:rPr>
          <w:rFonts w:ascii="Times New Roman" w:hAnsi="Times New Roman" w:cs="Times New Roman"/>
          <w:sz w:val="24"/>
          <w:szCs w:val="24"/>
        </w:rPr>
        <w:t>s</w:t>
      </w:r>
      <w:r w:rsidR="006F6DC7" w:rsidRPr="00817299">
        <w:rPr>
          <w:rFonts w:ascii="Times New Roman" w:hAnsi="Times New Roman" w:cs="Times New Roman"/>
          <w:sz w:val="24"/>
          <w:szCs w:val="24"/>
        </w:rPr>
        <w:t xml:space="preserve"> after each administration. </w:t>
      </w:r>
      <w:r w:rsidR="00546F33" w:rsidRPr="00817299">
        <w:rPr>
          <w:rFonts w:ascii="Times New Roman" w:hAnsi="Times New Roman" w:cs="Times New Roman"/>
          <w:sz w:val="24"/>
          <w:szCs w:val="24"/>
        </w:rPr>
        <w:t xml:space="preserve">The 11 studies that assessed probiotic strain detection more than a week after cessation of use showed that detection </w:t>
      </w:r>
      <w:r w:rsidR="009C57E0" w:rsidRPr="00817299">
        <w:rPr>
          <w:rFonts w:ascii="Times New Roman" w:hAnsi="Times New Roman" w:cs="Times New Roman"/>
          <w:sz w:val="24"/>
          <w:szCs w:val="24"/>
        </w:rPr>
        <w:t xml:space="preserve">always </w:t>
      </w:r>
      <w:r w:rsidR="00546F33" w:rsidRPr="00817299">
        <w:rPr>
          <w:rFonts w:ascii="Times New Roman" w:hAnsi="Times New Roman" w:cs="Times New Roman"/>
          <w:sz w:val="24"/>
          <w:szCs w:val="24"/>
        </w:rPr>
        <w:t xml:space="preserve">decreased within </w:t>
      </w:r>
      <w:r w:rsidR="00A33A03" w:rsidRPr="00817299">
        <w:rPr>
          <w:rFonts w:ascii="Times New Roman" w:hAnsi="Times New Roman" w:cs="Times New Roman"/>
          <w:sz w:val="24"/>
          <w:szCs w:val="24"/>
        </w:rPr>
        <w:t xml:space="preserve">weeks; mean probiotic strain survival in the vagina cannot be determined more precisely because </w:t>
      </w:r>
      <w:r w:rsidR="009E1C76" w:rsidRPr="00817299">
        <w:rPr>
          <w:rFonts w:ascii="Times New Roman" w:hAnsi="Times New Roman" w:cs="Times New Roman"/>
          <w:sz w:val="24"/>
          <w:szCs w:val="24"/>
        </w:rPr>
        <w:t xml:space="preserve">most studies included </w:t>
      </w:r>
      <w:r w:rsidR="009C57E0" w:rsidRPr="00817299">
        <w:rPr>
          <w:rFonts w:ascii="Times New Roman" w:hAnsi="Times New Roman" w:cs="Times New Roman"/>
          <w:sz w:val="24"/>
          <w:szCs w:val="24"/>
        </w:rPr>
        <w:t xml:space="preserve">only one post-use assessment ranging from </w:t>
      </w:r>
      <w:r w:rsidR="00546F33" w:rsidRPr="00817299">
        <w:rPr>
          <w:rFonts w:ascii="Times New Roman" w:hAnsi="Times New Roman" w:cs="Times New Roman"/>
          <w:sz w:val="24"/>
          <w:szCs w:val="24"/>
        </w:rPr>
        <w:t>14 days to six months</w:t>
      </w:r>
      <w:r w:rsidR="00ED22BB" w:rsidRPr="00817299">
        <w:rPr>
          <w:rFonts w:ascii="Times New Roman" w:hAnsi="Times New Roman" w:cs="Times New Roman"/>
          <w:sz w:val="24"/>
          <w:szCs w:val="24"/>
        </w:rPr>
        <w:t xml:space="preserve"> after cessation</w:t>
      </w:r>
      <w:r w:rsidR="00546F33" w:rsidRPr="00817299">
        <w:rPr>
          <w:rFonts w:ascii="Times New Roman" w:hAnsi="Times New Roman" w:cs="Times New Roman"/>
          <w:sz w:val="24"/>
          <w:szCs w:val="24"/>
        </w:rPr>
        <w:t>.</w:t>
      </w:r>
      <w:r w:rsidR="00C67FFC"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FSbKztpl","properties":{"formattedCitation":"\\super 10,26,27,39,42,44\\uc0\\u8211{}46,49\\nosupersub{}","plainCitation":"10,26,27,39,42,44–46,49","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38,"uris":["http://zotero.org/users/4950730/items/25ZK4KVN"],"uri":["http://zotero.org/users/4950730/items/25ZK4KVN"],"itemData":{"id":38,"type":"article-journal","title":"A systems biology approach investigating the effect of probiotics on the vaginal microbiome and host responses in a double blind, placebo-controlled clinical trial of post-menopausal women","container-title":"PLoS ONE","page":"e104511","volume":"9","issue":"8","source":"Crossref","abstract":"A lactobacilli dominated microbiota in most pre and post-menopausal women is an indicator of vaginal health. The objective of this double blinded, placebo-controlled crossover study was to evaluate in 14 post-menopausal women with an intermediate Nugent score, the effect of 3 days of vaginal administration of probiotic L. rhamnosus GR-1 and L. reuteri RC-14 (2.56109 CFU each) on the microbiota and host response. The probiotic treatment did not result in an improved Nugent score when compared to when placebo. Analysis using 16S rRNA sequencing and metabolomics profiling revealed that the relative abundance of Lactobacillus was increased following probiotic administration as compared to placebo, which was weakly associated with an increase in lactate levels. A decrease in Atopobium was also observed. Analysis of host responses by microarray showed the probiotics had an immune-modulatory response including effects on pattern recognition receptors such as TLR2 while also affecting epithelial barrier function. This is the first study to use an interactomic approach for the study of vaginal probiotic administration in post-menopausal women. It shows that in some cases multifaceted approaches are required to detect the subtle molecular changes induced by the host to instillation of probiotic strains.","DOI":"10.1371/journal.pone.0104511","ISSN":"1932-6203","language":"en","author":[{"family":"Bisanz","given":"Jordan E."},{"family":"Seney","given":"Shannon"},{"family":"McMillan","given":"Amy"},{"family":"Vongsa","given":"Rebecca"},{"family":"Koenig","given":"David"},{"family":"Wong","given":"LungFai"},{"family":"Dvoracek","given":"Barbara"},{"family":"Gloor","given":"Gregory B."},{"family":"Sumarah","given":"Mark"},{"family":"Ford","given":"Brenda"},{"family":"Herman","given":"Dorli"},{"family":"Burton","given":"Jeremy P."},{"family":"Reid","given":"Gregor"}],"editor":[{"family":"Suchodolski","given":"Jan S."}],"issued":{"date-parts":[["2014",8,15]]}}},{"id":33,"uris":["http://zotero.org/users/4950730/items/N49JT237"],"uri":["http://zotero.org/users/4950730/items/N49JT237"],"itemData":{"id":33,"type":"article-journal","title":"Impact of probiotic SYNBIO® administered by vaginal suppositories in promoting vaginal health of apparently healthy women","container-title":"Current Microbiology","page":"483-490","volume":"73","issue":"4","source":"Crossref","DOI":"10.1007/s00284-016-1085-x","ISSN":"0343-8651, 1432-0991","language":"en","author":[{"family":"Verdenelli","given":"Maria Cristina"},{"family":"Cecchini","given":"Cinzia"},{"family":"Coman","given":"Maria Magdalena"},{"family":"Silvi","given":"Stefania"},{"family":"Orpianesi","given":"Carla"},{"family":"Coata","given":"Giuliana"},{"family":"Cresci","given":"Alberto"},{"family":"Di Renzo","given":"Gian Carlo"}],"issued":{"date-parts":[["2016",10]]}}},{"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46,"uris":["http://zotero.org/users/4950730/items/HM78EC7T"],"uri":["http://zotero.org/users/4950730/items/HM78EC7T"],"itemData":{"id":46,"type":"article-journal","title":"Lactic acid bacteria colonization and clinical outcome after probiotic supplementation in conventionally treated bacterial vaginosis and vulvovaginal candidiasis","container-title":"Microbes and Infection","page":"691-699","volume":"12","issue":"10","source":"Crossref","abstract":"This randomized double-blind placebo controlled study assessed the vaginal colonization of lactic acid bacteria and clinical outcome. Vaginal capsules containing L gasseri LN40, Lactobacillus fermentum LN99, L. casei subsp. rhamnosus LN113 and P. acidilactici LN23, or placebos were administered for ﬁve days to 95 women after conventional treatment of bacterial vaginosis and/or vulvovaginal candidiasis. Vulvovaginal examinations and vaginal samplings were performed before and after administration, after the ﬁrst and second menstruation, and after six months. Presence of LN strains was assessed using RAPD analysis. LN strains were present 2e3 days after administration in 89% of the women receiving LN strains (placebo: 0%, p &lt; 0.0001). After one menstruation 53% were colonized by at least one LN strain. Nine percent were still colonized six months after administration. Ninety-three percent of the women receiving LN strains were cured 2e3 days after administration (placebo: 83%), and 78% after one menstruation (placebo: 71%) (ns). The intervention group experienced less malodorous discharge 2e3 days after administration ( p ¼ 0.03) and after the second menstruation ( p ¼ 0.04), compared with placebo. In summary, ﬁve days of vaginal administration of LN strains after conventional treatment of bacterial vaginosis and/or vulvovaginal candidiasis lead to vaginal colonization, somewhat fewer recurrences and less malodorous discharge.","DOI":"10.1016/j.micinf.2010.04.010","ISSN":"12864579","language":"en","author":[{"family":"Ehrström","given":"Sophia"},{"family":"Daroczy","given":"Katalin"},{"family":"Rylander","given":"Eva"},{"family":"Samuelsson","given":"Carolina"},{"family":"Johannesson","given":"Ulrika"},{"family":"Anzén","given":"Bo"},{"family":"Påhlson","given":"Carl"}],"issued":{"date-parts":[["2010",9]]}}},{"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61,"uris":["http://zotero.org/users/4950730/items/VJC39U4U"],"uri":["http://zotero.org/users/4950730/items/VJC39U4U"],"itemData":{"id":61,"type":"article-journal","title":"Persistence of &lt;i&gt;Lactobacillus fermentum&lt;/i&gt; RC-14 and &lt;i&gt;Lactobacillus rhamnosus&lt;/i&gt; GR-1 but not &lt;i&gt;L. rhamnosus&lt;/i&gt; GG in the human vagina as demonstrated by randomly amplified polymorphic DNA","container-title":"Clinical and Vaccine Immunology","page":"92-96","volume":"9","issue":"1","source":"Crossref","DOI":"10.1128/CDLI.9.1.92-96.2002","ISSN":"1556-6811","language":"en","author":[{"family":"Gardiner","given":"G. E."},{"family":"Heinemann","given":"C."},{"family":"Bruce","given":"A. W."},{"family":"Beuerman","given":"D."},{"family":"Reid","given":"G."}],"issued":{"date-parts":[["2002",1,1]]}}},{"id":35,"uris":["http://zotero.org/users/4950730/items/FZCG9YRH"],"uri":["http://zotero.org/users/4950730/items/FZCG9YRH"],"itemData":{"id":35,"type":"article-journal","title":"Efficacy and safety of a vaginal medicinal product containing three strains of probiotic bacteria: a multicenter, randomized, double-blind, and placebo-controlled trial","container-title":"Drug Design, Development and Therapy","page":"5345-5354","volume":"9","source":"Crossref","abstract":"Objective: The main objective of this study was to evaluate whether vaginal administration of probiotic Lactobacillus results in their colonization and persistence in the vagina and whether Lactobacillus colonization promotes normalization and maintenance of pH and Nugent score. Patients and methods: The study was a multicenter, randomized, double-blind, and placebocontrolled trial. Altogether, 376 women were assessed for eligibility, and signed informed consent. One hundred and sixty eligible women with abnormal, also called intermediate, vaginal microflora, as indicated by a Nugent score of 4–6 and pH 4.5 and zero or low Lactobacillus count, were randomized. Each participant was examined four times during the study. Women were randomly allocated to receive either the probiotic preparation inVag®, or a placebo (one capsule for seven consecutive days vaginally). The product inVag includes the probiotic strains Lactobacillus fermentum 57A, Lactobacillus plantarum 57B, and Lactobacillus gasseri 57C. We took vaginal swabs during visits I, III, and IV to determine the presence and abundance of bacteria from the Lactobacillus genus, measure the pH, and estimate the Nugent score. Drug safety evaluation was based on analysis of the types and occurrence of adverse events.\nResults: Administration of inVag contributed to a significant decrease (between visits) in both vaginal pH (P0.05) and Nugent score (P0.05), and a significant increase in the abundance of Lactobacillus between visit I and visits III and IV (P0.05). Molecular typing revealed the presence of Lactobacillus strains originating from inVag in 82% of women taking the drug at visit III, and 47.5% at visit IV. There was no serious adverse event related to inVag administration during the study.\nConclusion: The probiotic inVag is safe for administration to sustainably restore the healthy vaginal microbiota, as demonstrated by predominance of the Lactobacillus bacteria in vaginal microbiota.","DOI":"10.2147/DDDT.S89214","ISSN":"1177-8881","title-short":"Efficacy and safety of a vaginal medicinal product containing three strains of probiotic bacteria","language":"en","author":[{"family":"Tomusiak","given":"Anna"},{"family":"Strus","given":"Magdalena"},{"family":"Heczko","given":"Piotr"},{"family":"Adamski","given":"Paweł"},{"family":"Stefański","given":"Grzegorz"},{"family":"Mikołajczyk-Cichońska","given":"Aleksandra"},{"family":"Suda-Szczurek","given":"Magdalena"}],"issued":{"date-parts":[["2015",9]]}}},{"id":59,"uris":["http://zotero.org/users/4950730/items/754UD8SR"],"uri":["http://zotero.org/users/4950730/items/754UD8SR"],"itemData":{"id":59,"type":"article-journal","title":"Improved understanding of the bacterial vaginal microbiota of women before and after probiotic instillation","container-title":"Applied and Environmental Microbiology","page":"97-101","volume":"69","issue":"1","source":"Crossref","DOI":"10.1128/AEM.69.1.97-101.2003","ISSN":"0099-2240","language":"en","author":[{"family":"Burton","given":"J. P."},{"family":"Cadieux","given":"P. A."},{"family":"Reid","given":"G."}],"issued":{"date-parts":[["2003",1,1]]}}}],"schema":"https://github.com/citation-style-language/schema/raw/master/csl-citation.json"} </w:instrText>
      </w:r>
      <w:r w:rsidR="00C67FFC"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26,27,39,42,44–46,49</w:t>
      </w:r>
      <w:r w:rsidR="00C67FFC" w:rsidRPr="00817299">
        <w:rPr>
          <w:rFonts w:ascii="Times New Roman" w:hAnsi="Times New Roman" w:cs="Times New Roman"/>
          <w:sz w:val="24"/>
          <w:szCs w:val="24"/>
        </w:rPr>
        <w:fldChar w:fldCharType="end"/>
      </w:r>
      <w:r w:rsidR="00C67FFC" w:rsidRPr="00817299">
        <w:rPr>
          <w:rFonts w:ascii="Times New Roman" w:hAnsi="Times New Roman" w:cs="Times New Roman"/>
          <w:sz w:val="24"/>
          <w:szCs w:val="24"/>
        </w:rPr>
        <w:t xml:space="preserve"> </w:t>
      </w:r>
      <w:r w:rsidR="006F6DC7" w:rsidRPr="00817299">
        <w:rPr>
          <w:rFonts w:ascii="Times New Roman" w:hAnsi="Times New Roman" w:cs="Times New Roman"/>
          <w:sz w:val="24"/>
          <w:szCs w:val="24"/>
        </w:rPr>
        <w:t>No</w:t>
      </w:r>
      <w:r w:rsidR="006A3186" w:rsidRPr="00817299">
        <w:rPr>
          <w:rFonts w:ascii="Times New Roman" w:hAnsi="Times New Roman" w:cs="Times New Roman"/>
          <w:sz w:val="24"/>
          <w:szCs w:val="24"/>
        </w:rPr>
        <w:t>ne of the three</w:t>
      </w:r>
      <w:r w:rsidR="006F6DC7" w:rsidRPr="00817299">
        <w:rPr>
          <w:rFonts w:ascii="Times New Roman" w:hAnsi="Times New Roman" w:cs="Times New Roman"/>
          <w:sz w:val="24"/>
          <w:szCs w:val="24"/>
        </w:rPr>
        <w:t xml:space="preserve"> studies </w:t>
      </w:r>
      <w:r w:rsidR="006A3186" w:rsidRPr="00817299">
        <w:rPr>
          <w:rFonts w:ascii="Times New Roman" w:hAnsi="Times New Roman" w:cs="Times New Roman"/>
          <w:sz w:val="24"/>
          <w:szCs w:val="24"/>
        </w:rPr>
        <w:t xml:space="preserve">that assessed the association between vaginal detection and </w:t>
      </w:r>
      <w:r w:rsidR="006F6DC7" w:rsidRPr="00817299">
        <w:rPr>
          <w:rFonts w:ascii="Times New Roman" w:hAnsi="Times New Roman" w:cs="Times New Roman"/>
          <w:sz w:val="24"/>
          <w:szCs w:val="24"/>
        </w:rPr>
        <w:t>self-reported adherence</w:t>
      </w:r>
      <w:r w:rsidR="006A3186" w:rsidRPr="00817299">
        <w:rPr>
          <w:rFonts w:ascii="Times New Roman" w:hAnsi="Times New Roman" w:cs="Times New Roman"/>
          <w:sz w:val="24"/>
          <w:szCs w:val="24"/>
        </w:rPr>
        <w:t xml:space="preserve"> found such an association</w:t>
      </w:r>
      <w:r w:rsidR="006F6DC7" w:rsidRPr="00817299">
        <w:rPr>
          <w:rFonts w:ascii="Times New Roman" w:hAnsi="Times New Roman" w:cs="Times New Roman"/>
          <w:sz w:val="24"/>
          <w:szCs w:val="24"/>
        </w:rPr>
        <w:t>,</w:t>
      </w:r>
      <w:r w:rsidR="00036CDE"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ZHzzJUyz","properties":{"formattedCitation":"\\super 10,39,47\\nosupersub{}","plainCitation":"10,39,47","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schema":"https://github.com/citation-style-language/schema/raw/master/csl-citation.json"} </w:instrText>
      </w:r>
      <w:r w:rsidR="00036CDE"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39,47</w:t>
      </w:r>
      <w:r w:rsidR="00036CDE" w:rsidRPr="00817299">
        <w:rPr>
          <w:rFonts w:ascii="Times New Roman" w:hAnsi="Times New Roman" w:cs="Times New Roman"/>
          <w:sz w:val="24"/>
          <w:szCs w:val="24"/>
        </w:rPr>
        <w:fldChar w:fldCharType="end"/>
      </w:r>
      <w:r w:rsidR="00036CDE" w:rsidRPr="00817299">
        <w:rPr>
          <w:rFonts w:ascii="Times New Roman" w:hAnsi="Times New Roman" w:cs="Times New Roman"/>
          <w:sz w:val="24"/>
          <w:szCs w:val="24"/>
        </w:rPr>
        <w:t xml:space="preserve"> </w:t>
      </w:r>
      <w:r w:rsidR="006F6DC7" w:rsidRPr="00817299">
        <w:rPr>
          <w:rFonts w:ascii="Times New Roman" w:hAnsi="Times New Roman" w:cs="Times New Roman"/>
          <w:sz w:val="24"/>
          <w:szCs w:val="24"/>
        </w:rPr>
        <w:t xml:space="preserve">but </w:t>
      </w:r>
      <w:r w:rsidR="006A3186" w:rsidRPr="00817299">
        <w:rPr>
          <w:rFonts w:ascii="Times New Roman" w:hAnsi="Times New Roman" w:cs="Times New Roman"/>
          <w:sz w:val="24"/>
          <w:szCs w:val="24"/>
        </w:rPr>
        <w:t>on</w:t>
      </w:r>
      <w:r w:rsidR="00546F33" w:rsidRPr="00817299">
        <w:rPr>
          <w:rFonts w:ascii="Times New Roman" w:hAnsi="Times New Roman" w:cs="Times New Roman"/>
          <w:sz w:val="24"/>
          <w:szCs w:val="24"/>
        </w:rPr>
        <w:t>e</w:t>
      </w:r>
      <w:r w:rsidR="006A3186" w:rsidRPr="00817299">
        <w:rPr>
          <w:rFonts w:ascii="Times New Roman" w:hAnsi="Times New Roman" w:cs="Times New Roman"/>
          <w:sz w:val="24"/>
          <w:szCs w:val="24"/>
        </w:rPr>
        <w:t xml:space="preserve"> study showed higher probiotic strain concentrations in </w:t>
      </w:r>
      <w:r w:rsidR="006A3186" w:rsidRPr="00817299">
        <w:rPr>
          <w:rFonts w:ascii="Times New Roman" w:hAnsi="Times New Roman" w:cs="Times New Roman"/>
          <w:sz w:val="24"/>
          <w:szCs w:val="24"/>
        </w:rPr>
        <w:lastRenderedPageBreak/>
        <w:t>women who ever had any strain detected during the intervention period compared to women who did not.</w:t>
      </w:r>
      <w:r w:rsidR="00036CDE" w:rsidRPr="00817299">
        <w:rPr>
          <w:rFonts w:ascii="Times New Roman" w:hAnsi="Times New Roman" w:cs="Times New Roman"/>
          <w:sz w:val="24"/>
          <w:szCs w:val="24"/>
        </w:rPr>
        <w:fldChar w:fldCharType="begin"/>
      </w:r>
      <w:r w:rsidR="00036CDE" w:rsidRPr="00817299">
        <w:rPr>
          <w:rFonts w:ascii="Times New Roman" w:hAnsi="Times New Roman" w:cs="Times New Roman"/>
          <w:sz w:val="24"/>
          <w:szCs w:val="24"/>
        </w:rPr>
        <w:instrText xml:space="preserve"> ADDIN ZOTERO_ITEM CSL_CITATION {"citationID":"rnCeIIAP","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036CDE" w:rsidRPr="00817299">
        <w:rPr>
          <w:rFonts w:ascii="Times New Roman" w:hAnsi="Times New Roman" w:cs="Times New Roman"/>
          <w:sz w:val="24"/>
          <w:szCs w:val="24"/>
        </w:rPr>
        <w:fldChar w:fldCharType="separate"/>
      </w:r>
      <w:r w:rsidR="00036CDE" w:rsidRPr="00817299">
        <w:rPr>
          <w:rFonts w:ascii="Times New Roman" w:hAnsi="Times New Roman" w:cs="Times New Roman"/>
          <w:sz w:val="24"/>
          <w:szCs w:val="24"/>
          <w:vertAlign w:val="superscript"/>
        </w:rPr>
        <w:t>10</w:t>
      </w:r>
      <w:r w:rsidR="00036CDE" w:rsidRPr="00817299">
        <w:rPr>
          <w:rFonts w:ascii="Times New Roman" w:hAnsi="Times New Roman" w:cs="Times New Roman"/>
          <w:sz w:val="24"/>
          <w:szCs w:val="24"/>
        </w:rPr>
        <w:fldChar w:fldCharType="end"/>
      </w:r>
      <w:r w:rsidR="00036CDE" w:rsidRPr="00817299">
        <w:rPr>
          <w:rFonts w:ascii="Times New Roman" w:hAnsi="Times New Roman" w:cs="Times New Roman"/>
          <w:sz w:val="24"/>
          <w:szCs w:val="24"/>
        </w:rPr>
        <w:t xml:space="preserve"> </w:t>
      </w:r>
      <w:r w:rsidR="00546F33" w:rsidRPr="00817299">
        <w:rPr>
          <w:rFonts w:ascii="Times New Roman" w:hAnsi="Times New Roman" w:cs="Times New Roman"/>
          <w:sz w:val="24"/>
          <w:szCs w:val="24"/>
        </w:rPr>
        <w:t xml:space="preserve">This </w:t>
      </w:r>
      <w:r w:rsidR="005B2EC1" w:rsidRPr="00817299">
        <w:rPr>
          <w:rFonts w:ascii="Times New Roman" w:hAnsi="Times New Roman" w:cs="Times New Roman"/>
          <w:sz w:val="24"/>
          <w:szCs w:val="24"/>
        </w:rPr>
        <w:t xml:space="preserve">sequencing </w:t>
      </w:r>
      <w:r w:rsidR="00546F33" w:rsidRPr="00817299">
        <w:rPr>
          <w:rFonts w:ascii="Times New Roman" w:hAnsi="Times New Roman" w:cs="Times New Roman"/>
          <w:sz w:val="24"/>
          <w:szCs w:val="24"/>
        </w:rPr>
        <w:t xml:space="preserve">study also highlighted the high inter-individual variability in vaginal probiotic strain detection and concentration, as well as overall VMB composition. </w:t>
      </w:r>
      <w:r w:rsidR="00CD2B0D" w:rsidRPr="00817299">
        <w:rPr>
          <w:rFonts w:ascii="Times New Roman" w:hAnsi="Times New Roman" w:cs="Times New Roman"/>
          <w:sz w:val="24"/>
          <w:szCs w:val="24"/>
        </w:rPr>
        <w:t>T</w:t>
      </w:r>
      <w:r w:rsidR="00621EBE" w:rsidRPr="00817299">
        <w:rPr>
          <w:rFonts w:ascii="Times New Roman" w:hAnsi="Times New Roman" w:cs="Times New Roman"/>
          <w:sz w:val="24"/>
          <w:szCs w:val="24"/>
        </w:rPr>
        <w:t xml:space="preserve">wo </w:t>
      </w:r>
      <w:r w:rsidR="00621EBE" w:rsidRPr="00817299">
        <w:rPr>
          <w:rFonts w:ascii="Times New Roman" w:hAnsi="Times New Roman" w:cs="Times New Roman"/>
          <w:i/>
          <w:sz w:val="24"/>
          <w:szCs w:val="24"/>
        </w:rPr>
        <w:t xml:space="preserve">L. crispatus </w:t>
      </w:r>
      <w:r w:rsidR="00621EBE" w:rsidRPr="00817299">
        <w:rPr>
          <w:rFonts w:ascii="Times New Roman" w:hAnsi="Times New Roman" w:cs="Times New Roman"/>
          <w:sz w:val="24"/>
          <w:szCs w:val="24"/>
        </w:rPr>
        <w:t xml:space="preserve">CTV-05 </w:t>
      </w:r>
      <w:r w:rsidR="00CD2B0D" w:rsidRPr="00817299">
        <w:rPr>
          <w:rFonts w:ascii="Times New Roman" w:hAnsi="Times New Roman" w:cs="Times New Roman"/>
          <w:sz w:val="24"/>
          <w:szCs w:val="24"/>
        </w:rPr>
        <w:t xml:space="preserve">studies reported that the probiotic strain </w:t>
      </w:r>
      <w:r w:rsidR="00621EBE" w:rsidRPr="00817299">
        <w:rPr>
          <w:rFonts w:ascii="Times New Roman" w:hAnsi="Times New Roman" w:cs="Times New Roman"/>
          <w:sz w:val="24"/>
          <w:szCs w:val="24"/>
        </w:rPr>
        <w:t xml:space="preserve">was less </w:t>
      </w:r>
      <w:r w:rsidR="00CD2B0D" w:rsidRPr="00817299">
        <w:rPr>
          <w:rFonts w:ascii="Times New Roman" w:hAnsi="Times New Roman" w:cs="Times New Roman"/>
          <w:sz w:val="24"/>
          <w:szCs w:val="24"/>
        </w:rPr>
        <w:t xml:space="preserve">often detected </w:t>
      </w:r>
      <w:r w:rsidR="00621EBE" w:rsidRPr="00817299">
        <w:rPr>
          <w:rFonts w:ascii="Times New Roman" w:hAnsi="Times New Roman" w:cs="Times New Roman"/>
          <w:sz w:val="24"/>
          <w:szCs w:val="24"/>
        </w:rPr>
        <w:t xml:space="preserve">in women who had </w:t>
      </w:r>
      <w:r w:rsidR="00CD2B0D" w:rsidRPr="00817299">
        <w:rPr>
          <w:rFonts w:ascii="Times New Roman" w:hAnsi="Times New Roman" w:cs="Times New Roman"/>
          <w:sz w:val="24"/>
          <w:szCs w:val="24"/>
        </w:rPr>
        <w:t xml:space="preserve">had </w:t>
      </w:r>
      <w:r w:rsidR="00621EBE" w:rsidRPr="00817299">
        <w:rPr>
          <w:rFonts w:ascii="Times New Roman" w:hAnsi="Times New Roman" w:cs="Times New Roman"/>
          <w:sz w:val="24"/>
          <w:szCs w:val="24"/>
        </w:rPr>
        <w:t>sexual intercourse during the product use period</w:t>
      </w:r>
      <w:r w:rsidR="00CD2B0D" w:rsidRPr="00817299">
        <w:rPr>
          <w:rFonts w:ascii="Times New Roman" w:hAnsi="Times New Roman" w:cs="Times New Roman"/>
          <w:sz w:val="24"/>
          <w:szCs w:val="24"/>
        </w:rPr>
        <w:t xml:space="preserve"> (with or without condoms)</w:t>
      </w:r>
      <w:r w:rsidR="00621EBE" w:rsidRPr="00817299">
        <w:rPr>
          <w:rFonts w:ascii="Times New Roman" w:hAnsi="Times New Roman" w:cs="Times New Roman"/>
          <w:sz w:val="24"/>
          <w:szCs w:val="24"/>
        </w:rPr>
        <w:t>,</w:t>
      </w:r>
      <w:r w:rsidR="00621EBE"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ENe4mgmZ","properties":{"formattedCitation":"\\super 45,48\\nosupersub{}","plainCitation":"45,48","noteIndex":0},"citationItems":[{"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schema":"https://github.com/citation-style-language/schema/raw/master/csl-citation.json"} </w:instrText>
      </w:r>
      <w:r w:rsidR="00621EBE"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45,48</w:t>
      </w:r>
      <w:r w:rsidR="00621EBE" w:rsidRPr="00817299">
        <w:rPr>
          <w:rFonts w:ascii="Times New Roman" w:hAnsi="Times New Roman" w:cs="Times New Roman"/>
          <w:sz w:val="24"/>
          <w:szCs w:val="24"/>
        </w:rPr>
        <w:fldChar w:fldCharType="end"/>
      </w:r>
      <w:r w:rsidR="00CD2B0D" w:rsidRPr="00817299">
        <w:rPr>
          <w:rFonts w:ascii="Times New Roman" w:hAnsi="Times New Roman" w:cs="Times New Roman"/>
          <w:sz w:val="24"/>
          <w:szCs w:val="24"/>
        </w:rPr>
        <w:t xml:space="preserve"> and four studies </w:t>
      </w:r>
      <w:r w:rsidR="00621EBE" w:rsidRPr="00817299">
        <w:rPr>
          <w:rFonts w:ascii="Times New Roman" w:hAnsi="Times New Roman" w:cs="Times New Roman"/>
          <w:sz w:val="24"/>
          <w:szCs w:val="24"/>
        </w:rPr>
        <w:t xml:space="preserve">found that </w:t>
      </w:r>
      <w:r w:rsidR="00CD2B0D" w:rsidRPr="00817299">
        <w:rPr>
          <w:rFonts w:ascii="Times New Roman" w:hAnsi="Times New Roman" w:cs="Times New Roman"/>
          <w:sz w:val="24"/>
          <w:szCs w:val="24"/>
        </w:rPr>
        <w:t xml:space="preserve">detection </w:t>
      </w:r>
      <w:r w:rsidR="00621EBE" w:rsidRPr="00817299">
        <w:rPr>
          <w:rFonts w:ascii="Times New Roman" w:hAnsi="Times New Roman" w:cs="Times New Roman"/>
          <w:sz w:val="24"/>
          <w:szCs w:val="24"/>
        </w:rPr>
        <w:t xml:space="preserve">was less likely </w:t>
      </w:r>
      <w:r w:rsidR="00CD2B0D" w:rsidRPr="00817299">
        <w:rPr>
          <w:rFonts w:ascii="Times New Roman" w:hAnsi="Times New Roman" w:cs="Times New Roman"/>
          <w:sz w:val="24"/>
          <w:szCs w:val="24"/>
        </w:rPr>
        <w:t xml:space="preserve">in women who </w:t>
      </w:r>
      <w:r w:rsidR="00166524">
        <w:rPr>
          <w:rFonts w:ascii="Times New Roman" w:hAnsi="Times New Roman" w:cs="Times New Roman"/>
          <w:sz w:val="24"/>
          <w:szCs w:val="24"/>
        </w:rPr>
        <w:t>had autologous</w:t>
      </w:r>
      <w:r w:rsidR="00621EBE" w:rsidRPr="00817299">
        <w:rPr>
          <w:rFonts w:ascii="Times New Roman" w:hAnsi="Times New Roman" w:cs="Times New Roman"/>
          <w:sz w:val="24"/>
          <w:szCs w:val="24"/>
        </w:rPr>
        <w:t xml:space="preserve"> lactobacil</w:t>
      </w:r>
      <w:r w:rsidR="00CD2B0D" w:rsidRPr="00817299">
        <w:rPr>
          <w:rFonts w:ascii="Times New Roman" w:hAnsi="Times New Roman" w:cs="Times New Roman"/>
          <w:sz w:val="24"/>
          <w:szCs w:val="24"/>
        </w:rPr>
        <w:t>li prior to probiotic use (</w:t>
      </w:r>
      <w:r w:rsidR="00621EBE" w:rsidRPr="00817299">
        <w:rPr>
          <w:rFonts w:ascii="Times New Roman" w:hAnsi="Times New Roman" w:cs="Times New Roman"/>
          <w:i/>
          <w:sz w:val="24"/>
          <w:szCs w:val="24"/>
        </w:rPr>
        <w:t xml:space="preserve">L. crispatus </w:t>
      </w:r>
      <w:r w:rsidR="00CD2B0D" w:rsidRPr="00817299">
        <w:rPr>
          <w:rFonts w:ascii="Times New Roman" w:hAnsi="Times New Roman" w:cs="Times New Roman"/>
          <w:sz w:val="24"/>
          <w:szCs w:val="24"/>
        </w:rPr>
        <w:t xml:space="preserve">in the case of three </w:t>
      </w:r>
      <w:r w:rsidR="00CD2B0D" w:rsidRPr="00817299">
        <w:rPr>
          <w:rFonts w:ascii="Times New Roman" w:hAnsi="Times New Roman" w:cs="Times New Roman"/>
          <w:i/>
          <w:sz w:val="24"/>
          <w:szCs w:val="24"/>
        </w:rPr>
        <w:t>L. crispatus</w:t>
      </w:r>
      <w:r w:rsidR="00CD2B0D" w:rsidRPr="00817299">
        <w:rPr>
          <w:rFonts w:ascii="Times New Roman" w:hAnsi="Times New Roman" w:cs="Times New Roman"/>
          <w:sz w:val="24"/>
          <w:szCs w:val="24"/>
        </w:rPr>
        <w:t xml:space="preserve"> </w:t>
      </w:r>
      <w:r w:rsidR="00621EBE" w:rsidRPr="00817299">
        <w:rPr>
          <w:rFonts w:ascii="Times New Roman" w:hAnsi="Times New Roman" w:cs="Times New Roman"/>
          <w:sz w:val="24"/>
          <w:szCs w:val="24"/>
        </w:rPr>
        <w:t>CTV-05</w:t>
      </w:r>
      <w:r w:rsidR="00CD2B0D" w:rsidRPr="00817299">
        <w:rPr>
          <w:rFonts w:ascii="Times New Roman" w:hAnsi="Times New Roman" w:cs="Times New Roman"/>
          <w:sz w:val="24"/>
          <w:szCs w:val="24"/>
        </w:rPr>
        <w:t xml:space="preserve"> studies and any lactobacilli in the case of an EcoVag study</w:t>
      </w:r>
      <w:r w:rsidR="00621EBE" w:rsidRPr="00817299">
        <w:rPr>
          <w:rFonts w:ascii="Times New Roman" w:hAnsi="Times New Roman" w:cs="Times New Roman"/>
          <w:sz w:val="24"/>
          <w:szCs w:val="24"/>
        </w:rPr>
        <w:t>).</w:t>
      </w:r>
      <w:r w:rsidR="00621EBE"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B8KGO03J","properties":{"formattedCitation":"\\super 39,43,45,48\\nosupersub{}","plainCitation":"39,43,45,48","noteIndex":0},"citationItems":[{"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schema":"https://github.com/citation-style-language/schema/raw/master/csl-citation.json"} </w:instrText>
      </w:r>
      <w:r w:rsidR="00621EBE"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39,43,45,48</w:t>
      </w:r>
      <w:r w:rsidR="00621EBE" w:rsidRPr="00817299">
        <w:rPr>
          <w:rFonts w:ascii="Times New Roman" w:hAnsi="Times New Roman" w:cs="Times New Roman"/>
          <w:sz w:val="24"/>
          <w:szCs w:val="24"/>
        </w:rPr>
        <w:fldChar w:fldCharType="end"/>
      </w:r>
    </w:p>
    <w:p w14:paraId="485193B6" w14:textId="6A6FF703" w:rsidR="000F58F6" w:rsidRPr="00817299" w:rsidRDefault="000F58F6" w:rsidP="00C80EFD">
      <w:pPr>
        <w:widowControl w:val="0"/>
        <w:spacing w:after="0" w:line="480" w:lineRule="auto"/>
        <w:rPr>
          <w:rFonts w:ascii="Times New Roman" w:hAnsi="Times New Roman" w:cs="Times New Roman"/>
          <w:sz w:val="24"/>
          <w:szCs w:val="24"/>
        </w:rPr>
      </w:pPr>
    </w:p>
    <w:p w14:paraId="64642633" w14:textId="5EA87F31" w:rsidR="00AF01DA" w:rsidRPr="00817299" w:rsidRDefault="00AF01DA"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Quality assessment</w:t>
      </w:r>
    </w:p>
    <w:p w14:paraId="1A3A6A77" w14:textId="3112BA75" w:rsidR="000F58F6" w:rsidRPr="00817299" w:rsidRDefault="00DF1001"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We judged o</w:t>
      </w:r>
      <w:r w:rsidR="00C812D6" w:rsidRPr="00817299">
        <w:rPr>
          <w:rFonts w:ascii="Times New Roman" w:hAnsi="Times New Roman" w:cs="Times New Roman"/>
          <w:sz w:val="24"/>
          <w:szCs w:val="24"/>
        </w:rPr>
        <w:t>verall risk of bias to be high for 26 studies,</w:t>
      </w:r>
      <w:r w:rsidR="00C812D6" w:rsidRPr="00817299">
        <w:rPr>
          <w:rFonts w:ascii="Times New Roman" w:hAnsi="Times New Roman" w:cs="Times New Roman"/>
          <w:b/>
          <w:sz w:val="24"/>
          <w:szCs w:val="24"/>
        </w:rPr>
        <w:t xml:space="preserve"> </w:t>
      </w:r>
      <w:r w:rsidR="00C812D6" w:rsidRPr="00817299">
        <w:rPr>
          <w:rFonts w:ascii="Times New Roman" w:hAnsi="Times New Roman" w:cs="Times New Roman"/>
          <w:sz w:val="24"/>
          <w:szCs w:val="24"/>
        </w:rPr>
        <w:t>medium for eight studies, and low for no studies (</w:t>
      </w:r>
      <w:r w:rsidR="009D58DF" w:rsidRPr="00817299">
        <w:rPr>
          <w:rFonts w:ascii="Times New Roman" w:hAnsi="Times New Roman" w:cs="Times New Roman"/>
          <w:sz w:val="24"/>
          <w:szCs w:val="24"/>
        </w:rPr>
        <w:t>Figure 2</w:t>
      </w:r>
      <w:r w:rsidR="00C812D6" w:rsidRPr="00817299">
        <w:rPr>
          <w:rFonts w:ascii="Times New Roman" w:hAnsi="Times New Roman" w:cs="Times New Roman"/>
          <w:sz w:val="24"/>
          <w:szCs w:val="24"/>
        </w:rPr>
        <w:t xml:space="preserve">). </w:t>
      </w:r>
      <w:r w:rsidR="00AF01DA" w:rsidRPr="00817299">
        <w:rPr>
          <w:rFonts w:ascii="Times New Roman" w:hAnsi="Times New Roman" w:cs="Times New Roman"/>
          <w:sz w:val="24"/>
          <w:szCs w:val="24"/>
        </w:rPr>
        <w:t xml:space="preserve">The majority of </w:t>
      </w:r>
      <w:r w:rsidR="00F2743A" w:rsidRPr="00817299">
        <w:rPr>
          <w:rFonts w:ascii="Times New Roman" w:hAnsi="Times New Roman" w:cs="Times New Roman"/>
          <w:sz w:val="24"/>
          <w:szCs w:val="24"/>
        </w:rPr>
        <w:t xml:space="preserve">efficacy studies were </w:t>
      </w:r>
      <w:r w:rsidR="005B2EC1" w:rsidRPr="00817299">
        <w:rPr>
          <w:rFonts w:ascii="Times New Roman" w:hAnsi="Times New Roman" w:cs="Times New Roman"/>
          <w:sz w:val="24"/>
          <w:szCs w:val="24"/>
        </w:rPr>
        <w:t xml:space="preserve">likely </w:t>
      </w:r>
      <w:r w:rsidR="00F2743A" w:rsidRPr="00817299">
        <w:rPr>
          <w:rFonts w:ascii="Times New Roman" w:hAnsi="Times New Roman" w:cs="Times New Roman"/>
          <w:sz w:val="24"/>
          <w:szCs w:val="24"/>
        </w:rPr>
        <w:t>underpowered and the majority of descriptive vaginal detection studies had low precision</w:t>
      </w:r>
      <w:r w:rsidRPr="00817299">
        <w:rPr>
          <w:rFonts w:ascii="Times New Roman" w:hAnsi="Times New Roman" w:cs="Times New Roman"/>
          <w:sz w:val="24"/>
          <w:szCs w:val="24"/>
        </w:rPr>
        <w:t>,</w:t>
      </w:r>
      <w:r w:rsidR="00F2743A" w:rsidRPr="00817299">
        <w:rPr>
          <w:rFonts w:ascii="Times New Roman" w:hAnsi="Times New Roman" w:cs="Times New Roman"/>
          <w:sz w:val="24"/>
          <w:szCs w:val="24"/>
        </w:rPr>
        <w:t xml:space="preserve"> </w:t>
      </w:r>
      <w:r w:rsidR="005B2EC1" w:rsidRPr="00817299">
        <w:rPr>
          <w:rFonts w:ascii="Times New Roman" w:hAnsi="Times New Roman" w:cs="Times New Roman"/>
          <w:sz w:val="24"/>
          <w:szCs w:val="24"/>
        </w:rPr>
        <w:t>with 9/14 studies assessing fewer than 20 women per probiotic</w:t>
      </w:r>
      <w:r w:rsidR="00F2743A" w:rsidRPr="00817299">
        <w:rPr>
          <w:rFonts w:ascii="Times New Roman" w:hAnsi="Times New Roman" w:cs="Times New Roman"/>
          <w:sz w:val="24"/>
          <w:szCs w:val="24"/>
        </w:rPr>
        <w:t>. None of the studies compared responders to non-responders in a comprehensive manner, partly due to sample size limitations. Only 12 studies reported adherence data, and only two of those included adherence measures other than self-report.</w:t>
      </w:r>
      <w:r w:rsidR="0020709A"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lV1Mll5l","properties":{"formattedCitation":"\\super 10,47\\nosupersub{}","plainCitation":"10,47","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schema":"https://github.com/citation-style-language/schema/raw/master/csl-citation.json"} </w:instrText>
      </w:r>
      <w:r w:rsidR="0020709A" w:rsidRPr="00817299">
        <w:rPr>
          <w:rFonts w:ascii="Times New Roman" w:hAnsi="Times New Roman" w:cs="Times New Roman"/>
          <w:sz w:val="24"/>
          <w:szCs w:val="24"/>
        </w:rPr>
        <w:fldChar w:fldCharType="separate"/>
      </w:r>
      <w:r w:rsidR="00441DB6" w:rsidRPr="00817299">
        <w:rPr>
          <w:rFonts w:ascii="Times New Roman" w:hAnsi="Times New Roman" w:cs="Times New Roman"/>
          <w:sz w:val="24"/>
          <w:szCs w:val="24"/>
          <w:vertAlign w:val="superscript"/>
        </w:rPr>
        <w:t>10,47</w:t>
      </w:r>
      <w:r w:rsidR="0020709A" w:rsidRPr="00817299">
        <w:rPr>
          <w:rFonts w:ascii="Times New Roman" w:hAnsi="Times New Roman" w:cs="Times New Roman"/>
          <w:sz w:val="24"/>
          <w:szCs w:val="24"/>
        </w:rPr>
        <w:fldChar w:fldCharType="end"/>
      </w:r>
      <w:r w:rsidR="0020709A" w:rsidRPr="00817299">
        <w:rPr>
          <w:rFonts w:ascii="Times New Roman" w:hAnsi="Times New Roman" w:cs="Times New Roman"/>
          <w:sz w:val="24"/>
          <w:szCs w:val="24"/>
        </w:rPr>
        <w:t xml:space="preserve"> </w:t>
      </w:r>
      <w:r w:rsidR="00AE3C11" w:rsidRPr="00817299">
        <w:rPr>
          <w:rFonts w:ascii="Times New Roman" w:hAnsi="Times New Roman" w:cs="Times New Roman"/>
          <w:sz w:val="24"/>
          <w:szCs w:val="24"/>
        </w:rPr>
        <w:t>The exact timing between last probiotic insertion and vaginal sample collection for outcome assessment was never reported. M</w:t>
      </w:r>
      <w:r w:rsidR="00F2743A" w:rsidRPr="00817299">
        <w:rPr>
          <w:rFonts w:ascii="Times New Roman" w:hAnsi="Times New Roman" w:cs="Times New Roman"/>
          <w:sz w:val="24"/>
          <w:szCs w:val="24"/>
        </w:rPr>
        <w:t>ost BV/molecular VMB studies (11/13), but only 4/12 VVC studies, were randomised controlled trials</w:t>
      </w:r>
      <w:r w:rsidR="00AE3C11" w:rsidRPr="00817299">
        <w:rPr>
          <w:rFonts w:ascii="Times New Roman" w:hAnsi="Times New Roman" w:cs="Times New Roman"/>
          <w:sz w:val="24"/>
          <w:szCs w:val="24"/>
        </w:rPr>
        <w:t xml:space="preserve"> and participants and clinicians in </w:t>
      </w:r>
      <w:r w:rsidR="00C21558" w:rsidRPr="00817299">
        <w:rPr>
          <w:rFonts w:ascii="Times New Roman" w:hAnsi="Times New Roman" w:cs="Times New Roman"/>
          <w:sz w:val="24"/>
          <w:szCs w:val="24"/>
        </w:rPr>
        <w:t xml:space="preserve">16/24 </w:t>
      </w:r>
      <w:r w:rsidR="00AE3C11" w:rsidRPr="00817299">
        <w:rPr>
          <w:rFonts w:ascii="Times New Roman" w:hAnsi="Times New Roman" w:cs="Times New Roman"/>
          <w:sz w:val="24"/>
          <w:szCs w:val="24"/>
        </w:rPr>
        <w:t>trials were not blinded</w:t>
      </w:r>
      <w:r w:rsidR="00F2743A" w:rsidRPr="00817299">
        <w:rPr>
          <w:rFonts w:ascii="Times New Roman" w:hAnsi="Times New Roman" w:cs="Times New Roman"/>
          <w:sz w:val="24"/>
          <w:szCs w:val="24"/>
        </w:rPr>
        <w:t xml:space="preserve">. </w:t>
      </w:r>
      <w:r w:rsidR="00C812D6" w:rsidRPr="00817299">
        <w:rPr>
          <w:rFonts w:ascii="Times New Roman" w:hAnsi="Times New Roman" w:cs="Times New Roman"/>
          <w:sz w:val="24"/>
          <w:szCs w:val="24"/>
        </w:rPr>
        <w:t xml:space="preserve">Outcome ascertainment rigour and quantification </w:t>
      </w:r>
      <w:r w:rsidR="00C542E4" w:rsidRPr="00817299">
        <w:rPr>
          <w:rFonts w:ascii="Times New Roman" w:hAnsi="Times New Roman" w:cs="Times New Roman"/>
          <w:sz w:val="24"/>
          <w:szCs w:val="24"/>
        </w:rPr>
        <w:t xml:space="preserve">improved over time with the increased availability of molecular technologies (Figure 2). However, </w:t>
      </w:r>
      <w:r w:rsidR="001E002F" w:rsidRPr="00817299">
        <w:rPr>
          <w:rFonts w:ascii="Times New Roman" w:hAnsi="Times New Roman" w:cs="Times New Roman"/>
          <w:sz w:val="24"/>
          <w:szCs w:val="24"/>
        </w:rPr>
        <w:t xml:space="preserve">microbiological inclusion criteria </w:t>
      </w:r>
      <w:r w:rsidR="00C542E4" w:rsidRPr="00817299">
        <w:rPr>
          <w:rFonts w:ascii="Times New Roman" w:hAnsi="Times New Roman" w:cs="Times New Roman"/>
          <w:sz w:val="24"/>
          <w:szCs w:val="24"/>
        </w:rPr>
        <w:t>often differed from microbiological outcom</w:t>
      </w:r>
      <w:r w:rsidR="00C46665" w:rsidRPr="00817299">
        <w:rPr>
          <w:rFonts w:ascii="Times New Roman" w:hAnsi="Times New Roman" w:cs="Times New Roman"/>
          <w:sz w:val="24"/>
          <w:szCs w:val="24"/>
        </w:rPr>
        <w:t xml:space="preserve">e assessments, and it was usually </w:t>
      </w:r>
      <w:r w:rsidR="00C542E4" w:rsidRPr="00817299">
        <w:rPr>
          <w:rFonts w:ascii="Times New Roman" w:hAnsi="Times New Roman" w:cs="Times New Roman"/>
          <w:sz w:val="24"/>
          <w:szCs w:val="24"/>
        </w:rPr>
        <w:t>unclear whether these assessments were blinded</w:t>
      </w:r>
      <w:r w:rsidR="00C21558" w:rsidRPr="00817299">
        <w:rPr>
          <w:rFonts w:ascii="Times New Roman" w:hAnsi="Times New Roman" w:cs="Times New Roman"/>
          <w:sz w:val="24"/>
          <w:szCs w:val="24"/>
        </w:rPr>
        <w:t>. I</w:t>
      </w:r>
      <w:r w:rsidR="00442106" w:rsidRPr="00817299">
        <w:rPr>
          <w:rFonts w:ascii="Times New Roman" w:hAnsi="Times New Roman" w:cs="Times New Roman"/>
          <w:sz w:val="24"/>
          <w:szCs w:val="24"/>
        </w:rPr>
        <w:t xml:space="preserve">nsufficient </w:t>
      </w:r>
      <w:r w:rsidR="001E002F" w:rsidRPr="00817299">
        <w:rPr>
          <w:rFonts w:ascii="Times New Roman" w:hAnsi="Times New Roman" w:cs="Times New Roman"/>
          <w:sz w:val="24"/>
          <w:szCs w:val="24"/>
        </w:rPr>
        <w:t>consideration of potential</w:t>
      </w:r>
      <w:r w:rsidR="00C21558" w:rsidRPr="00817299">
        <w:rPr>
          <w:rFonts w:ascii="Times New Roman" w:hAnsi="Times New Roman" w:cs="Times New Roman"/>
          <w:sz w:val="24"/>
          <w:szCs w:val="24"/>
        </w:rPr>
        <w:t xml:space="preserve"> confounding factors, </w:t>
      </w:r>
      <w:r w:rsidR="001E002F" w:rsidRPr="00817299">
        <w:rPr>
          <w:rFonts w:ascii="Times New Roman" w:hAnsi="Times New Roman" w:cs="Times New Roman"/>
          <w:sz w:val="24"/>
          <w:szCs w:val="24"/>
        </w:rPr>
        <w:t xml:space="preserve">such </w:t>
      </w:r>
      <w:r w:rsidR="009E1C76" w:rsidRPr="00817299">
        <w:rPr>
          <w:rFonts w:ascii="Times New Roman" w:hAnsi="Times New Roman" w:cs="Times New Roman"/>
          <w:sz w:val="24"/>
          <w:szCs w:val="24"/>
        </w:rPr>
        <w:t xml:space="preserve">as </w:t>
      </w:r>
      <w:r w:rsidR="001E002F" w:rsidRPr="00817299">
        <w:rPr>
          <w:rFonts w:ascii="Times New Roman" w:hAnsi="Times New Roman" w:cs="Times New Roman"/>
          <w:sz w:val="24"/>
          <w:szCs w:val="24"/>
        </w:rPr>
        <w:t>hormonal contraception</w:t>
      </w:r>
      <w:r w:rsidR="00C812D6" w:rsidRPr="00817299">
        <w:rPr>
          <w:rFonts w:ascii="Times New Roman" w:hAnsi="Times New Roman" w:cs="Times New Roman"/>
          <w:sz w:val="24"/>
          <w:szCs w:val="24"/>
        </w:rPr>
        <w:t xml:space="preserve"> use, pregnancy</w:t>
      </w:r>
      <w:r w:rsidR="001E002F" w:rsidRPr="00817299">
        <w:rPr>
          <w:rFonts w:ascii="Times New Roman" w:hAnsi="Times New Roman" w:cs="Times New Roman"/>
          <w:sz w:val="24"/>
          <w:szCs w:val="24"/>
        </w:rPr>
        <w:t>,</w:t>
      </w:r>
      <w:r w:rsidR="002F3D4F" w:rsidRPr="00817299">
        <w:rPr>
          <w:rFonts w:ascii="Times New Roman" w:hAnsi="Times New Roman" w:cs="Times New Roman"/>
          <w:sz w:val="24"/>
          <w:szCs w:val="24"/>
        </w:rPr>
        <w:t xml:space="preserve"> menses, vaginal practices, </w:t>
      </w:r>
      <w:r w:rsidR="001E002F" w:rsidRPr="00817299">
        <w:rPr>
          <w:rFonts w:ascii="Times New Roman" w:hAnsi="Times New Roman" w:cs="Times New Roman"/>
          <w:sz w:val="24"/>
          <w:szCs w:val="24"/>
        </w:rPr>
        <w:t>sexual behaviour</w:t>
      </w:r>
      <w:r w:rsidR="002F3D4F" w:rsidRPr="00817299">
        <w:rPr>
          <w:rFonts w:ascii="Times New Roman" w:hAnsi="Times New Roman" w:cs="Times New Roman"/>
          <w:sz w:val="24"/>
          <w:szCs w:val="24"/>
        </w:rPr>
        <w:t xml:space="preserve">, any antimicrobial use that was not </w:t>
      </w:r>
      <w:r w:rsidR="002F3D4F" w:rsidRPr="00817299">
        <w:rPr>
          <w:rFonts w:ascii="Times New Roman" w:hAnsi="Times New Roman" w:cs="Times New Roman"/>
          <w:sz w:val="24"/>
          <w:szCs w:val="24"/>
        </w:rPr>
        <w:lastRenderedPageBreak/>
        <w:t>part of the study design, and presence of sexually transmitted infections</w:t>
      </w:r>
      <w:r w:rsidR="00C21558" w:rsidRPr="00817299">
        <w:rPr>
          <w:rFonts w:ascii="Times New Roman" w:hAnsi="Times New Roman" w:cs="Times New Roman"/>
          <w:sz w:val="24"/>
          <w:szCs w:val="24"/>
        </w:rPr>
        <w:t>, was also common</w:t>
      </w:r>
      <w:r w:rsidR="001E002F" w:rsidRPr="00817299">
        <w:rPr>
          <w:rFonts w:ascii="Times New Roman" w:hAnsi="Times New Roman" w:cs="Times New Roman"/>
          <w:sz w:val="24"/>
          <w:szCs w:val="24"/>
        </w:rPr>
        <w:t>.</w:t>
      </w:r>
    </w:p>
    <w:p w14:paraId="0D5D2B43" w14:textId="2092EE2B" w:rsidR="00F05189" w:rsidRPr="00817299" w:rsidRDefault="00F05189" w:rsidP="00C80EFD">
      <w:pPr>
        <w:spacing w:after="0" w:line="480" w:lineRule="auto"/>
        <w:rPr>
          <w:rFonts w:ascii="Times New Roman" w:hAnsi="Times New Roman" w:cs="Times New Roman"/>
          <w:b/>
          <w:sz w:val="24"/>
          <w:szCs w:val="24"/>
        </w:rPr>
      </w:pPr>
    </w:p>
    <w:p w14:paraId="2BED0225" w14:textId="33F9B338" w:rsidR="002C0CD7" w:rsidRPr="00817299" w:rsidRDefault="002C0CD7"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t>Discussion</w:t>
      </w:r>
    </w:p>
    <w:p w14:paraId="1843E65A" w14:textId="65EF4633" w:rsidR="001B7999" w:rsidRPr="00817299" w:rsidRDefault="001B7999"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Main findings</w:t>
      </w:r>
      <w:r w:rsidR="00BB5431" w:rsidRPr="00817299">
        <w:rPr>
          <w:rFonts w:ascii="Times New Roman" w:hAnsi="Times New Roman" w:cs="Times New Roman"/>
          <w:i/>
          <w:sz w:val="24"/>
          <w:szCs w:val="24"/>
        </w:rPr>
        <w:t xml:space="preserve"> and interpretations</w:t>
      </w:r>
    </w:p>
    <w:p w14:paraId="73C1075B" w14:textId="25A5F2DF" w:rsidR="00BB547E" w:rsidRPr="00817299" w:rsidRDefault="0025235D"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 xml:space="preserve">The </w:t>
      </w:r>
      <w:r w:rsidR="00603EBD" w:rsidRPr="00817299">
        <w:rPr>
          <w:rFonts w:ascii="Times New Roman" w:hAnsi="Times New Roman" w:cs="Times New Roman"/>
          <w:sz w:val="24"/>
          <w:szCs w:val="24"/>
        </w:rPr>
        <w:t xml:space="preserve">systematic review </w:t>
      </w:r>
      <w:r w:rsidRPr="00817299">
        <w:rPr>
          <w:rFonts w:ascii="Times New Roman" w:hAnsi="Times New Roman" w:cs="Times New Roman"/>
          <w:sz w:val="24"/>
          <w:szCs w:val="24"/>
        </w:rPr>
        <w:t>results suggest</w:t>
      </w:r>
      <w:r w:rsidR="00603EBD" w:rsidRPr="00817299">
        <w:rPr>
          <w:rFonts w:ascii="Times New Roman" w:hAnsi="Times New Roman" w:cs="Times New Roman"/>
          <w:sz w:val="24"/>
          <w:szCs w:val="24"/>
        </w:rPr>
        <w:t xml:space="preserve"> that lactobacilli-containing vaginally applied probiotics hold promise for </w:t>
      </w:r>
      <w:r w:rsidRPr="00817299">
        <w:rPr>
          <w:rFonts w:ascii="Times New Roman" w:hAnsi="Times New Roman" w:cs="Times New Roman"/>
          <w:sz w:val="24"/>
          <w:szCs w:val="24"/>
        </w:rPr>
        <w:t>BV cure and</w:t>
      </w:r>
      <w:r w:rsidR="00603EBD" w:rsidRPr="00817299">
        <w:rPr>
          <w:rFonts w:ascii="Times New Roman" w:hAnsi="Times New Roman" w:cs="Times New Roman"/>
          <w:sz w:val="24"/>
          <w:szCs w:val="24"/>
        </w:rPr>
        <w:t xml:space="preserve"> prevention, but much less</w:t>
      </w:r>
      <w:r w:rsidRPr="00817299">
        <w:rPr>
          <w:rFonts w:ascii="Times New Roman" w:hAnsi="Times New Roman" w:cs="Times New Roman"/>
          <w:sz w:val="24"/>
          <w:szCs w:val="24"/>
        </w:rPr>
        <w:t xml:space="preserve"> so for VVC cure and</w:t>
      </w:r>
      <w:r w:rsidR="00603EBD" w:rsidRPr="00817299">
        <w:rPr>
          <w:rFonts w:ascii="Times New Roman" w:hAnsi="Times New Roman" w:cs="Times New Roman"/>
          <w:sz w:val="24"/>
          <w:szCs w:val="24"/>
        </w:rPr>
        <w:t xml:space="preserve"> prevention. </w:t>
      </w:r>
      <w:r w:rsidR="0018404A" w:rsidRPr="00817299">
        <w:rPr>
          <w:rFonts w:ascii="Times New Roman" w:hAnsi="Times New Roman" w:cs="Times New Roman"/>
          <w:sz w:val="24"/>
          <w:szCs w:val="24"/>
        </w:rPr>
        <w:t>Four</w:t>
      </w:r>
      <w:r w:rsidR="00BB547E" w:rsidRPr="00817299">
        <w:rPr>
          <w:rFonts w:ascii="Times New Roman" w:hAnsi="Times New Roman" w:cs="Times New Roman"/>
          <w:sz w:val="24"/>
          <w:szCs w:val="24"/>
        </w:rPr>
        <w:t xml:space="preserve"> </w:t>
      </w:r>
      <w:r w:rsidR="0018404A" w:rsidRPr="00817299">
        <w:rPr>
          <w:rFonts w:ascii="Times New Roman" w:hAnsi="Times New Roman" w:cs="Times New Roman"/>
          <w:sz w:val="24"/>
          <w:szCs w:val="24"/>
        </w:rPr>
        <w:t xml:space="preserve">of the six medium risk randomised controlled </w:t>
      </w:r>
      <w:r w:rsidR="00BB547E" w:rsidRPr="00817299">
        <w:rPr>
          <w:rFonts w:ascii="Times New Roman" w:hAnsi="Times New Roman" w:cs="Times New Roman"/>
          <w:sz w:val="24"/>
          <w:szCs w:val="24"/>
        </w:rPr>
        <w:t xml:space="preserve">trials with BV endpoints </w:t>
      </w:r>
      <w:r w:rsidR="0018404A" w:rsidRPr="00817299">
        <w:rPr>
          <w:rFonts w:ascii="Times New Roman" w:hAnsi="Times New Roman" w:cs="Times New Roman"/>
          <w:sz w:val="24"/>
          <w:szCs w:val="24"/>
        </w:rPr>
        <w:t>showed significant benefit</w:t>
      </w:r>
      <w:r w:rsidR="00FB78E5" w:rsidRPr="00817299">
        <w:rPr>
          <w:rFonts w:ascii="Times New Roman" w:hAnsi="Times New Roman" w:cs="Times New Roman"/>
          <w:sz w:val="24"/>
          <w:szCs w:val="24"/>
        </w:rPr>
        <w:t>s</w:t>
      </w:r>
      <w:r w:rsidR="0018404A" w:rsidRPr="00817299">
        <w:rPr>
          <w:rFonts w:ascii="Times New Roman" w:hAnsi="Times New Roman" w:cs="Times New Roman"/>
          <w:sz w:val="24"/>
          <w:szCs w:val="24"/>
        </w:rPr>
        <w:t xml:space="preserve">, and </w:t>
      </w:r>
      <w:r w:rsidR="009E1C76" w:rsidRPr="00817299">
        <w:rPr>
          <w:rFonts w:ascii="Times New Roman" w:hAnsi="Times New Roman" w:cs="Times New Roman"/>
          <w:sz w:val="24"/>
          <w:szCs w:val="24"/>
        </w:rPr>
        <w:t xml:space="preserve">the other </w:t>
      </w:r>
      <w:r w:rsidR="0018404A" w:rsidRPr="00817299">
        <w:rPr>
          <w:rFonts w:ascii="Times New Roman" w:hAnsi="Times New Roman" w:cs="Times New Roman"/>
          <w:sz w:val="24"/>
          <w:szCs w:val="24"/>
        </w:rPr>
        <w:t>two showed non-significant benefit</w:t>
      </w:r>
      <w:r w:rsidR="00FB78E5" w:rsidRPr="00817299">
        <w:rPr>
          <w:rFonts w:ascii="Times New Roman" w:hAnsi="Times New Roman" w:cs="Times New Roman"/>
          <w:sz w:val="24"/>
          <w:szCs w:val="24"/>
        </w:rPr>
        <w:t>s</w:t>
      </w:r>
      <w:r w:rsidR="0018404A" w:rsidRPr="00817299">
        <w:rPr>
          <w:rFonts w:ascii="Times New Roman" w:hAnsi="Times New Roman" w:cs="Times New Roman"/>
          <w:sz w:val="24"/>
          <w:szCs w:val="24"/>
        </w:rPr>
        <w:t xml:space="preserve">. </w:t>
      </w:r>
      <w:r w:rsidR="00BB547E" w:rsidRPr="00817299">
        <w:rPr>
          <w:rFonts w:ascii="Times New Roman" w:hAnsi="Times New Roman" w:cs="Times New Roman"/>
          <w:sz w:val="24"/>
          <w:szCs w:val="24"/>
        </w:rPr>
        <w:t xml:space="preserve">No major safety concerns were reported in any of the studies. </w:t>
      </w:r>
      <w:r w:rsidR="009E1C76" w:rsidRPr="00817299">
        <w:rPr>
          <w:rFonts w:ascii="Times New Roman" w:hAnsi="Times New Roman" w:cs="Times New Roman"/>
          <w:sz w:val="24"/>
          <w:szCs w:val="24"/>
        </w:rPr>
        <w:t>In addition, w</w:t>
      </w:r>
      <w:r w:rsidR="00BB547E" w:rsidRPr="00817299">
        <w:rPr>
          <w:rFonts w:ascii="Times New Roman" w:hAnsi="Times New Roman" w:cs="Times New Roman"/>
          <w:sz w:val="24"/>
          <w:szCs w:val="24"/>
        </w:rPr>
        <w:t xml:space="preserve">e </w:t>
      </w:r>
      <w:r w:rsidR="00D50E62" w:rsidRPr="00817299">
        <w:rPr>
          <w:rFonts w:ascii="Times New Roman" w:hAnsi="Times New Roman" w:cs="Times New Roman"/>
          <w:sz w:val="24"/>
          <w:szCs w:val="24"/>
        </w:rPr>
        <w:t xml:space="preserve">found </w:t>
      </w:r>
      <w:r w:rsidR="0018404A" w:rsidRPr="00817299">
        <w:rPr>
          <w:rFonts w:ascii="Times New Roman" w:hAnsi="Times New Roman" w:cs="Times New Roman"/>
          <w:sz w:val="24"/>
          <w:szCs w:val="24"/>
        </w:rPr>
        <w:t xml:space="preserve">consistent </w:t>
      </w:r>
      <w:r w:rsidRPr="00817299">
        <w:rPr>
          <w:rFonts w:ascii="Times New Roman" w:hAnsi="Times New Roman" w:cs="Times New Roman"/>
          <w:sz w:val="24"/>
          <w:szCs w:val="24"/>
        </w:rPr>
        <w:t>evidence that vaginal detection</w:t>
      </w:r>
      <w:r w:rsidR="00D33756" w:rsidRPr="00817299">
        <w:rPr>
          <w:rFonts w:ascii="Times New Roman" w:hAnsi="Times New Roman" w:cs="Times New Roman"/>
          <w:sz w:val="24"/>
          <w:szCs w:val="24"/>
        </w:rPr>
        <w:t xml:space="preserve"> of probiotic strains does not </w:t>
      </w:r>
      <w:r w:rsidRPr="00817299">
        <w:rPr>
          <w:rFonts w:ascii="Times New Roman" w:hAnsi="Times New Roman" w:cs="Times New Roman"/>
          <w:sz w:val="24"/>
          <w:szCs w:val="24"/>
        </w:rPr>
        <w:t>last long beyond the dosing period</w:t>
      </w:r>
      <w:r w:rsidR="0018404A" w:rsidRPr="00817299">
        <w:rPr>
          <w:rFonts w:ascii="Times New Roman" w:hAnsi="Times New Roman" w:cs="Times New Roman"/>
          <w:sz w:val="24"/>
          <w:szCs w:val="24"/>
        </w:rPr>
        <w:t xml:space="preserve">, suggesting that none of the </w:t>
      </w:r>
      <w:r w:rsidR="009E1C76" w:rsidRPr="00817299">
        <w:rPr>
          <w:rFonts w:ascii="Times New Roman" w:hAnsi="Times New Roman" w:cs="Times New Roman"/>
          <w:sz w:val="24"/>
          <w:szCs w:val="24"/>
        </w:rPr>
        <w:t xml:space="preserve">evaluated </w:t>
      </w:r>
      <w:r w:rsidR="000A3445" w:rsidRPr="00817299">
        <w:rPr>
          <w:rFonts w:ascii="Times New Roman" w:hAnsi="Times New Roman" w:cs="Times New Roman"/>
          <w:sz w:val="24"/>
          <w:szCs w:val="24"/>
        </w:rPr>
        <w:t xml:space="preserve">probiotic strains </w:t>
      </w:r>
      <w:r w:rsidRPr="00817299">
        <w:rPr>
          <w:rFonts w:ascii="Times New Roman" w:hAnsi="Times New Roman" w:cs="Times New Roman"/>
          <w:sz w:val="24"/>
          <w:szCs w:val="24"/>
        </w:rPr>
        <w:t xml:space="preserve">colonise the vagina. </w:t>
      </w:r>
      <w:r w:rsidR="00D50E62" w:rsidRPr="00817299">
        <w:rPr>
          <w:rFonts w:ascii="Times New Roman" w:hAnsi="Times New Roman" w:cs="Times New Roman"/>
          <w:sz w:val="24"/>
          <w:szCs w:val="24"/>
        </w:rPr>
        <w:t xml:space="preserve">However, these findings </w:t>
      </w:r>
      <w:r w:rsidR="000A3445" w:rsidRPr="00817299">
        <w:rPr>
          <w:rFonts w:ascii="Times New Roman" w:hAnsi="Times New Roman" w:cs="Times New Roman"/>
          <w:sz w:val="24"/>
          <w:szCs w:val="24"/>
        </w:rPr>
        <w:t>are not</w:t>
      </w:r>
      <w:r w:rsidR="00D50E62" w:rsidRPr="00817299">
        <w:rPr>
          <w:rFonts w:ascii="Times New Roman" w:hAnsi="Times New Roman" w:cs="Times New Roman"/>
          <w:sz w:val="24"/>
          <w:szCs w:val="24"/>
        </w:rPr>
        <w:t xml:space="preserve"> definitive because </w:t>
      </w:r>
      <w:r w:rsidR="000A3445" w:rsidRPr="00817299">
        <w:rPr>
          <w:rFonts w:ascii="Times New Roman" w:hAnsi="Times New Roman" w:cs="Times New Roman"/>
          <w:sz w:val="24"/>
          <w:szCs w:val="24"/>
        </w:rPr>
        <w:t xml:space="preserve">heterogeneity </w:t>
      </w:r>
      <w:r w:rsidR="007C5B31" w:rsidRPr="00817299">
        <w:rPr>
          <w:rFonts w:ascii="Times New Roman" w:hAnsi="Times New Roman" w:cs="Times New Roman"/>
          <w:sz w:val="24"/>
          <w:szCs w:val="24"/>
        </w:rPr>
        <w:t xml:space="preserve">was high and the quality of most studies </w:t>
      </w:r>
      <w:r w:rsidR="00D50E62" w:rsidRPr="00817299">
        <w:rPr>
          <w:rFonts w:ascii="Times New Roman" w:hAnsi="Times New Roman" w:cs="Times New Roman"/>
          <w:sz w:val="24"/>
          <w:szCs w:val="24"/>
        </w:rPr>
        <w:t xml:space="preserve">suboptimal. </w:t>
      </w:r>
      <w:r w:rsidR="009975DA" w:rsidRPr="00817299">
        <w:rPr>
          <w:rFonts w:ascii="Times New Roman" w:hAnsi="Times New Roman" w:cs="Times New Roman"/>
          <w:bCs/>
          <w:sz w:val="24"/>
          <w:szCs w:val="24"/>
        </w:rPr>
        <w:t>Furthermore, p</w:t>
      </w:r>
      <w:r w:rsidR="009E1C76" w:rsidRPr="00817299">
        <w:rPr>
          <w:rFonts w:ascii="Times New Roman" w:hAnsi="Times New Roman" w:cs="Times New Roman"/>
          <w:bCs/>
          <w:sz w:val="24"/>
          <w:szCs w:val="24"/>
        </w:rPr>
        <w:t>ublication bias i</w:t>
      </w:r>
      <w:r w:rsidR="009975DA" w:rsidRPr="00817299">
        <w:rPr>
          <w:rFonts w:ascii="Times New Roman" w:hAnsi="Times New Roman" w:cs="Times New Roman"/>
          <w:bCs/>
          <w:sz w:val="24"/>
          <w:szCs w:val="24"/>
        </w:rPr>
        <w:t>s likely to be high</w:t>
      </w:r>
      <w:r w:rsidR="00D3577F">
        <w:rPr>
          <w:rFonts w:ascii="Times New Roman" w:hAnsi="Times New Roman" w:cs="Times New Roman"/>
          <w:bCs/>
          <w:sz w:val="24"/>
          <w:szCs w:val="24"/>
        </w:rPr>
        <w:t>, although we did not formal</w:t>
      </w:r>
      <w:r w:rsidR="009E1C76" w:rsidRPr="00817299">
        <w:rPr>
          <w:rFonts w:ascii="Times New Roman" w:hAnsi="Times New Roman" w:cs="Times New Roman"/>
          <w:bCs/>
          <w:sz w:val="24"/>
          <w:szCs w:val="24"/>
        </w:rPr>
        <w:t>ly assess this</w:t>
      </w:r>
      <w:r w:rsidR="009975DA" w:rsidRPr="00817299">
        <w:rPr>
          <w:rFonts w:ascii="Times New Roman" w:hAnsi="Times New Roman" w:cs="Times New Roman"/>
          <w:bCs/>
          <w:sz w:val="24"/>
          <w:szCs w:val="24"/>
        </w:rPr>
        <w:t xml:space="preserve"> due to high heterogeneity.</w:t>
      </w:r>
    </w:p>
    <w:p w14:paraId="0F867395" w14:textId="77777777" w:rsidR="00BB547E" w:rsidRPr="00817299" w:rsidRDefault="00BB547E" w:rsidP="00C80EFD">
      <w:pPr>
        <w:widowControl w:val="0"/>
        <w:spacing w:after="0" w:line="480" w:lineRule="auto"/>
        <w:rPr>
          <w:rFonts w:ascii="Times New Roman" w:hAnsi="Times New Roman" w:cs="Times New Roman"/>
          <w:sz w:val="24"/>
          <w:szCs w:val="24"/>
        </w:rPr>
      </w:pPr>
    </w:p>
    <w:p w14:paraId="7D3CE000" w14:textId="4CBEEF05" w:rsidR="0025235D" w:rsidRPr="00817299" w:rsidRDefault="00FB78E5"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We opted to evaluate all vaginally applied probiotics for bacterial and fungal</w:t>
      </w:r>
      <w:r w:rsidR="00DC1AD9" w:rsidRPr="00817299">
        <w:rPr>
          <w:rFonts w:ascii="Times New Roman" w:hAnsi="Times New Roman" w:cs="Times New Roman"/>
          <w:sz w:val="24"/>
          <w:szCs w:val="24"/>
        </w:rPr>
        <w:t xml:space="preserve"> vaginal dysbiosis indications </w:t>
      </w:r>
      <w:r w:rsidRPr="00817299">
        <w:rPr>
          <w:rFonts w:ascii="Times New Roman" w:hAnsi="Times New Roman" w:cs="Times New Roman"/>
          <w:sz w:val="24"/>
          <w:szCs w:val="24"/>
        </w:rPr>
        <w:t>because no single product-indication combination had been sufficien</w:t>
      </w:r>
      <w:r w:rsidR="008A5693" w:rsidRPr="00817299">
        <w:rPr>
          <w:rFonts w:ascii="Times New Roman" w:hAnsi="Times New Roman" w:cs="Times New Roman"/>
          <w:sz w:val="24"/>
          <w:szCs w:val="24"/>
        </w:rPr>
        <w:t>tly evaluated</w:t>
      </w:r>
      <w:r w:rsidRPr="00817299">
        <w:rPr>
          <w:rFonts w:ascii="Times New Roman" w:hAnsi="Times New Roman" w:cs="Times New Roman"/>
          <w:sz w:val="24"/>
          <w:szCs w:val="24"/>
        </w:rPr>
        <w:t xml:space="preserve"> to allow for a meaningful syn</w:t>
      </w:r>
      <w:r w:rsidR="00C66A99" w:rsidRPr="00817299">
        <w:rPr>
          <w:rFonts w:ascii="Times New Roman" w:hAnsi="Times New Roman" w:cs="Times New Roman"/>
          <w:sz w:val="24"/>
          <w:szCs w:val="24"/>
        </w:rPr>
        <w:t xml:space="preserve">thesis of results. While all identified probiotics contained lactobacilli, </w:t>
      </w:r>
      <w:r w:rsidRPr="00817299">
        <w:rPr>
          <w:rFonts w:ascii="Times New Roman" w:hAnsi="Times New Roman" w:cs="Times New Roman"/>
          <w:sz w:val="24"/>
          <w:szCs w:val="24"/>
        </w:rPr>
        <w:t xml:space="preserve">it is not </w:t>
      </w:r>
      <w:r w:rsidR="00C66A99" w:rsidRPr="00817299">
        <w:rPr>
          <w:rFonts w:ascii="Times New Roman" w:hAnsi="Times New Roman" w:cs="Times New Roman"/>
          <w:sz w:val="24"/>
          <w:szCs w:val="24"/>
        </w:rPr>
        <w:t xml:space="preserve">yet </w:t>
      </w:r>
      <w:r w:rsidRPr="00817299">
        <w:rPr>
          <w:rFonts w:ascii="Times New Roman" w:hAnsi="Times New Roman" w:cs="Times New Roman"/>
          <w:sz w:val="24"/>
          <w:szCs w:val="24"/>
        </w:rPr>
        <w:t xml:space="preserve">clear which </w:t>
      </w:r>
      <w:r w:rsidRPr="00817299">
        <w:rPr>
          <w:rFonts w:ascii="Times New Roman" w:hAnsi="Times New Roman" w:cs="Times New Roman"/>
          <w:i/>
          <w:sz w:val="24"/>
          <w:szCs w:val="24"/>
        </w:rPr>
        <w:t xml:space="preserve">Lactobacillus </w:t>
      </w:r>
      <w:r w:rsidRPr="00817299">
        <w:rPr>
          <w:rFonts w:ascii="Times New Roman" w:hAnsi="Times New Roman" w:cs="Times New Roman"/>
          <w:sz w:val="24"/>
          <w:szCs w:val="24"/>
        </w:rPr>
        <w:t>strains are the most promising</w:t>
      </w:r>
      <w:r w:rsidR="008A5693" w:rsidRPr="00817299">
        <w:rPr>
          <w:rFonts w:ascii="Times New Roman" w:hAnsi="Times New Roman" w:cs="Times New Roman"/>
          <w:sz w:val="24"/>
          <w:szCs w:val="24"/>
        </w:rPr>
        <w:t>, if any</w:t>
      </w:r>
      <w:r w:rsidRPr="00817299">
        <w:rPr>
          <w:rFonts w:ascii="Times New Roman" w:hAnsi="Times New Roman" w:cs="Times New Roman"/>
          <w:sz w:val="24"/>
          <w:szCs w:val="24"/>
        </w:rPr>
        <w:t>. The</w:t>
      </w:r>
      <w:r w:rsidR="0025235D" w:rsidRPr="00817299">
        <w:rPr>
          <w:rFonts w:ascii="Times New Roman" w:hAnsi="Times New Roman" w:cs="Times New Roman"/>
          <w:sz w:val="24"/>
          <w:szCs w:val="24"/>
        </w:rPr>
        <w:t xml:space="preserve"> probiotics </w:t>
      </w:r>
      <w:r w:rsidRPr="00817299">
        <w:rPr>
          <w:rFonts w:ascii="Times New Roman" w:hAnsi="Times New Roman" w:cs="Times New Roman"/>
          <w:sz w:val="24"/>
          <w:szCs w:val="24"/>
        </w:rPr>
        <w:t xml:space="preserve">included in this review therefore varied in terms of </w:t>
      </w:r>
      <w:r w:rsidRPr="00817299">
        <w:rPr>
          <w:rFonts w:ascii="Times New Roman" w:hAnsi="Times New Roman" w:cs="Times New Roman"/>
          <w:i/>
          <w:sz w:val="24"/>
          <w:szCs w:val="24"/>
        </w:rPr>
        <w:t>Lactobacillus</w:t>
      </w:r>
      <w:r w:rsidRPr="00817299">
        <w:rPr>
          <w:rFonts w:ascii="Times New Roman" w:hAnsi="Times New Roman" w:cs="Times New Roman"/>
          <w:sz w:val="24"/>
          <w:szCs w:val="24"/>
        </w:rPr>
        <w:t xml:space="preserve"> </w:t>
      </w:r>
      <w:r w:rsidR="0025235D" w:rsidRPr="00817299">
        <w:rPr>
          <w:rFonts w:ascii="Times New Roman" w:hAnsi="Times New Roman" w:cs="Times New Roman"/>
          <w:sz w:val="24"/>
          <w:szCs w:val="24"/>
        </w:rPr>
        <w:t>strains, other active ingredients,</w:t>
      </w:r>
      <w:r w:rsidR="00193CDE" w:rsidRPr="00817299">
        <w:rPr>
          <w:rFonts w:ascii="Times New Roman" w:hAnsi="Times New Roman" w:cs="Times New Roman"/>
          <w:sz w:val="24"/>
          <w:szCs w:val="24"/>
        </w:rPr>
        <w:t xml:space="preserve"> excipients</w:t>
      </w:r>
      <w:r w:rsidR="0025235D" w:rsidRPr="00817299">
        <w:rPr>
          <w:rFonts w:ascii="Times New Roman" w:hAnsi="Times New Roman" w:cs="Times New Roman"/>
          <w:sz w:val="24"/>
          <w:szCs w:val="24"/>
        </w:rPr>
        <w:t xml:space="preserve">, </w:t>
      </w:r>
      <w:r w:rsidR="00193CDE" w:rsidRPr="00817299">
        <w:rPr>
          <w:rFonts w:ascii="Times New Roman" w:hAnsi="Times New Roman" w:cs="Times New Roman"/>
          <w:sz w:val="24"/>
          <w:szCs w:val="24"/>
        </w:rPr>
        <w:t>application</w:t>
      </w:r>
      <w:r w:rsidR="00522D9C" w:rsidRPr="00817299">
        <w:rPr>
          <w:rFonts w:ascii="Times New Roman" w:hAnsi="Times New Roman" w:cs="Times New Roman"/>
          <w:sz w:val="24"/>
          <w:szCs w:val="24"/>
        </w:rPr>
        <w:t xml:space="preserve"> methods</w:t>
      </w:r>
      <w:r w:rsidR="00193CDE" w:rsidRPr="00817299">
        <w:rPr>
          <w:rFonts w:ascii="Times New Roman" w:hAnsi="Times New Roman" w:cs="Times New Roman"/>
          <w:sz w:val="24"/>
          <w:szCs w:val="24"/>
        </w:rPr>
        <w:t>, and doses</w:t>
      </w:r>
      <w:r w:rsidRPr="00817299">
        <w:rPr>
          <w:rFonts w:ascii="Times New Roman" w:hAnsi="Times New Roman" w:cs="Times New Roman"/>
          <w:sz w:val="24"/>
          <w:szCs w:val="24"/>
        </w:rPr>
        <w:t>. W</w:t>
      </w:r>
      <w:r w:rsidR="0025235D" w:rsidRPr="00817299">
        <w:rPr>
          <w:rFonts w:ascii="Times New Roman" w:hAnsi="Times New Roman" w:cs="Times New Roman"/>
          <w:sz w:val="24"/>
          <w:szCs w:val="24"/>
        </w:rPr>
        <w:t xml:space="preserve">e could not identify any one product that seemed to outperform the others in any of </w:t>
      </w:r>
      <w:r w:rsidR="00522D9C" w:rsidRPr="00817299">
        <w:rPr>
          <w:rFonts w:ascii="Times New Roman" w:hAnsi="Times New Roman" w:cs="Times New Roman"/>
          <w:sz w:val="24"/>
          <w:szCs w:val="24"/>
        </w:rPr>
        <w:t>the clinical indications or vaginal detection</w:t>
      </w:r>
      <w:r w:rsidR="0025235D" w:rsidRPr="00817299">
        <w:rPr>
          <w:rFonts w:ascii="Times New Roman" w:hAnsi="Times New Roman" w:cs="Times New Roman"/>
          <w:sz w:val="24"/>
          <w:szCs w:val="24"/>
        </w:rPr>
        <w:t>. Mos</w:t>
      </w:r>
      <w:r w:rsidR="00193CDE" w:rsidRPr="00817299">
        <w:rPr>
          <w:rFonts w:ascii="Times New Roman" w:hAnsi="Times New Roman" w:cs="Times New Roman"/>
          <w:sz w:val="24"/>
          <w:szCs w:val="24"/>
        </w:rPr>
        <w:t xml:space="preserve">t of the probiotic strains </w:t>
      </w:r>
      <w:r w:rsidR="00522D9C" w:rsidRPr="00817299">
        <w:rPr>
          <w:rFonts w:ascii="Times New Roman" w:hAnsi="Times New Roman" w:cs="Times New Roman"/>
          <w:sz w:val="24"/>
          <w:szCs w:val="24"/>
        </w:rPr>
        <w:t xml:space="preserve">originated </w:t>
      </w:r>
      <w:r w:rsidR="00193CDE" w:rsidRPr="00817299">
        <w:rPr>
          <w:rFonts w:ascii="Times New Roman" w:hAnsi="Times New Roman" w:cs="Times New Roman"/>
          <w:sz w:val="24"/>
          <w:szCs w:val="24"/>
        </w:rPr>
        <w:t xml:space="preserve">from the gut or from traditional fermented foods, </w:t>
      </w:r>
      <w:r w:rsidR="00E55F77" w:rsidRPr="00817299">
        <w:rPr>
          <w:rFonts w:ascii="Times New Roman" w:hAnsi="Times New Roman" w:cs="Times New Roman"/>
          <w:sz w:val="24"/>
          <w:szCs w:val="24"/>
        </w:rPr>
        <w:t xml:space="preserve">and </w:t>
      </w:r>
      <w:r w:rsidR="00193CDE" w:rsidRPr="00817299">
        <w:rPr>
          <w:rFonts w:ascii="Times New Roman" w:hAnsi="Times New Roman" w:cs="Times New Roman"/>
          <w:sz w:val="24"/>
          <w:szCs w:val="24"/>
        </w:rPr>
        <w:t xml:space="preserve">have been marketed for decades by </w:t>
      </w:r>
      <w:r w:rsidR="00E55F77" w:rsidRPr="00817299">
        <w:rPr>
          <w:rFonts w:ascii="Times New Roman" w:hAnsi="Times New Roman" w:cs="Times New Roman"/>
          <w:sz w:val="24"/>
          <w:szCs w:val="24"/>
        </w:rPr>
        <w:t xml:space="preserve">non-pharmaceutical </w:t>
      </w:r>
      <w:r w:rsidR="00193CDE" w:rsidRPr="00817299">
        <w:rPr>
          <w:rFonts w:ascii="Times New Roman" w:hAnsi="Times New Roman" w:cs="Times New Roman"/>
          <w:sz w:val="24"/>
          <w:szCs w:val="24"/>
        </w:rPr>
        <w:t>companies</w:t>
      </w:r>
      <w:r w:rsidR="00522D9C" w:rsidRPr="00817299">
        <w:rPr>
          <w:rFonts w:ascii="Times New Roman" w:hAnsi="Times New Roman" w:cs="Times New Roman"/>
          <w:sz w:val="24"/>
          <w:szCs w:val="24"/>
        </w:rPr>
        <w:t>, even before clinical evidence became</w:t>
      </w:r>
      <w:r w:rsidR="004253C4" w:rsidRPr="00817299">
        <w:rPr>
          <w:rFonts w:ascii="Times New Roman" w:hAnsi="Times New Roman" w:cs="Times New Roman"/>
          <w:sz w:val="24"/>
          <w:szCs w:val="24"/>
        </w:rPr>
        <w:t xml:space="preserve"> available</w:t>
      </w:r>
      <w:r w:rsidR="00193CDE" w:rsidRPr="00817299">
        <w:rPr>
          <w:rFonts w:ascii="Times New Roman" w:hAnsi="Times New Roman" w:cs="Times New Roman"/>
          <w:sz w:val="24"/>
          <w:szCs w:val="24"/>
        </w:rPr>
        <w:t>.</w:t>
      </w:r>
      <w:r w:rsidR="00BB293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YkAxYsp9","properties":{"formattedCitation":"\\super 6\\nosupersub{}","plainCitation":"6","noteIndex":0},"citationItems":[{"id":956,"uris":["http://zotero.org/users/4950730/items/AEYPZC2S"],"uri":["http://zotero.org/users/4950730/items/AEYPZC2S"],"itemData":{"id":956,"type":"article-journal","title":"Next-generation probiotics: the spectrum from probiotics to live biotherapeutics","container-title":"Nature Microbiology","page":"17057","volume":"2","issue":"5","source":"www.nature.com","abstract":"The leading probiotics currently available to consumers are generally drawn from a narrow range of organisms. Knowledge of the gut microbiota and its constituent actors is changing this paradigm, particularly given the phylogenetic range and relatively unknown characteristics of the organisms under investigation as novel therapeutics. For this reason, and because their development is likely to be more amenable to a pharmaceutical than a food delivery route, these organisms are often operationally referred to as next-generation probiotics, a concept that overlaps with the emerging concept of live biotherapeutic products. The latter is a class of organisms developed exclusively for pharmaceutical application. In this Perspective, we discuss what lessons have been learned from working with traditional probiotics, explore the kinds of organisms that are likely to be used as novel microbial therapeutics, discuss the regulatory framework required, and propose how scientists may meet this challenge.","DOI":"10.1038/nmicrobiol.2017.57","ISSN":"2058-5276","title-short":"Next-generation probiotics","language":"en","author":[{"family":"O’Toole","given":"Paul W."},{"family":"Marchesi","given":"Julian R."},{"family":"Hill","given":"Colin"}],"issued":{"date-parts":[["2017",5]]}}}],"schema":"https://github.com/citation-style-language/schema/raw/master/csl-citation.json"} </w:instrText>
      </w:r>
      <w:r w:rsidR="00BB2933"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6</w:t>
      </w:r>
      <w:r w:rsidR="00BB2933" w:rsidRPr="00817299">
        <w:rPr>
          <w:rFonts w:ascii="Times New Roman" w:hAnsi="Times New Roman" w:cs="Times New Roman"/>
          <w:sz w:val="24"/>
          <w:szCs w:val="24"/>
        </w:rPr>
        <w:fldChar w:fldCharType="end"/>
      </w:r>
      <w:r w:rsidR="00E55F77" w:rsidRPr="00817299">
        <w:rPr>
          <w:rFonts w:ascii="Times New Roman" w:hAnsi="Times New Roman" w:cs="Times New Roman"/>
          <w:sz w:val="24"/>
          <w:szCs w:val="24"/>
        </w:rPr>
        <w:t xml:space="preserve"> </w:t>
      </w:r>
      <w:r w:rsidR="00C66A99" w:rsidRPr="00817299">
        <w:rPr>
          <w:rFonts w:ascii="Times New Roman" w:hAnsi="Times New Roman" w:cs="Times New Roman"/>
          <w:sz w:val="24"/>
          <w:szCs w:val="24"/>
        </w:rPr>
        <w:t xml:space="preserve">In recent years, the regulatory landscape for </w:t>
      </w:r>
      <w:r w:rsidR="00C66A99" w:rsidRPr="00817299">
        <w:rPr>
          <w:rFonts w:ascii="Times New Roman" w:hAnsi="Times New Roman" w:cs="Times New Roman"/>
          <w:sz w:val="24"/>
          <w:szCs w:val="24"/>
        </w:rPr>
        <w:lastRenderedPageBreak/>
        <w:t xml:space="preserve">vaginal probiotics has changed considerably. </w:t>
      </w:r>
      <w:r w:rsidR="004D239D" w:rsidRPr="00817299">
        <w:rPr>
          <w:rFonts w:ascii="Times New Roman" w:hAnsi="Times New Roman" w:cs="Times New Roman"/>
          <w:sz w:val="24"/>
          <w:szCs w:val="24"/>
        </w:rPr>
        <w:t>When health claims are made, t</w:t>
      </w:r>
      <w:r w:rsidR="007C1589" w:rsidRPr="00817299">
        <w:rPr>
          <w:rFonts w:ascii="Times New Roman" w:hAnsi="Times New Roman" w:cs="Times New Roman"/>
          <w:sz w:val="24"/>
          <w:szCs w:val="24"/>
        </w:rPr>
        <w:t xml:space="preserve">he US Food and Drug Administration has required human drug approval since </w:t>
      </w:r>
      <w:r w:rsidR="004253C4" w:rsidRPr="00817299">
        <w:rPr>
          <w:rFonts w:ascii="Times New Roman" w:hAnsi="Times New Roman" w:cs="Times New Roman"/>
          <w:sz w:val="24"/>
          <w:szCs w:val="24"/>
        </w:rPr>
        <w:t>2016</w:t>
      </w:r>
      <w:r w:rsidR="007C1589" w:rsidRPr="00817299">
        <w:rPr>
          <w:rFonts w:ascii="Times New Roman" w:hAnsi="Times New Roman" w:cs="Times New Roman"/>
          <w:sz w:val="24"/>
          <w:szCs w:val="24"/>
        </w:rPr>
        <w:t xml:space="preserve">, and the European Medicines Authority will follow </w:t>
      </w:r>
      <w:r w:rsidR="00DC1AD9" w:rsidRPr="00817299">
        <w:rPr>
          <w:rFonts w:ascii="Times New Roman" w:hAnsi="Times New Roman" w:cs="Times New Roman"/>
          <w:sz w:val="24"/>
          <w:szCs w:val="24"/>
        </w:rPr>
        <w:t xml:space="preserve">suit </w:t>
      </w:r>
      <w:r w:rsidR="009839C2" w:rsidRPr="00817299">
        <w:rPr>
          <w:rFonts w:ascii="Times New Roman" w:hAnsi="Times New Roman" w:cs="Times New Roman"/>
          <w:sz w:val="24"/>
          <w:szCs w:val="24"/>
        </w:rPr>
        <w:t>per 1 May</w:t>
      </w:r>
      <w:r w:rsidR="007C1589" w:rsidRPr="00817299">
        <w:rPr>
          <w:rFonts w:ascii="Times New Roman" w:hAnsi="Times New Roman" w:cs="Times New Roman"/>
          <w:sz w:val="24"/>
          <w:szCs w:val="24"/>
        </w:rPr>
        <w:t xml:space="preserve"> 2020. </w:t>
      </w:r>
      <w:r w:rsidR="00314FBA" w:rsidRPr="00817299">
        <w:rPr>
          <w:rFonts w:ascii="Times New Roman" w:hAnsi="Times New Roman" w:cs="Times New Roman"/>
          <w:sz w:val="24"/>
          <w:szCs w:val="24"/>
        </w:rPr>
        <w:t xml:space="preserve">As far as we know, only one of the products </w:t>
      </w:r>
      <w:r w:rsidR="000A3445" w:rsidRPr="00817299">
        <w:rPr>
          <w:rFonts w:ascii="Times New Roman" w:hAnsi="Times New Roman" w:cs="Times New Roman"/>
          <w:sz w:val="24"/>
          <w:szCs w:val="24"/>
        </w:rPr>
        <w:t xml:space="preserve">included </w:t>
      </w:r>
      <w:r w:rsidR="00314FBA" w:rsidRPr="00817299">
        <w:rPr>
          <w:rFonts w:ascii="Times New Roman" w:hAnsi="Times New Roman" w:cs="Times New Roman"/>
          <w:sz w:val="24"/>
          <w:szCs w:val="24"/>
        </w:rPr>
        <w:t>in this review is being developed as a drug for human use: Lactin-V. It</w:t>
      </w:r>
      <w:r w:rsidR="0025235D" w:rsidRPr="00817299">
        <w:rPr>
          <w:rFonts w:ascii="Times New Roman" w:hAnsi="Times New Roman" w:cs="Times New Roman"/>
          <w:sz w:val="24"/>
          <w:szCs w:val="24"/>
        </w:rPr>
        <w:t xml:space="preserve"> contains a </w:t>
      </w:r>
      <w:r w:rsidR="0025235D" w:rsidRPr="00817299">
        <w:rPr>
          <w:rFonts w:ascii="Times New Roman" w:hAnsi="Times New Roman" w:cs="Times New Roman"/>
          <w:i/>
          <w:sz w:val="24"/>
          <w:szCs w:val="24"/>
        </w:rPr>
        <w:t>L. crispatus</w:t>
      </w:r>
      <w:r w:rsidR="0025235D" w:rsidRPr="00817299">
        <w:rPr>
          <w:rFonts w:ascii="Times New Roman" w:hAnsi="Times New Roman" w:cs="Times New Roman"/>
          <w:sz w:val="24"/>
          <w:szCs w:val="24"/>
        </w:rPr>
        <w:t xml:space="preserve"> strain (CTV-05) that was isolated f</w:t>
      </w:r>
      <w:r w:rsidR="00193CDE" w:rsidRPr="00817299">
        <w:rPr>
          <w:rFonts w:ascii="Times New Roman" w:hAnsi="Times New Roman" w:cs="Times New Roman"/>
          <w:sz w:val="24"/>
          <w:szCs w:val="24"/>
        </w:rPr>
        <w:t>rom a healthy woman.</w:t>
      </w:r>
      <w:r w:rsidR="00BB293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vffVMsBi","properties":{"formattedCitation":"\\super 43\\nosupersub{}","plainCitation":"43","noteIndex":0},"citationItems":[{"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schema":"https://github.com/citation-style-language/schema/raw/master/csl-citation.json"} </w:instrText>
      </w:r>
      <w:r w:rsidR="00BB2933"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43</w:t>
      </w:r>
      <w:r w:rsidR="00BB2933" w:rsidRPr="00817299">
        <w:rPr>
          <w:rFonts w:ascii="Times New Roman" w:hAnsi="Times New Roman" w:cs="Times New Roman"/>
          <w:sz w:val="24"/>
          <w:szCs w:val="24"/>
        </w:rPr>
        <w:fldChar w:fldCharType="end"/>
      </w:r>
      <w:r w:rsidR="00193CDE" w:rsidRPr="00817299">
        <w:rPr>
          <w:rFonts w:ascii="Times New Roman" w:hAnsi="Times New Roman" w:cs="Times New Roman"/>
          <w:sz w:val="24"/>
          <w:szCs w:val="24"/>
        </w:rPr>
        <w:t xml:space="preserve"> </w:t>
      </w:r>
      <w:r w:rsidR="00744E01" w:rsidRPr="00817299">
        <w:rPr>
          <w:rFonts w:ascii="Times New Roman" w:hAnsi="Times New Roman" w:cs="Times New Roman"/>
          <w:sz w:val="24"/>
          <w:szCs w:val="24"/>
        </w:rPr>
        <w:t xml:space="preserve">While the results of the five vaginal detection and safety trials conducted </w:t>
      </w:r>
      <w:r w:rsidR="00522D9C" w:rsidRPr="00817299">
        <w:rPr>
          <w:rFonts w:ascii="Times New Roman" w:hAnsi="Times New Roman" w:cs="Times New Roman"/>
          <w:sz w:val="24"/>
          <w:szCs w:val="24"/>
        </w:rPr>
        <w:t xml:space="preserve">with </w:t>
      </w:r>
      <w:r w:rsidR="00522D9C" w:rsidRPr="00817299">
        <w:rPr>
          <w:rFonts w:ascii="Times New Roman" w:hAnsi="Times New Roman" w:cs="Times New Roman"/>
          <w:i/>
          <w:sz w:val="24"/>
          <w:szCs w:val="24"/>
        </w:rPr>
        <w:t>L. crispatus</w:t>
      </w:r>
      <w:r w:rsidR="00522D9C" w:rsidRPr="00817299">
        <w:rPr>
          <w:rFonts w:ascii="Times New Roman" w:hAnsi="Times New Roman" w:cs="Times New Roman"/>
          <w:sz w:val="24"/>
          <w:szCs w:val="24"/>
        </w:rPr>
        <w:t xml:space="preserve"> CTV-05 </w:t>
      </w:r>
      <w:r w:rsidR="00744E01" w:rsidRPr="00817299">
        <w:rPr>
          <w:rFonts w:ascii="Times New Roman" w:hAnsi="Times New Roman" w:cs="Times New Roman"/>
          <w:sz w:val="24"/>
          <w:szCs w:val="24"/>
        </w:rPr>
        <w:t>to date</w:t>
      </w:r>
      <w:r w:rsidR="00522D9C" w:rsidRPr="00817299">
        <w:rPr>
          <w:rFonts w:ascii="Times New Roman" w:hAnsi="Times New Roman" w:cs="Times New Roman"/>
          <w:sz w:val="24"/>
          <w:szCs w:val="24"/>
        </w:rPr>
        <w:t xml:space="preserve"> warranted continued development,</w:t>
      </w:r>
      <w:r w:rsidR="00BB293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QJWUZThK","properties":{"formattedCitation":"\\super 30,43,45,47,48,51\\nosupersub{}","plainCitation":"30,43,45,47,48,51","noteIndex":0},"citationItems":[{"id":55,"uris":["http://zotero.org/users/4950730/items/SLYX35FS"],"uri":["http://zotero.org/users/4950730/items/SLYX35FS"],"itemData":{"id":55,"type":"article-journal","title":"Phase I trial of a &lt;i&gt;Lactobacillus crispatus&lt;/i&gt; vaginal suppository for prevention of recurrent urinary tract infection in women","container-title":"Infectious Diseases in Obstetrics and Gynecology","page":"1-8","volume":"2007","source":"Crossref","DOI":"10.1155/2007/35387","ISSN":"1064-7449, 1098-0997","language":"en","author":[{"family":"Czaja","given":"Christopher A."},{"family":"Stapleton","given":"Ann E."},{"family":"Yarova-Yarovaya","given":"Yuliya"},{"family":"Stamm","given":"Walter E."}],"issued":{"date-parts":[["2007"]]}}},{"id":47,"uris":["http://zotero.org/users/4950730/items/28PCFNQ7"],"uri":["http://zotero.org/users/4950730/items/28PCFNQ7"],"itemData":{"id":47,"type":"article-journal","title":"Phase 2a study assessing colonization efficiency, safety, and acceptability of &lt;i&gt;Lactobacillus crispatus&lt;/i&gt; CTV-05 in women with bacterial vaginosis:","container-title":"Sexually Transmitted Diseases","page":"745-750","volume":"37","issue":"12","source":"Crossref","DOI":"10.1097/OLQ.0b013e3181e50026","ISSN":"0148-5717","title-short":"Phase 2a Study Assessing Colonization Efficiency, Safety, and Acceptability of Lactobacillus crispatus CTV-05 in Women With Bacterial Vaginosis","language":"en","author":[{"family":"Hemmerling","given":"Anke"},{"family":"Harrison","given":"William"},{"family":"Schroeder","given":"Adrienne"},{"family":"Park","given":"Jeanna"},{"family":"Korn","given":"Abner"},{"family":"Shiboski","given":"Stephen"},{"family":"Foster-Rosales","given":"Anne"},{"family":"Cohen","given":"Craig R."}],"issued":{"date-parts":[["2010",12]]}}},{"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44,"uris":["http://zotero.org/users/4950730/items/LJ7WW733"],"uri":["http://zotero.org/users/4950730/items/LJ7WW733"],"itemData":{"id":44,"type":"article-journal","title":"Randomized, placebo-controlled Phase 2 trial of a &lt;i&gt;Lactobacillus crispatus&lt;/i&gt; probiotic given intravaginally for prevention of recurrent urinary tract infection","container-title":"Clinical Infectious Diseases","page":"1212-1217","volume":"52","issue":"10","source":"Crossref","abstract":"Background. Urinary tract infections (UTIs) are common among women and frequently recur. Depletion of vaginal lactobacilli is associated with UTI risk, which suggests that repletion may be beneﬁcial. We conducted a double-blind placebo-controlled trial of a Lactobacillus crispatus intravaginal suppository probiotic (Lactin-V; Osel) for prevention of recurrent UTI in premenopausal women.\nMethods. One hundred young women with a history of recurrent UTI received antimicrobials for acute UTI and then were randomized to receive either Lactin-V or placebo daily for 5 days, then once weekly for 10 weeks. Participants were followed up at 1 week and 10 weeks after intervention and for UTIs; urine samples for culture and vaginal swabs for real-time quantitative 16S ribosomal RNA gene polymerase chain reaction for L. crispatus were collected.\nResults. Recurrent UTI occurred in 7/48 15% of women receiving Lactin-V compared with 13/48 27% of women receiving placebo (relative risk [RR], .5; 95% conﬁdence interval, .2–1.2). High-level vaginal colonization with L. crispatus ($106 16S RNA gene copies per swab) throughout follow-up was associated with a signiﬁcant reduction in recurrent UTI only for Lactin-V (RR for Lactin-V, .07; RR for placebo, 1.1; P , .01).\nConclusions. Lactin-V after treatment for cystitis is associated with a reduction in recurrent UTI. Larger efﬁcacy trials of this novel preventive method for recurrent UTI are warranted. Clinical Trials Registration. NCT00305227.","DOI":"10.1093/cid/cir183","ISSN":"1058-4838, 1537-6591","language":"en","author":[{"family":"Stapleton","given":"Ann E."},{"family":"Au-Yeung","given":"Melissa"},{"family":"Hooton","given":"Thomas M."},{"family":"Fredricks","given":"David N."},{"family":"Roberts","given":"Pacita L."},{"family":"Czaja","given":"Christopher A."},{"family":"Yarova-Yarovaya","given":"Yuliya"},{"family":"Fiedler","given":"Tina"},{"family":"Cox","given":"Marsha"},{"family":"Stamm","given":"Walter E."}],"issued":{"date-parts":[["2011",5,15]]}}},{"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schema":"https://github.com/citation-style-language/schema/raw/master/csl-citation.json"} </w:instrText>
      </w:r>
      <w:r w:rsidR="00BB2933" w:rsidRPr="00817299">
        <w:rPr>
          <w:rFonts w:ascii="Times New Roman" w:hAnsi="Times New Roman" w:cs="Times New Roman"/>
          <w:sz w:val="24"/>
          <w:szCs w:val="24"/>
        </w:rPr>
        <w:fldChar w:fldCharType="separate"/>
      </w:r>
      <w:r w:rsidR="00441DB6" w:rsidRPr="00817299">
        <w:rPr>
          <w:rFonts w:ascii="Times New Roman" w:hAnsi="Times New Roman" w:cs="Times New Roman"/>
          <w:sz w:val="24"/>
          <w:szCs w:val="24"/>
          <w:vertAlign w:val="superscript"/>
        </w:rPr>
        <w:t>30,43,45,47,48,51</w:t>
      </w:r>
      <w:r w:rsidR="00BB2933" w:rsidRPr="00817299">
        <w:rPr>
          <w:rFonts w:ascii="Times New Roman" w:hAnsi="Times New Roman" w:cs="Times New Roman"/>
          <w:sz w:val="24"/>
          <w:szCs w:val="24"/>
        </w:rPr>
        <w:fldChar w:fldCharType="end"/>
      </w:r>
      <w:r w:rsidR="00522D9C" w:rsidRPr="00817299">
        <w:rPr>
          <w:rFonts w:ascii="Times New Roman" w:hAnsi="Times New Roman" w:cs="Times New Roman"/>
          <w:sz w:val="24"/>
          <w:szCs w:val="24"/>
        </w:rPr>
        <w:t xml:space="preserve"> we did not find </w:t>
      </w:r>
      <w:r w:rsidR="00D33756" w:rsidRPr="00817299">
        <w:rPr>
          <w:rFonts w:ascii="Times New Roman" w:hAnsi="Times New Roman" w:cs="Times New Roman"/>
          <w:sz w:val="24"/>
          <w:szCs w:val="24"/>
        </w:rPr>
        <w:t xml:space="preserve">early </w:t>
      </w:r>
      <w:r w:rsidR="00522D9C" w:rsidRPr="00817299">
        <w:rPr>
          <w:rFonts w:ascii="Times New Roman" w:hAnsi="Times New Roman" w:cs="Times New Roman"/>
          <w:sz w:val="24"/>
          <w:szCs w:val="24"/>
        </w:rPr>
        <w:t>indications</w:t>
      </w:r>
      <w:r w:rsidR="00744E01" w:rsidRPr="00817299">
        <w:rPr>
          <w:rFonts w:ascii="Times New Roman" w:hAnsi="Times New Roman" w:cs="Times New Roman"/>
          <w:sz w:val="24"/>
          <w:szCs w:val="24"/>
        </w:rPr>
        <w:t xml:space="preserve"> that this strain </w:t>
      </w:r>
      <w:r w:rsidR="00522D9C" w:rsidRPr="00817299">
        <w:rPr>
          <w:rFonts w:ascii="Times New Roman" w:hAnsi="Times New Roman" w:cs="Times New Roman"/>
          <w:sz w:val="24"/>
          <w:szCs w:val="24"/>
        </w:rPr>
        <w:t>is likely to outperform</w:t>
      </w:r>
      <w:r w:rsidR="00744E01" w:rsidRPr="00817299">
        <w:rPr>
          <w:rFonts w:ascii="Times New Roman" w:hAnsi="Times New Roman" w:cs="Times New Roman"/>
          <w:sz w:val="24"/>
          <w:szCs w:val="24"/>
        </w:rPr>
        <w:t xml:space="preserve"> other </w:t>
      </w:r>
      <w:r w:rsidR="00744E01" w:rsidRPr="00817299">
        <w:rPr>
          <w:rFonts w:ascii="Times New Roman" w:hAnsi="Times New Roman" w:cs="Times New Roman"/>
          <w:i/>
          <w:sz w:val="24"/>
          <w:szCs w:val="24"/>
        </w:rPr>
        <w:t>Lactobacillus</w:t>
      </w:r>
      <w:r w:rsidR="00744E01" w:rsidRPr="00817299">
        <w:rPr>
          <w:rFonts w:ascii="Times New Roman" w:hAnsi="Times New Roman" w:cs="Times New Roman"/>
          <w:sz w:val="24"/>
          <w:szCs w:val="24"/>
        </w:rPr>
        <w:t xml:space="preserve"> strains. A</w:t>
      </w:r>
      <w:r w:rsidR="00522D9C" w:rsidRPr="00817299">
        <w:rPr>
          <w:rFonts w:ascii="Times New Roman" w:hAnsi="Times New Roman" w:cs="Times New Roman"/>
          <w:sz w:val="24"/>
          <w:szCs w:val="24"/>
        </w:rPr>
        <w:t xml:space="preserve"> Lactin-V</w:t>
      </w:r>
      <w:r w:rsidR="00744E01" w:rsidRPr="00817299">
        <w:rPr>
          <w:rFonts w:ascii="Times New Roman" w:hAnsi="Times New Roman" w:cs="Times New Roman"/>
          <w:sz w:val="24"/>
          <w:szCs w:val="24"/>
        </w:rPr>
        <w:t xml:space="preserve"> efficacy trial for BV recurrence is currently ongoing</w:t>
      </w:r>
      <w:r w:rsidR="00BB2933" w:rsidRPr="00817299">
        <w:rPr>
          <w:rFonts w:ascii="Times New Roman" w:hAnsi="Times New Roman" w:cs="Times New Roman"/>
          <w:sz w:val="24"/>
          <w:szCs w:val="24"/>
        </w:rPr>
        <w:t>.</w:t>
      </w:r>
      <w:r w:rsidR="00BB293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ge3hEmwD","properties":{"formattedCitation":"\\super 52\\nosupersub{}","plainCitation":"52","noteIndex":0},"citationItems":[{"id":987,"uris":["http://zotero.org/users/4950730/items/BFQMECZQ"],"uri":["http://zotero.org/users/4950730/items/BFQMECZQ"],"itemData":{"id":987,"type":"webpage","title":"LACTIN-V study for recurrent bacterial vaginosis - ClinicalTrials.gov","abstract":"LACTIN-V Study for Recurrent Bacterial Vaginosis - Full Text View.","URL":"https://clinicaltrials.gov/ct2/show/NCT02766023","language":"en","accessed":{"date-parts":[["2019",4,23]]}}}],"schema":"https://github.com/citation-style-language/schema/raw/master/csl-citation.json"} </w:instrText>
      </w:r>
      <w:r w:rsidR="00BB2933" w:rsidRPr="00817299">
        <w:rPr>
          <w:rFonts w:ascii="Times New Roman" w:hAnsi="Times New Roman" w:cs="Times New Roman"/>
          <w:sz w:val="24"/>
          <w:szCs w:val="24"/>
        </w:rPr>
        <w:fldChar w:fldCharType="separate"/>
      </w:r>
      <w:r w:rsidR="00441DB6" w:rsidRPr="00817299">
        <w:rPr>
          <w:rFonts w:ascii="Times New Roman" w:hAnsi="Times New Roman" w:cs="Times New Roman"/>
          <w:sz w:val="24"/>
          <w:szCs w:val="24"/>
          <w:vertAlign w:val="superscript"/>
        </w:rPr>
        <w:t>52</w:t>
      </w:r>
      <w:r w:rsidR="00BB2933" w:rsidRPr="00817299">
        <w:rPr>
          <w:rFonts w:ascii="Times New Roman" w:hAnsi="Times New Roman" w:cs="Times New Roman"/>
          <w:sz w:val="24"/>
          <w:szCs w:val="24"/>
        </w:rPr>
        <w:fldChar w:fldCharType="end"/>
      </w:r>
      <w:r w:rsidR="00BB2933" w:rsidRPr="00817299">
        <w:rPr>
          <w:rFonts w:ascii="Times New Roman" w:hAnsi="Times New Roman" w:cs="Times New Roman"/>
          <w:sz w:val="24"/>
          <w:szCs w:val="24"/>
        </w:rPr>
        <w:t xml:space="preserve"> </w:t>
      </w:r>
    </w:p>
    <w:p w14:paraId="0C1526AF" w14:textId="77777777" w:rsidR="009D58DF" w:rsidRPr="00817299" w:rsidRDefault="009D58DF" w:rsidP="00C80EFD">
      <w:pPr>
        <w:widowControl w:val="0"/>
        <w:spacing w:after="0" w:line="480" w:lineRule="auto"/>
        <w:rPr>
          <w:rFonts w:ascii="Times New Roman" w:hAnsi="Times New Roman" w:cs="Times New Roman"/>
          <w:sz w:val="24"/>
          <w:szCs w:val="24"/>
        </w:rPr>
      </w:pPr>
    </w:p>
    <w:p w14:paraId="69E47FB3" w14:textId="3FDBEE8A" w:rsidR="00644D1D" w:rsidRPr="00817299" w:rsidRDefault="00AC29EE"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The mixed results of</w:t>
      </w:r>
      <w:r w:rsidR="00343E1E" w:rsidRPr="00817299">
        <w:rPr>
          <w:rFonts w:ascii="Times New Roman" w:hAnsi="Times New Roman" w:cs="Times New Roman"/>
          <w:sz w:val="24"/>
          <w:szCs w:val="24"/>
        </w:rPr>
        <w:t xml:space="preserve"> trials with VVC indications are not surprising to us given that </w:t>
      </w:r>
      <w:r w:rsidR="00314FBA" w:rsidRPr="00817299">
        <w:rPr>
          <w:rFonts w:ascii="Times New Roman" w:hAnsi="Times New Roman" w:cs="Times New Roman"/>
          <w:sz w:val="24"/>
          <w:szCs w:val="24"/>
        </w:rPr>
        <w:t xml:space="preserve">molecular studies have shown that </w:t>
      </w:r>
      <w:r w:rsidR="00314FBA" w:rsidRPr="00817299">
        <w:rPr>
          <w:rFonts w:ascii="Times New Roman" w:hAnsi="Times New Roman" w:cs="Times New Roman"/>
          <w:i/>
          <w:sz w:val="24"/>
          <w:szCs w:val="24"/>
        </w:rPr>
        <w:t>Candida</w:t>
      </w:r>
      <w:r w:rsidR="00314FBA" w:rsidRPr="00817299">
        <w:rPr>
          <w:rFonts w:ascii="Times New Roman" w:hAnsi="Times New Roman" w:cs="Times New Roman"/>
          <w:sz w:val="24"/>
          <w:szCs w:val="24"/>
        </w:rPr>
        <w:t xml:space="preserve"> species often co-exist with lactobacilli in the VMB, and </w:t>
      </w:r>
      <w:r w:rsidR="00343E1E" w:rsidRPr="00817299">
        <w:rPr>
          <w:rFonts w:ascii="Times New Roman" w:hAnsi="Times New Roman" w:cs="Times New Roman"/>
          <w:sz w:val="24"/>
          <w:szCs w:val="24"/>
        </w:rPr>
        <w:t>epidemiological studies have shown negative associations between BV and VVC</w:t>
      </w:r>
      <w:r w:rsidR="00314FBA" w:rsidRPr="00817299">
        <w:rPr>
          <w:rFonts w:ascii="Times New Roman" w:hAnsi="Times New Roman" w:cs="Times New Roman"/>
          <w:sz w:val="24"/>
          <w:szCs w:val="24"/>
        </w:rPr>
        <w:t xml:space="preserve">, including </w:t>
      </w:r>
      <w:r w:rsidR="00644D1D" w:rsidRPr="00817299">
        <w:rPr>
          <w:rFonts w:ascii="Times New Roman" w:hAnsi="Times New Roman" w:cs="Times New Roman"/>
          <w:sz w:val="24"/>
          <w:szCs w:val="24"/>
        </w:rPr>
        <w:t xml:space="preserve">increased VVC incidence after </w:t>
      </w:r>
      <w:r w:rsidR="00314FBA" w:rsidRPr="00817299">
        <w:rPr>
          <w:rFonts w:ascii="Times New Roman" w:hAnsi="Times New Roman" w:cs="Times New Roman"/>
          <w:sz w:val="24"/>
          <w:szCs w:val="24"/>
        </w:rPr>
        <w:t>BV treatment</w:t>
      </w:r>
      <w:r w:rsidR="00343E1E" w:rsidRPr="00817299">
        <w:rPr>
          <w:rFonts w:ascii="Times New Roman" w:hAnsi="Times New Roman" w:cs="Times New Roman"/>
          <w:sz w:val="24"/>
          <w:szCs w:val="24"/>
        </w:rPr>
        <w:t>.</w:t>
      </w:r>
      <w:r w:rsidR="00BB2933"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2uFPn5WD","properties":{"formattedCitation":"\\super 5\\nosupersub{}","plainCitation":"5","noteIndex":0},"citationItems":[{"id":243,"uris":["http://zotero.org/users/4950730/items/SFUW3HHU"],"uri":["http://zotero.org/users/4950730/items/SFUW3HHU"],"itemData":{"id":243,"type":"article-journal","title":"The vaginal microbiome and sexually transmitted infections are interlinked: consequences for treatment and prevention","container-title":"PLOS Medicine","page":"e1002478","volume":"14","issue":"12","source":"PLoS Journals","abstract":"In a Perspective for our Collection on STI research, Janneke van de Wijgert discusses the latest on how the vaginal microbiota predisposes women to acquisition of STIs and discusses future potential for clinical intervention.","DOI":"10.1371/journal.pmed.1002478","ISSN":"1549-1676","title-short":"The vaginal microbiome and sexually transmitted infections are interlinked","journalAbbreviation":"PLOS Medicine","language":"en","author":[{"family":"Wijgert","given":"Janneke H. H. M.","non-dropping-particle":"van de"}],"issued":{"date-parts":[["2017",12,27]]}}}],"schema":"https://github.com/citation-style-language/schema/raw/master/csl-citation.json"} </w:instrText>
      </w:r>
      <w:r w:rsidR="00BB2933" w:rsidRPr="00817299">
        <w:rPr>
          <w:rFonts w:ascii="Times New Roman" w:hAnsi="Times New Roman" w:cs="Times New Roman"/>
          <w:sz w:val="24"/>
          <w:szCs w:val="24"/>
        </w:rPr>
        <w:fldChar w:fldCharType="separate"/>
      </w:r>
      <w:r w:rsidR="00313184" w:rsidRPr="00817299">
        <w:rPr>
          <w:rFonts w:ascii="Times New Roman" w:hAnsi="Times New Roman" w:cs="Times New Roman"/>
          <w:sz w:val="24"/>
          <w:szCs w:val="24"/>
          <w:vertAlign w:val="superscript"/>
        </w:rPr>
        <w:t>5</w:t>
      </w:r>
      <w:r w:rsidR="00BB2933" w:rsidRPr="00817299">
        <w:rPr>
          <w:rFonts w:ascii="Times New Roman" w:hAnsi="Times New Roman" w:cs="Times New Roman"/>
          <w:sz w:val="24"/>
          <w:szCs w:val="24"/>
        </w:rPr>
        <w:fldChar w:fldCharType="end"/>
      </w:r>
      <w:r w:rsidR="00343E1E" w:rsidRPr="00817299">
        <w:rPr>
          <w:rFonts w:ascii="Times New Roman" w:hAnsi="Times New Roman" w:cs="Times New Roman"/>
          <w:sz w:val="24"/>
          <w:szCs w:val="24"/>
        </w:rPr>
        <w:t xml:space="preserve"> In fact, some </w:t>
      </w:r>
      <w:r w:rsidR="009D49D7" w:rsidRPr="00817299">
        <w:rPr>
          <w:rFonts w:ascii="Times New Roman" w:hAnsi="Times New Roman" w:cs="Times New Roman"/>
          <w:sz w:val="24"/>
          <w:szCs w:val="24"/>
        </w:rPr>
        <w:t xml:space="preserve">BV </w:t>
      </w:r>
      <w:r w:rsidR="000A3445" w:rsidRPr="00817299">
        <w:rPr>
          <w:rFonts w:ascii="Times New Roman" w:hAnsi="Times New Roman" w:cs="Times New Roman"/>
          <w:sz w:val="24"/>
          <w:szCs w:val="24"/>
        </w:rPr>
        <w:t xml:space="preserve">intervention trials </w:t>
      </w:r>
      <w:r w:rsidR="00343E1E" w:rsidRPr="00817299">
        <w:rPr>
          <w:rFonts w:ascii="Times New Roman" w:hAnsi="Times New Roman" w:cs="Times New Roman"/>
          <w:sz w:val="24"/>
          <w:szCs w:val="24"/>
        </w:rPr>
        <w:t>assessed VVC incidence as a safety endpoint</w:t>
      </w:r>
      <w:r w:rsidR="00BB2933" w:rsidRPr="00817299">
        <w:rPr>
          <w:rFonts w:ascii="Times New Roman" w:hAnsi="Times New Roman" w:cs="Times New Roman"/>
          <w:sz w:val="24"/>
          <w:szCs w:val="24"/>
        </w:rPr>
        <w:t>.</w:t>
      </w:r>
      <w:r w:rsidR="00BB2933" w:rsidRPr="00817299">
        <w:rPr>
          <w:rFonts w:ascii="Times New Roman" w:hAnsi="Times New Roman" w:cs="Times New Roman"/>
          <w:sz w:val="24"/>
          <w:szCs w:val="24"/>
        </w:rPr>
        <w:fldChar w:fldCharType="begin"/>
      </w:r>
      <w:r w:rsidR="00441DB6" w:rsidRPr="00817299">
        <w:rPr>
          <w:rFonts w:ascii="Times New Roman" w:hAnsi="Times New Roman" w:cs="Times New Roman"/>
          <w:sz w:val="24"/>
          <w:szCs w:val="24"/>
        </w:rPr>
        <w:instrText xml:space="preserve"> ADDIN ZOTERO_ITEM CSL_CITATION {"citationID":"HYaTJw4B","properties":{"formattedCitation":"\\super 10,53\\nosupersub{}","plainCitation":"10,53","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395,"uris":["http://zotero.org/users/4950730/items/3F52ZXPJ"],"uri":["http://zotero.org/users/4950730/items/3F52ZXPJ"],"itemData":{"id":395,"type":"article-journal","title":"Improvement of vaginal health for Kenyan women at risk for acquisition of Human Immunodeficiency Virus type 1: results of a randomized trial","container-title":"The Journal of Infectious Diseases","page":"1361-1368","volume":"197","issue":"10","source":"academic-oup-com.liverpool.idm.oclc.org","abstract":"Abstract.  Background. Vaginal infections are common and have been associated with increased risk for acquisition of human immunodeficiency virus type 1 (HIV-1)","DOI":"10.1086/587490","ISSN":"0022-1899","title-short":"Improvement of Vaginal Health for Kenyan Women at Risk for Acquisition of Human Immunodeficiency Virus Type 1","journalAbbreviation":"J Infect Dis","language":"en","author":[{"family":"McClelland","given":"R. Scott"},{"family":"Richardson","given":"Barbra A."},{"family":"Hassan","given":"Wisal M."},{"family":"Chohan","given":"Vrasha"},{"family":"Lavreys","given":"Ludo"},{"family":"Mandaliya","given":"Kishorchandra"},{"family":"Kiarie","given":"James"},{"family":"Jaoko","given":"Walter"},{"family":"Ndinya-Achola","given":"Jeckoniah O."},{"family":"Baeten","given":"Jared M."},{"family":"Kurth","given":"Ann E."},{"family":"Holmes","given":"King K."}],"issued":{"date-parts":[["2008",5,15]]}}}],"schema":"https://github.com/citation-style-language/schema/raw/master/csl-citation.json"} </w:instrText>
      </w:r>
      <w:r w:rsidR="00BB2933" w:rsidRPr="00817299">
        <w:rPr>
          <w:rFonts w:ascii="Times New Roman" w:hAnsi="Times New Roman" w:cs="Times New Roman"/>
          <w:sz w:val="24"/>
          <w:szCs w:val="24"/>
        </w:rPr>
        <w:fldChar w:fldCharType="separate"/>
      </w:r>
      <w:r w:rsidR="00441DB6" w:rsidRPr="00817299">
        <w:rPr>
          <w:rFonts w:ascii="Times New Roman" w:hAnsi="Times New Roman" w:cs="Times New Roman"/>
          <w:sz w:val="24"/>
          <w:szCs w:val="24"/>
          <w:vertAlign w:val="superscript"/>
        </w:rPr>
        <w:t>10,53</w:t>
      </w:r>
      <w:r w:rsidR="00BB2933" w:rsidRPr="00817299">
        <w:rPr>
          <w:rFonts w:ascii="Times New Roman" w:hAnsi="Times New Roman" w:cs="Times New Roman"/>
          <w:sz w:val="24"/>
          <w:szCs w:val="24"/>
        </w:rPr>
        <w:fldChar w:fldCharType="end"/>
      </w:r>
      <w:r w:rsidR="009D49D7" w:rsidRPr="00817299">
        <w:rPr>
          <w:rFonts w:ascii="Times New Roman" w:hAnsi="Times New Roman" w:cs="Times New Roman"/>
          <w:sz w:val="24"/>
          <w:szCs w:val="24"/>
        </w:rPr>
        <w:t xml:space="preserve"> </w:t>
      </w:r>
      <w:r w:rsidR="009B2068" w:rsidRPr="00817299">
        <w:rPr>
          <w:rFonts w:ascii="Times New Roman" w:hAnsi="Times New Roman" w:cs="Times New Roman"/>
          <w:sz w:val="24"/>
          <w:szCs w:val="24"/>
        </w:rPr>
        <w:t xml:space="preserve">While the use of exogenous lactobacilli to cure or prevent BV is much more in line with the </w:t>
      </w:r>
      <w:r w:rsidR="00644D1D" w:rsidRPr="00817299">
        <w:rPr>
          <w:rFonts w:ascii="Times New Roman" w:hAnsi="Times New Roman" w:cs="Times New Roman"/>
          <w:sz w:val="24"/>
          <w:szCs w:val="24"/>
        </w:rPr>
        <w:t xml:space="preserve">molecular and </w:t>
      </w:r>
      <w:r w:rsidR="009B2068" w:rsidRPr="00817299">
        <w:rPr>
          <w:rFonts w:ascii="Times New Roman" w:hAnsi="Times New Roman" w:cs="Times New Roman"/>
          <w:sz w:val="24"/>
          <w:szCs w:val="24"/>
        </w:rPr>
        <w:t>epidemiologic</w:t>
      </w:r>
      <w:r w:rsidR="00644D1D" w:rsidRPr="00817299">
        <w:rPr>
          <w:rFonts w:ascii="Times New Roman" w:hAnsi="Times New Roman" w:cs="Times New Roman"/>
          <w:sz w:val="24"/>
          <w:szCs w:val="24"/>
        </w:rPr>
        <w:t xml:space="preserve">al </w:t>
      </w:r>
      <w:r w:rsidR="009B2068" w:rsidRPr="00817299">
        <w:rPr>
          <w:rFonts w:ascii="Times New Roman" w:hAnsi="Times New Roman" w:cs="Times New Roman"/>
          <w:sz w:val="24"/>
          <w:szCs w:val="24"/>
        </w:rPr>
        <w:t xml:space="preserve">evidence to date, </w:t>
      </w:r>
      <w:r w:rsidR="0080039D" w:rsidRPr="00817299">
        <w:rPr>
          <w:rFonts w:ascii="Times New Roman" w:hAnsi="Times New Roman" w:cs="Times New Roman"/>
          <w:sz w:val="24"/>
          <w:szCs w:val="24"/>
        </w:rPr>
        <w:t xml:space="preserve">it is not </w:t>
      </w:r>
      <w:r w:rsidR="009B2068" w:rsidRPr="00817299">
        <w:rPr>
          <w:rFonts w:ascii="Times New Roman" w:hAnsi="Times New Roman" w:cs="Times New Roman"/>
          <w:sz w:val="24"/>
          <w:szCs w:val="24"/>
        </w:rPr>
        <w:t xml:space="preserve">clear what the best dosing </w:t>
      </w:r>
      <w:r w:rsidR="0080039D" w:rsidRPr="00817299">
        <w:rPr>
          <w:rFonts w:ascii="Times New Roman" w:hAnsi="Times New Roman" w:cs="Times New Roman"/>
          <w:sz w:val="24"/>
          <w:szCs w:val="24"/>
        </w:rPr>
        <w:t xml:space="preserve">strategies would be: as a main </w:t>
      </w:r>
      <w:r w:rsidR="009B2068" w:rsidRPr="00817299">
        <w:rPr>
          <w:rFonts w:ascii="Times New Roman" w:hAnsi="Times New Roman" w:cs="Times New Roman"/>
          <w:sz w:val="24"/>
          <w:szCs w:val="24"/>
        </w:rPr>
        <w:t>treatme</w:t>
      </w:r>
      <w:r w:rsidR="0080039D" w:rsidRPr="00817299">
        <w:rPr>
          <w:rFonts w:ascii="Times New Roman" w:hAnsi="Times New Roman" w:cs="Times New Roman"/>
          <w:sz w:val="24"/>
          <w:szCs w:val="24"/>
        </w:rPr>
        <w:t>nt in the absence of antibiotic treatment</w:t>
      </w:r>
      <w:r w:rsidR="009B2068" w:rsidRPr="00817299">
        <w:rPr>
          <w:rFonts w:ascii="Times New Roman" w:hAnsi="Times New Roman" w:cs="Times New Roman"/>
          <w:sz w:val="24"/>
          <w:szCs w:val="24"/>
        </w:rPr>
        <w:t xml:space="preserve">, as an </w:t>
      </w:r>
      <w:r w:rsidR="008A5693" w:rsidRPr="00817299">
        <w:rPr>
          <w:rFonts w:ascii="Times New Roman" w:hAnsi="Times New Roman" w:cs="Times New Roman"/>
          <w:sz w:val="24"/>
          <w:szCs w:val="24"/>
        </w:rPr>
        <w:t>adjuvant</w:t>
      </w:r>
      <w:r w:rsidR="0080039D" w:rsidRPr="00817299">
        <w:rPr>
          <w:rFonts w:ascii="Times New Roman" w:hAnsi="Times New Roman" w:cs="Times New Roman"/>
          <w:sz w:val="24"/>
          <w:szCs w:val="24"/>
        </w:rPr>
        <w:t xml:space="preserve"> treatment to antibiotic treatment</w:t>
      </w:r>
      <w:r w:rsidR="009B2068" w:rsidRPr="00817299">
        <w:rPr>
          <w:rFonts w:ascii="Times New Roman" w:hAnsi="Times New Roman" w:cs="Times New Roman"/>
          <w:sz w:val="24"/>
          <w:szCs w:val="24"/>
        </w:rPr>
        <w:t>, as a maintenance therapy to prevent</w:t>
      </w:r>
      <w:r w:rsidR="0080039D" w:rsidRPr="00817299">
        <w:rPr>
          <w:rFonts w:ascii="Times New Roman" w:hAnsi="Times New Roman" w:cs="Times New Roman"/>
          <w:sz w:val="24"/>
          <w:szCs w:val="24"/>
        </w:rPr>
        <w:t xml:space="preserve"> incident or recurrent BV</w:t>
      </w:r>
      <w:r w:rsidR="009B2068" w:rsidRPr="00817299">
        <w:rPr>
          <w:rFonts w:ascii="Times New Roman" w:hAnsi="Times New Roman" w:cs="Times New Roman"/>
          <w:sz w:val="24"/>
          <w:szCs w:val="24"/>
        </w:rPr>
        <w:t>, or a combination of these.</w:t>
      </w:r>
      <w:r w:rsidR="0080039D" w:rsidRPr="00817299">
        <w:rPr>
          <w:rFonts w:ascii="Times New Roman" w:hAnsi="Times New Roman" w:cs="Times New Roman"/>
          <w:sz w:val="24"/>
          <w:szCs w:val="24"/>
        </w:rPr>
        <w:t xml:space="preserve"> Th</w:t>
      </w:r>
      <w:r w:rsidR="008A5693" w:rsidRPr="00817299">
        <w:rPr>
          <w:rFonts w:ascii="Times New Roman" w:hAnsi="Times New Roman" w:cs="Times New Roman"/>
          <w:sz w:val="24"/>
          <w:szCs w:val="24"/>
        </w:rPr>
        <w:t xml:space="preserve">is review could </w:t>
      </w:r>
      <w:r w:rsidR="0080039D" w:rsidRPr="00817299">
        <w:rPr>
          <w:rFonts w:ascii="Times New Roman" w:hAnsi="Times New Roman" w:cs="Times New Roman"/>
          <w:sz w:val="24"/>
          <w:szCs w:val="24"/>
        </w:rPr>
        <w:t>not provide definitive answers to these questions</w:t>
      </w:r>
      <w:r w:rsidR="008A5693" w:rsidRPr="00817299">
        <w:rPr>
          <w:rFonts w:ascii="Times New Roman" w:hAnsi="Times New Roman" w:cs="Times New Roman"/>
          <w:sz w:val="24"/>
          <w:szCs w:val="24"/>
        </w:rPr>
        <w:t xml:space="preserve"> because none of the studies directly compared </w:t>
      </w:r>
      <w:r w:rsidR="00D57A28" w:rsidRPr="00817299">
        <w:rPr>
          <w:rFonts w:ascii="Times New Roman" w:hAnsi="Times New Roman" w:cs="Times New Roman"/>
          <w:sz w:val="24"/>
          <w:szCs w:val="24"/>
        </w:rPr>
        <w:t xml:space="preserve">different </w:t>
      </w:r>
      <w:r w:rsidR="008A5693" w:rsidRPr="00817299">
        <w:rPr>
          <w:rFonts w:ascii="Times New Roman" w:hAnsi="Times New Roman" w:cs="Times New Roman"/>
          <w:sz w:val="24"/>
          <w:szCs w:val="24"/>
        </w:rPr>
        <w:t>treatment strategies</w:t>
      </w:r>
      <w:r w:rsidR="00D57A28" w:rsidRPr="00817299">
        <w:rPr>
          <w:rFonts w:ascii="Times New Roman" w:hAnsi="Times New Roman" w:cs="Times New Roman"/>
          <w:sz w:val="24"/>
          <w:szCs w:val="24"/>
        </w:rPr>
        <w:t xml:space="preserve"> with the same probiotic</w:t>
      </w:r>
      <w:r w:rsidR="008A5693" w:rsidRPr="00817299">
        <w:rPr>
          <w:rFonts w:ascii="Times New Roman" w:hAnsi="Times New Roman" w:cs="Times New Roman"/>
          <w:sz w:val="24"/>
          <w:szCs w:val="24"/>
        </w:rPr>
        <w:t>. However, the adjuvant</w:t>
      </w:r>
      <w:r w:rsidR="0080039D" w:rsidRPr="00817299">
        <w:rPr>
          <w:rFonts w:ascii="Times New Roman" w:hAnsi="Times New Roman" w:cs="Times New Roman"/>
          <w:sz w:val="24"/>
          <w:szCs w:val="24"/>
        </w:rPr>
        <w:t xml:space="preserve"> and maintenance therapy studies were </w:t>
      </w:r>
      <w:r w:rsidR="008A5693" w:rsidRPr="00817299">
        <w:rPr>
          <w:rFonts w:ascii="Times New Roman" w:hAnsi="Times New Roman" w:cs="Times New Roman"/>
          <w:sz w:val="24"/>
          <w:szCs w:val="24"/>
        </w:rPr>
        <w:t>of higher quality</w:t>
      </w:r>
      <w:r w:rsidR="00644D1D" w:rsidRPr="00817299">
        <w:rPr>
          <w:rFonts w:ascii="Times New Roman" w:hAnsi="Times New Roman" w:cs="Times New Roman"/>
          <w:sz w:val="24"/>
          <w:szCs w:val="24"/>
        </w:rPr>
        <w:t>,</w:t>
      </w:r>
      <w:r w:rsidR="008A5693" w:rsidRPr="00817299">
        <w:rPr>
          <w:rFonts w:ascii="Times New Roman" w:hAnsi="Times New Roman" w:cs="Times New Roman"/>
          <w:sz w:val="24"/>
          <w:szCs w:val="24"/>
        </w:rPr>
        <w:t xml:space="preserve"> and </w:t>
      </w:r>
      <w:r w:rsidR="0080039D" w:rsidRPr="00817299">
        <w:rPr>
          <w:rFonts w:ascii="Times New Roman" w:hAnsi="Times New Roman" w:cs="Times New Roman"/>
          <w:sz w:val="24"/>
          <w:szCs w:val="24"/>
        </w:rPr>
        <w:t>more convincing</w:t>
      </w:r>
      <w:r w:rsidR="00644D1D" w:rsidRPr="00817299">
        <w:rPr>
          <w:rFonts w:ascii="Times New Roman" w:hAnsi="Times New Roman" w:cs="Times New Roman"/>
          <w:sz w:val="24"/>
          <w:szCs w:val="24"/>
        </w:rPr>
        <w:t>,</w:t>
      </w:r>
      <w:r w:rsidR="0080039D" w:rsidRPr="00817299">
        <w:rPr>
          <w:rFonts w:ascii="Times New Roman" w:hAnsi="Times New Roman" w:cs="Times New Roman"/>
          <w:sz w:val="24"/>
          <w:szCs w:val="24"/>
        </w:rPr>
        <w:t xml:space="preserve"> than the studies that used a vaginal probiotic as a stand-alone BV treatment.</w:t>
      </w:r>
      <w:r w:rsidR="00840BF9" w:rsidRPr="00817299">
        <w:rPr>
          <w:rFonts w:ascii="Times New Roman" w:hAnsi="Times New Roman" w:cs="Times New Roman"/>
          <w:sz w:val="24"/>
          <w:szCs w:val="24"/>
        </w:rPr>
        <w:t xml:space="preserve"> </w:t>
      </w:r>
      <w:r w:rsidR="00B102AE" w:rsidRPr="00817299">
        <w:rPr>
          <w:rFonts w:ascii="Times New Roman" w:hAnsi="Times New Roman" w:cs="Times New Roman"/>
          <w:sz w:val="24"/>
          <w:szCs w:val="24"/>
        </w:rPr>
        <w:t xml:space="preserve">Only two studies directly compared antibiotic plus probiotic use with prolonged antibiotic use and they both found that the latter was more efficacious in reducing BV recurrence. </w:t>
      </w:r>
      <w:r w:rsidR="00644D1D" w:rsidRPr="00817299">
        <w:rPr>
          <w:rFonts w:ascii="Times New Roman" w:hAnsi="Times New Roman" w:cs="Times New Roman"/>
          <w:sz w:val="24"/>
          <w:szCs w:val="24"/>
        </w:rPr>
        <w:t xml:space="preserve">This would not be a reason to </w:t>
      </w:r>
      <w:r w:rsidR="00644D1D" w:rsidRPr="00817299">
        <w:rPr>
          <w:rFonts w:ascii="Times New Roman" w:hAnsi="Times New Roman" w:cs="Times New Roman"/>
          <w:sz w:val="24"/>
          <w:szCs w:val="24"/>
        </w:rPr>
        <w:lastRenderedPageBreak/>
        <w:t xml:space="preserve">discontinue vaginal probiotic development because most would agree that prolonged or frequent antibiotic use is not desirable given risks of side effects and antimicrobial resistance. </w:t>
      </w:r>
    </w:p>
    <w:p w14:paraId="3FA78DC0" w14:textId="0A5762DC" w:rsidR="001B7999" w:rsidRPr="00817299" w:rsidRDefault="001B7999" w:rsidP="00C80EFD">
      <w:pPr>
        <w:widowControl w:val="0"/>
        <w:spacing w:after="0" w:line="480" w:lineRule="auto"/>
        <w:rPr>
          <w:rFonts w:ascii="Times New Roman" w:hAnsi="Times New Roman" w:cs="Times New Roman"/>
          <w:i/>
          <w:sz w:val="24"/>
          <w:szCs w:val="24"/>
        </w:rPr>
      </w:pPr>
    </w:p>
    <w:p w14:paraId="39A19F3E" w14:textId="490CF959" w:rsidR="009B2068" w:rsidRPr="00817299" w:rsidRDefault="00840BF9"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Cs/>
          <w:sz w:val="24"/>
          <w:szCs w:val="24"/>
        </w:rPr>
        <w:t>None of the articles explained why specific doses (</w:t>
      </w:r>
      <w:r w:rsidR="00CC0C85" w:rsidRPr="00817299">
        <w:rPr>
          <w:rFonts w:ascii="Times New Roman" w:hAnsi="Times New Roman" w:cs="Times New Roman"/>
          <w:bCs/>
          <w:sz w:val="24"/>
          <w:szCs w:val="24"/>
        </w:rPr>
        <w:t xml:space="preserve">about </w:t>
      </w:r>
      <w:r w:rsidRPr="00817299">
        <w:rPr>
          <w:rFonts w:ascii="Times New Roman" w:hAnsi="Times New Roman" w:cs="Times New Roman"/>
          <w:sz w:val="24"/>
          <w:szCs w:val="24"/>
        </w:rPr>
        <w:t>10</w:t>
      </w:r>
      <w:r w:rsidRPr="00817299">
        <w:rPr>
          <w:rFonts w:ascii="Times New Roman" w:hAnsi="Times New Roman" w:cs="Times New Roman"/>
          <w:sz w:val="24"/>
          <w:szCs w:val="24"/>
          <w:vertAlign w:val="superscript"/>
        </w:rPr>
        <w:t>8</w:t>
      </w:r>
      <w:r w:rsidRPr="00817299">
        <w:rPr>
          <w:rFonts w:ascii="Times New Roman" w:hAnsi="Times New Roman" w:cs="Times New Roman"/>
          <w:sz w:val="24"/>
          <w:szCs w:val="24"/>
        </w:rPr>
        <w:t xml:space="preserve"> colony-forming units per insertion</w:t>
      </w:r>
      <w:r w:rsidR="00CC0C85" w:rsidRPr="00817299">
        <w:rPr>
          <w:rFonts w:ascii="Times New Roman" w:hAnsi="Times New Roman" w:cs="Times New Roman"/>
          <w:sz w:val="24"/>
          <w:szCs w:val="24"/>
        </w:rPr>
        <w:t xml:space="preserve"> for most products</w:t>
      </w:r>
      <w:r w:rsidRPr="00817299">
        <w:rPr>
          <w:rFonts w:ascii="Times New Roman" w:hAnsi="Times New Roman" w:cs="Times New Roman"/>
          <w:sz w:val="24"/>
          <w:szCs w:val="24"/>
        </w:rPr>
        <w:t xml:space="preserve">) </w:t>
      </w:r>
      <w:r w:rsidR="00CC0C85" w:rsidRPr="00817299">
        <w:rPr>
          <w:rFonts w:ascii="Times New Roman" w:hAnsi="Times New Roman" w:cs="Times New Roman"/>
          <w:sz w:val="24"/>
          <w:szCs w:val="24"/>
        </w:rPr>
        <w:t>and</w:t>
      </w:r>
      <w:r w:rsidRPr="00817299">
        <w:rPr>
          <w:rFonts w:ascii="Times New Roman" w:hAnsi="Times New Roman" w:cs="Times New Roman"/>
          <w:sz w:val="24"/>
          <w:szCs w:val="24"/>
        </w:rPr>
        <w:t xml:space="preserve"> dosing frequency and duration were chosen. We suspect that many of these depended on marketing approvals </w:t>
      </w:r>
      <w:r w:rsidR="00CC0C85" w:rsidRPr="00817299">
        <w:rPr>
          <w:rFonts w:ascii="Times New Roman" w:hAnsi="Times New Roman" w:cs="Times New Roman"/>
          <w:sz w:val="24"/>
          <w:szCs w:val="24"/>
        </w:rPr>
        <w:t xml:space="preserve">dating from before </w:t>
      </w:r>
      <w:r w:rsidR="00D57A28" w:rsidRPr="00817299">
        <w:rPr>
          <w:rFonts w:ascii="Times New Roman" w:hAnsi="Times New Roman" w:cs="Times New Roman"/>
          <w:sz w:val="24"/>
          <w:szCs w:val="24"/>
        </w:rPr>
        <w:t xml:space="preserve">the </w:t>
      </w:r>
      <w:r w:rsidR="009975DA" w:rsidRPr="00817299">
        <w:rPr>
          <w:rFonts w:ascii="Times New Roman" w:hAnsi="Times New Roman" w:cs="Times New Roman"/>
          <w:sz w:val="24"/>
          <w:szCs w:val="24"/>
        </w:rPr>
        <w:t xml:space="preserve">American and European </w:t>
      </w:r>
      <w:r w:rsidR="00D57A28" w:rsidRPr="00817299">
        <w:rPr>
          <w:rFonts w:ascii="Times New Roman" w:hAnsi="Times New Roman" w:cs="Times New Roman"/>
          <w:sz w:val="24"/>
          <w:szCs w:val="24"/>
        </w:rPr>
        <w:t xml:space="preserve">drug regulatory approval restrictions </w:t>
      </w:r>
      <w:r w:rsidRPr="00817299">
        <w:rPr>
          <w:rFonts w:ascii="Times New Roman" w:hAnsi="Times New Roman" w:cs="Times New Roman"/>
          <w:sz w:val="24"/>
          <w:szCs w:val="24"/>
        </w:rPr>
        <w:t>(as was the case in our study)</w:t>
      </w:r>
      <w:r w:rsidR="00CC0C85" w:rsidRPr="00817299">
        <w:rPr>
          <w:rFonts w:ascii="Times New Roman" w:hAnsi="Times New Roman" w:cs="Times New Roman"/>
          <w:sz w:val="24"/>
          <w:szCs w:val="24"/>
        </w:rPr>
        <w:t>,</w:t>
      </w:r>
      <w:r w:rsidR="00BB2933"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QGM6yecQ","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BB2933"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0</w:t>
      </w:r>
      <w:r w:rsidR="00BB2933" w:rsidRPr="00817299">
        <w:rPr>
          <w:rFonts w:ascii="Times New Roman" w:hAnsi="Times New Roman" w:cs="Times New Roman"/>
          <w:sz w:val="24"/>
          <w:szCs w:val="24"/>
        </w:rPr>
        <w:fldChar w:fldCharType="end"/>
      </w:r>
      <w:r w:rsidRPr="00817299">
        <w:rPr>
          <w:rFonts w:ascii="Times New Roman" w:hAnsi="Times New Roman" w:cs="Times New Roman"/>
          <w:sz w:val="24"/>
          <w:szCs w:val="24"/>
        </w:rPr>
        <w:t xml:space="preserve"> and </w:t>
      </w:r>
      <w:r w:rsidR="00C5677D" w:rsidRPr="00817299">
        <w:rPr>
          <w:rFonts w:ascii="Times New Roman" w:hAnsi="Times New Roman" w:cs="Times New Roman"/>
          <w:sz w:val="24"/>
          <w:szCs w:val="24"/>
        </w:rPr>
        <w:t>are not necessarily based on clinical evidence</w:t>
      </w:r>
      <w:r w:rsidRPr="00817299">
        <w:rPr>
          <w:rFonts w:ascii="Times New Roman" w:hAnsi="Times New Roman" w:cs="Times New Roman"/>
          <w:sz w:val="24"/>
          <w:szCs w:val="24"/>
        </w:rPr>
        <w:t>.</w:t>
      </w:r>
      <w:r w:rsidR="008A5693" w:rsidRPr="00817299">
        <w:rPr>
          <w:rFonts w:ascii="Times New Roman" w:hAnsi="Times New Roman" w:cs="Times New Roman"/>
          <w:sz w:val="24"/>
          <w:szCs w:val="24"/>
        </w:rPr>
        <w:t xml:space="preserve"> </w:t>
      </w:r>
      <w:r w:rsidR="00BB547E" w:rsidRPr="00817299">
        <w:rPr>
          <w:rFonts w:ascii="Times New Roman" w:hAnsi="Times New Roman" w:cs="Times New Roman"/>
          <w:sz w:val="24"/>
          <w:szCs w:val="24"/>
        </w:rPr>
        <w:t xml:space="preserve">While </w:t>
      </w:r>
      <w:r w:rsidR="00CC0C85" w:rsidRPr="00817299">
        <w:rPr>
          <w:rFonts w:ascii="Times New Roman" w:hAnsi="Times New Roman" w:cs="Times New Roman"/>
          <w:sz w:val="24"/>
          <w:szCs w:val="24"/>
        </w:rPr>
        <w:t xml:space="preserve">probiotic strains may not have to be present in high concentrations to exert </w:t>
      </w:r>
      <w:r w:rsidR="00BB547E" w:rsidRPr="00817299">
        <w:rPr>
          <w:rFonts w:ascii="Times New Roman" w:hAnsi="Times New Roman" w:cs="Times New Roman"/>
          <w:sz w:val="24"/>
          <w:szCs w:val="24"/>
        </w:rPr>
        <w:t xml:space="preserve">beneficial effects, the </w:t>
      </w:r>
      <w:r w:rsidR="00CC0C85" w:rsidRPr="00817299">
        <w:rPr>
          <w:rFonts w:ascii="Times New Roman" w:hAnsi="Times New Roman" w:cs="Times New Roman"/>
          <w:sz w:val="24"/>
          <w:szCs w:val="24"/>
        </w:rPr>
        <w:t xml:space="preserve">vaginal detection </w:t>
      </w:r>
      <w:r w:rsidR="00BB547E" w:rsidRPr="00817299">
        <w:rPr>
          <w:rFonts w:ascii="Times New Roman" w:hAnsi="Times New Roman" w:cs="Times New Roman"/>
          <w:sz w:val="24"/>
          <w:szCs w:val="24"/>
        </w:rPr>
        <w:t xml:space="preserve">findings of this review beg the question whether </w:t>
      </w:r>
      <w:r w:rsidR="00CC0C85" w:rsidRPr="00817299">
        <w:rPr>
          <w:rFonts w:ascii="Times New Roman" w:hAnsi="Times New Roman" w:cs="Times New Roman"/>
          <w:sz w:val="24"/>
          <w:szCs w:val="24"/>
        </w:rPr>
        <w:t>doses and/or dosing frequency/duration should be increased</w:t>
      </w:r>
      <w:r w:rsidR="00BB547E" w:rsidRPr="00817299">
        <w:rPr>
          <w:rFonts w:ascii="Times New Roman" w:hAnsi="Times New Roman" w:cs="Times New Roman"/>
          <w:sz w:val="24"/>
          <w:szCs w:val="24"/>
        </w:rPr>
        <w:t>.</w:t>
      </w:r>
      <w:r w:rsidR="00B102AE" w:rsidRPr="00817299">
        <w:rPr>
          <w:rFonts w:ascii="Times New Roman" w:hAnsi="Times New Roman" w:cs="Times New Roman"/>
          <w:sz w:val="24"/>
          <w:szCs w:val="24"/>
        </w:rPr>
        <w:t xml:space="preserve"> </w:t>
      </w:r>
      <w:r w:rsidR="00944F8A" w:rsidRPr="00817299">
        <w:rPr>
          <w:rFonts w:ascii="Times New Roman" w:hAnsi="Times New Roman" w:cs="Times New Roman"/>
          <w:sz w:val="24"/>
          <w:szCs w:val="24"/>
        </w:rPr>
        <w:t>Some studies suggested that baseline VMB composition and sexual behaviour during probiotic use may influence efficacy,</w:t>
      </w:r>
      <w:r w:rsidR="00B3571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bDIOa5ps","properties":{"formattedCitation":"\\super 10,39,43,45,48\\nosupersub{}","plainCitation":"10,39,43,45,48","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34,"uris":["http://zotero.org/users/4950730/items/Z6BXUNUM"],"uri":["http://zotero.org/users/4950730/items/Z6BXUNUM"],"itemData":{"id":34,"type":"article-journal","title":"Vaginal colonisation by probiotic lactobacilli and clinical outcome in women conventionally treated for bacterial vaginosis and yeast infection","container-title":"BMC Infectious Diseases","volume":"15","issue":"1","source":"Crossref","abstract":"Background: The aim of this study was to investigate the colonisation by lactobacilli and clinical outcome in women with bacterial vaginosis (BV) and recurrent vulvovaginal candidiasis (R-VVC) receiving antibiotic or anti-fungal treatment in combination with the probiotic EcoVag® capsules.\nMethods: A total of 40 Scandinavian women diagnosed with BV or VVC on the basis of Amsel’s criteria or clinical symptoms were consecutively recruited in two pilot open label clinical trials. In trial I, women with BV were treated with clindamycin and metronidazole followed by vaginal EcoVag® capsules, containing Lactobacillus rhamnosus DSM 14870 and Lactobacillus gasseri DSM 14869, for 5 consecutive days after each antibiotic treatment. In trial II, women were recruited in three groups as follows: women with BV receiving clindamycin and metronidazole treatment together with a prolonged administration of EcoVag® (10 consecutive days after each antibiotic treatment followed by weekly administration of capsules for next four months), women with R-VVC receiving extended fluconazole and EcoVag® treatment, and women receiving extended fluconazole treatments only. The difference in frequency of isolation of EcoVag® strains or other lactobacilli between groups was compared by Fisher’s exact test.\nResults: The 6-month cure rate for BV was 50 % in trial I while both the 6- and 12-month cure rates were 67 % in trial II. The 6- and 12-month cure rates for VVC were 100 % and 89 % in women receiving fluconazole and EcoVag®, and 100 % and 70 % in women receiving fluconazole only. The frequency of isolation of any Lactobacillus species during the course of the study was associated with cure of BV in trial I and II, whereas the frequency of isolation of EcoVag® strains was significantly associated with the cure of BV in trial II only. As previously observed, a change in sexual partner was associated with relapse of BV with an Odds ratio of 77 (95 % CI: 2.665 to 2225).\nConclusions: The study suggests that the treatment with antibiotics or anti-fungal medication in combination with EcoVag® capsules provide long-term cure against BV and R-VVC as compared to previous reports. Trial registration: ClinicalTrials.gov NCT02295579. Registered November 20, 2014","URL":"http://bmcinfectdis.biomedcentral.com/articles/10.1186/s12879-015-0971-3","DOI":"10.1186/s12879-015-0971-3","ISSN":"1471-2334","language":"en","author":[{"family":"Pendharkar","given":"Sonal"},{"family":"Brandsborg","given":"Erik"},{"family":"Hammarström","given":"Lennart"},{"family":"Marcotte","given":"Harold"},{"family":"Larsson","given":"Per-Göran"}],"issued":{"date-parts":[["2015",12]]},"accessed":{"date-parts":[["2018",5,23]]}}},{"id":60,"uris":["http://zotero.org/users/4950730/items/LZXSR4IA"],"uri":["http://zotero.org/users/4950730/items/LZXSR4IA"],"itemData":{"id":60,"type":"article-journal","title":"DNA fingerprinting of &lt;i&gt;Lactobacillus crispatus&lt;/i&gt; strain CTV-05 by repetitive element sequence-based PCR analysis in a pilot study of vaginal colonization","container-title":"Journal of Clinical Microbiology","page":"1881-1887","volume":"41","issue":"5","source":"Crossref","DOI":"10.1128/JCM.41.5.1881-1887.2003","ISSN":"0095-1137","language":"en","author":[{"family":"Antonio","given":"M. A. D."},{"family":"Hillier","given":"S. L."}],"issued":{"date-parts":[["2003",5,1]]}}},{"id":49,"uris":["http://zotero.org/users/4950730/items/FU572L54"],"uri":["http://zotero.org/users/4950730/items/FU572L54"],"itemData":{"id":49,"type":"article-journal","title":"Vaginal colonization by probiotic &lt;i&gt;Lactobacillus crispatus&lt;/i&gt; CTV‐05 is decreased by sexual activity and endogenous lactobacilli","container-title":"The Journal of Infectious Diseases","page":"1506-1513","volume":"199","issue":"10","source":"Crossref","abstract":"Background. Two potencies of gelatin capsules containing Lactobacillus crispatus CTV-05 were evaluated for safety and vaginal colonization in 90 young women.\nMethods. Sexually active females aged 14 –21 years were randomized to receive either 106- or 108-cfu CTV-05 capsules inserted intravaginally twice daily for 3 days. At enrollment and at 4 weekly follow-up visits, behavioral and demographic information and quantitative vaginal cultures were collected. Lactobacillus species were identiﬁed by DNA hybridization, and the CTV-05 strain was discerned using repetitive-sequence polymerase chain reaction DNA ﬁngerprinting.\nResults. Of the 90 participants, 87 returned for at least 2 follow-up visits. Of 40 participants who lacked L. crispatus colonization at enrollment, 36 (90%) were successfully colonized by CTV-05 at 1 or more follow-up visits, whereas only 24 (51%) of 47 participants colonized by L. crispatus at enrollment were positive for CTV-05 at follow-up (P Ͻ .001). Compared with sexually abstinent participants, females engaging in sexual intercourse with the use of condoms (odds ratio [OR], 6.3 [95% conﬁdence interval {CI}, 1.3–29.4]; P ϭ .02) or having unprotected sex (OR, 75.5 [95% CI, 6.9 – 820.6]; P Ͻ .001) during the ﬁrst week were less likely to become colonized by CTV-05.\nConclusions. These data suggest that the factors that predict failure to become colonized by probiotic lactobacilli include exposure to semen, vaginal intercourse, and the presence of lactobacilli of the same species at enrollment.","DOI":"10.1086/598686","ISSN":"0022-1899, 1537-6613","language":"en","author":[{"family":"Antonio","given":"May A. D."},{"family":"Meyn","given":"Leslie A."},{"family":"Murray","given":"Pamela J."},{"family":"Busse","given":"Barbara"},{"family":"Hillier","given":"Sharon L."}],"issued":{"date-parts":[["2009",5,15]]}}},{"id":45,"uris":["http://zotero.org/users/4950730/items/P6ME6MP9"],"uri":["http://zotero.org/users/4950730/items/P6ME6MP9"],"itemData":{"id":45,"type":"article-journal","title":"Effects of bacterial vaginosis-associated bacteria and sexual intercourse on vaginal colonization with the probiotic &lt;i&gt;Lactobacillus crispatus&lt;/i&gt; CTV-05","container-title":"Sexually Transmitted Diseases","page":"1020-1027","volume":"38","issue":"11","source":"Crossref","abstract":"Objective—Several fastidious bacteria have been associated with bacterial vaginosis (BV), but their role in lactobacilli recolonization failure is unknown. We studied the effect of seven BVassociated bacterial species and two Lactobacillus species on vaginal colonization with L. crispatus CTV-05 (LACTIN-V).","DOI":"10.1097/OLQ.0b013e3182267ac4","ISSN":"0148-5717","title-short":"Effects of Bacterial Vaginosis-Associated Bacteria and Sexual Intercourse on Vaginal Colonization With the Probiotic Lactobacillus crispatus CTV-05","language":"en","author":[{"family":"Ngugi","given":"Benjamin M."},{"family":"Hemmerling","given":"Anke"},{"family":"Bukusi","given":"Elizabeth A."},{"family":"Kikuvi","given":"Gideon"},{"family":"Gikunju","given":"Joseph"},{"family":"Shiboski","given":"Stephen"},{"family":"Fredricks","given":"David N."},{"family":"Cohen","given":"Craig R."}],"issued":{"date-parts":[["2011",11]]}}}],"schema":"https://github.com/citation-style-language/schema/raw/master/csl-citation.json"} </w:instrText>
      </w:r>
      <w:r w:rsidR="00B35710" w:rsidRPr="00817299">
        <w:rPr>
          <w:rFonts w:ascii="Times New Roman" w:hAnsi="Times New Roman" w:cs="Times New Roman"/>
          <w:sz w:val="24"/>
          <w:szCs w:val="24"/>
        </w:rPr>
        <w:fldChar w:fldCharType="separate"/>
      </w:r>
      <w:r w:rsidR="004C55B3" w:rsidRPr="00817299">
        <w:rPr>
          <w:rFonts w:ascii="Times New Roman" w:hAnsi="Times New Roman" w:cs="Times New Roman"/>
          <w:sz w:val="24"/>
          <w:szCs w:val="24"/>
          <w:vertAlign w:val="superscript"/>
        </w:rPr>
        <w:t>10,39,43,45,48</w:t>
      </w:r>
      <w:r w:rsidR="00B35710" w:rsidRPr="00817299">
        <w:rPr>
          <w:rFonts w:ascii="Times New Roman" w:hAnsi="Times New Roman" w:cs="Times New Roman"/>
          <w:sz w:val="24"/>
          <w:szCs w:val="24"/>
        </w:rPr>
        <w:fldChar w:fldCharType="end"/>
      </w:r>
      <w:r w:rsidR="00B35710" w:rsidRPr="00817299">
        <w:rPr>
          <w:rFonts w:ascii="Times New Roman" w:hAnsi="Times New Roman" w:cs="Times New Roman"/>
          <w:sz w:val="24"/>
          <w:szCs w:val="24"/>
        </w:rPr>
        <w:t xml:space="preserve"> </w:t>
      </w:r>
      <w:r w:rsidR="00944F8A" w:rsidRPr="00817299">
        <w:rPr>
          <w:rFonts w:ascii="Times New Roman" w:hAnsi="Times New Roman" w:cs="Times New Roman"/>
          <w:sz w:val="24"/>
          <w:szCs w:val="24"/>
        </w:rPr>
        <w:t>suggesting that stratified</w:t>
      </w:r>
      <w:r w:rsidR="00D57A28" w:rsidRPr="00817299">
        <w:rPr>
          <w:rFonts w:ascii="Times New Roman" w:hAnsi="Times New Roman" w:cs="Times New Roman"/>
          <w:sz w:val="24"/>
          <w:szCs w:val="24"/>
        </w:rPr>
        <w:t>,</w:t>
      </w:r>
      <w:r w:rsidR="00944F8A" w:rsidRPr="00817299">
        <w:rPr>
          <w:rFonts w:ascii="Times New Roman" w:hAnsi="Times New Roman" w:cs="Times New Roman"/>
          <w:sz w:val="24"/>
          <w:szCs w:val="24"/>
        </w:rPr>
        <w:t xml:space="preserve"> or even personalised</w:t>
      </w:r>
      <w:r w:rsidR="00D57A28" w:rsidRPr="00817299">
        <w:rPr>
          <w:rFonts w:ascii="Times New Roman" w:hAnsi="Times New Roman" w:cs="Times New Roman"/>
          <w:sz w:val="24"/>
          <w:szCs w:val="24"/>
        </w:rPr>
        <w:t>,</w:t>
      </w:r>
      <w:r w:rsidR="00944F8A" w:rsidRPr="00817299">
        <w:rPr>
          <w:rFonts w:ascii="Times New Roman" w:hAnsi="Times New Roman" w:cs="Times New Roman"/>
          <w:sz w:val="24"/>
          <w:szCs w:val="24"/>
        </w:rPr>
        <w:t xml:space="preserve"> VMB modulation may be required in the most difficult cases of persistent or recurrent BV.</w:t>
      </w:r>
      <w:r w:rsidR="00CC0C85" w:rsidRPr="00817299">
        <w:rPr>
          <w:rFonts w:ascii="Times New Roman" w:hAnsi="Times New Roman" w:cs="Times New Roman"/>
          <w:sz w:val="24"/>
          <w:szCs w:val="24"/>
        </w:rPr>
        <w:t xml:space="preserve"> </w:t>
      </w:r>
    </w:p>
    <w:p w14:paraId="00BF1578" w14:textId="10677274" w:rsidR="00BB547E" w:rsidRPr="00817299" w:rsidRDefault="00BB547E" w:rsidP="00C80EFD">
      <w:pPr>
        <w:widowControl w:val="0"/>
        <w:spacing w:after="0" w:line="480" w:lineRule="auto"/>
        <w:rPr>
          <w:rFonts w:ascii="Times New Roman" w:hAnsi="Times New Roman" w:cs="Times New Roman"/>
          <w:sz w:val="24"/>
          <w:szCs w:val="24"/>
        </w:rPr>
      </w:pPr>
    </w:p>
    <w:p w14:paraId="6B9E7918" w14:textId="509E5E83" w:rsidR="001B7999" w:rsidRPr="00817299" w:rsidRDefault="001B7999" w:rsidP="00C80EFD">
      <w:pPr>
        <w:widowControl w:val="0"/>
        <w:spacing w:after="0" w:line="480" w:lineRule="auto"/>
        <w:rPr>
          <w:rFonts w:ascii="Times New Roman" w:hAnsi="Times New Roman" w:cs="Times New Roman"/>
          <w:i/>
          <w:sz w:val="24"/>
          <w:szCs w:val="24"/>
        </w:rPr>
      </w:pPr>
      <w:r w:rsidRPr="00817299">
        <w:rPr>
          <w:rFonts w:ascii="Times New Roman" w:hAnsi="Times New Roman" w:cs="Times New Roman"/>
          <w:i/>
          <w:sz w:val="24"/>
          <w:szCs w:val="24"/>
        </w:rPr>
        <w:t>Strengths and limitations</w:t>
      </w:r>
    </w:p>
    <w:p w14:paraId="41C1EABE" w14:textId="354BAEDF" w:rsidR="00881384" w:rsidRPr="00817299" w:rsidRDefault="00AC356F" w:rsidP="00C80EFD">
      <w:pPr>
        <w:widowControl w:val="0"/>
        <w:spacing w:after="0" w:line="480" w:lineRule="auto"/>
        <w:rPr>
          <w:rFonts w:ascii="Times New Roman" w:hAnsi="Times New Roman" w:cs="Times New Roman"/>
          <w:bCs/>
          <w:sz w:val="24"/>
          <w:szCs w:val="24"/>
        </w:rPr>
      </w:pPr>
      <w:r w:rsidRPr="00817299">
        <w:rPr>
          <w:rFonts w:ascii="Times New Roman" w:hAnsi="Times New Roman" w:cs="Times New Roman"/>
          <w:sz w:val="24"/>
          <w:szCs w:val="24"/>
        </w:rPr>
        <w:t>T</w:t>
      </w:r>
      <w:r w:rsidR="00D50E62" w:rsidRPr="00817299">
        <w:rPr>
          <w:rFonts w:ascii="Times New Roman" w:hAnsi="Times New Roman" w:cs="Times New Roman"/>
          <w:sz w:val="24"/>
          <w:szCs w:val="24"/>
        </w:rPr>
        <w:t xml:space="preserve">he quality of most studies was suboptimal. </w:t>
      </w:r>
      <w:r w:rsidR="00AC29EE" w:rsidRPr="00817299">
        <w:rPr>
          <w:rFonts w:ascii="Times New Roman" w:hAnsi="Times New Roman" w:cs="Times New Roman"/>
          <w:sz w:val="24"/>
          <w:szCs w:val="24"/>
        </w:rPr>
        <w:t>Some of the traditional epid</w:t>
      </w:r>
      <w:r w:rsidR="00C75276" w:rsidRPr="00817299">
        <w:rPr>
          <w:rFonts w:ascii="Times New Roman" w:hAnsi="Times New Roman" w:cs="Times New Roman"/>
          <w:sz w:val="24"/>
          <w:szCs w:val="24"/>
        </w:rPr>
        <w:t xml:space="preserve">emiological biases (such as insufficient </w:t>
      </w:r>
      <w:r w:rsidR="00AC29EE" w:rsidRPr="00817299">
        <w:rPr>
          <w:rFonts w:ascii="Times New Roman" w:hAnsi="Times New Roman" w:cs="Times New Roman"/>
          <w:sz w:val="24"/>
          <w:szCs w:val="24"/>
        </w:rPr>
        <w:t xml:space="preserve">statistical power, </w:t>
      </w:r>
      <w:r w:rsidR="00C75276" w:rsidRPr="00817299">
        <w:rPr>
          <w:rFonts w:ascii="Times New Roman" w:hAnsi="Times New Roman" w:cs="Times New Roman"/>
          <w:sz w:val="24"/>
          <w:szCs w:val="24"/>
        </w:rPr>
        <w:t xml:space="preserve">and lack of </w:t>
      </w:r>
      <w:r w:rsidR="00AC29EE" w:rsidRPr="00817299">
        <w:rPr>
          <w:rFonts w:ascii="Times New Roman" w:hAnsi="Times New Roman" w:cs="Times New Roman"/>
          <w:sz w:val="24"/>
          <w:szCs w:val="24"/>
        </w:rPr>
        <w:t xml:space="preserve">randomisation, blinding, appropriate controls, and adjustment for confounding) could have been avoided, but others are unique to vaginal probiotic trials and </w:t>
      </w:r>
      <w:r w:rsidR="00D57A28" w:rsidRPr="00817299">
        <w:rPr>
          <w:rFonts w:ascii="Times New Roman" w:hAnsi="Times New Roman" w:cs="Times New Roman"/>
          <w:sz w:val="24"/>
          <w:szCs w:val="24"/>
        </w:rPr>
        <w:t xml:space="preserve">are </w:t>
      </w:r>
      <w:r w:rsidR="00AC29EE" w:rsidRPr="00817299">
        <w:rPr>
          <w:rFonts w:ascii="Times New Roman" w:hAnsi="Times New Roman" w:cs="Times New Roman"/>
          <w:sz w:val="24"/>
          <w:szCs w:val="24"/>
        </w:rPr>
        <w:t xml:space="preserve">methodologically challenging. The latter tended to improve over time, with the increasing availability of molecular methods. </w:t>
      </w:r>
      <w:r w:rsidR="007330E7" w:rsidRPr="00817299">
        <w:rPr>
          <w:rFonts w:ascii="Times New Roman" w:hAnsi="Times New Roman" w:cs="Times New Roman"/>
          <w:sz w:val="24"/>
          <w:szCs w:val="24"/>
        </w:rPr>
        <w:t>A</w:t>
      </w:r>
      <w:r w:rsidRPr="00817299">
        <w:rPr>
          <w:rFonts w:ascii="Times New Roman" w:hAnsi="Times New Roman" w:cs="Times New Roman"/>
          <w:sz w:val="24"/>
          <w:szCs w:val="24"/>
        </w:rPr>
        <w:t>n</w:t>
      </w:r>
      <w:r w:rsidR="007330E7" w:rsidRPr="00817299">
        <w:rPr>
          <w:rFonts w:ascii="Times New Roman" w:hAnsi="Times New Roman" w:cs="Times New Roman"/>
          <w:sz w:val="24"/>
          <w:szCs w:val="24"/>
        </w:rPr>
        <w:t xml:space="preserve"> important limitation of all studies was that the time duration between last probiotic insertion and vaginal sample collection for endpoint assessment </w:t>
      </w:r>
      <w:r w:rsidR="003D0A4F" w:rsidRPr="00817299">
        <w:rPr>
          <w:rFonts w:ascii="Times New Roman" w:hAnsi="Times New Roman" w:cs="Times New Roman"/>
          <w:sz w:val="24"/>
          <w:szCs w:val="24"/>
        </w:rPr>
        <w:t>and adherence were</w:t>
      </w:r>
      <w:r w:rsidR="007330E7" w:rsidRPr="00817299">
        <w:rPr>
          <w:rFonts w:ascii="Times New Roman" w:hAnsi="Times New Roman" w:cs="Times New Roman"/>
          <w:sz w:val="24"/>
          <w:szCs w:val="24"/>
        </w:rPr>
        <w:t xml:space="preserve"> not known wi</w:t>
      </w:r>
      <w:r w:rsidR="003D0A4F" w:rsidRPr="00817299">
        <w:rPr>
          <w:rFonts w:ascii="Times New Roman" w:hAnsi="Times New Roman" w:cs="Times New Roman"/>
          <w:sz w:val="24"/>
          <w:szCs w:val="24"/>
        </w:rPr>
        <w:t>th sufficient precision, and were</w:t>
      </w:r>
      <w:r w:rsidR="007330E7" w:rsidRPr="00817299">
        <w:rPr>
          <w:rFonts w:ascii="Times New Roman" w:hAnsi="Times New Roman" w:cs="Times New Roman"/>
          <w:sz w:val="24"/>
          <w:szCs w:val="24"/>
        </w:rPr>
        <w:t xml:space="preserve"> not taken into account in analyses. This is particularly problematic in the context of BV </w:t>
      </w:r>
      <w:r w:rsidR="003D0A4F" w:rsidRPr="00817299">
        <w:rPr>
          <w:rFonts w:ascii="Times New Roman" w:hAnsi="Times New Roman" w:cs="Times New Roman"/>
          <w:sz w:val="24"/>
          <w:szCs w:val="24"/>
        </w:rPr>
        <w:t>endpoints by Nugent or Ison-Hay</w:t>
      </w:r>
      <w:r w:rsidR="007330E7" w:rsidRPr="00817299">
        <w:rPr>
          <w:rFonts w:ascii="Times New Roman" w:hAnsi="Times New Roman" w:cs="Times New Roman"/>
          <w:sz w:val="24"/>
          <w:szCs w:val="24"/>
        </w:rPr>
        <w:t xml:space="preserve"> scoring, because those scores heavily depend on counting bacteria with a </w:t>
      </w:r>
      <w:r w:rsidR="007330E7" w:rsidRPr="00817299">
        <w:rPr>
          <w:rFonts w:ascii="Times New Roman" w:hAnsi="Times New Roman" w:cs="Times New Roman"/>
          <w:i/>
          <w:sz w:val="24"/>
          <w:szCs w:val="24"/>
        </w:rPr>
        <w:t>Lactobacillus</w:t>
      </w:r>
      <w:r w:rsidR="007330E7" w:rsidRPr="00817299">
        <w:rPr>
          <w:rFonts w:ascii="Times New Roman" w:hAnsi="Times New Roman" w:cs="Times New Roman"/>
          <w:sz w:val="24"/>
          <w:szCs w:val="24"/>
        </w:rPr>
        <w:t xml:space="preserve"> morphotype (Gram-positive rod)</w:t>
      </w:r>
      <w:r w:rsidR="003D0A4F" w:rsidRPr="00817299">
        <w:rPr>
          <w:rFonts w:ascii="Times New Roman" w:hAnsi="Times New Roman" w:cs="Times New Roman"/>
          <w:sz w:val="24"/>
          <w:szCs w:val="24"/>
        </w:rPr>
        <w:t xml:space="preserve"> under a microscope</w:t>
      </w:r>
      <w:r w:rsidR="007330E7" w:rsidRPr="00817299">
        <w:rPr>
          <w:rFonts w:ascii="Times New Roman" w:hAnsi="Times New Roman" w:cs="Times New Roman"/>
          <w:sz w:val="24"/>
          <w:szCs w:val="24"/>
        </w:rPr>
        <w:t xml:space="preserve">. </w:t>
      </w:r>
      <w:r w:rsidR="007330E7" w:rsidRPr="00817299">
        <w:rPr>
          <w:rFonts w:ascii="Times New Roman" w:hAnsi="Times New Roman" w:cs="Times New Roman"/>
          <w:sz w:val="24"/>
          <w:szCs w:val="24"/>
        </w:rPr>
        <w:lastRenderedPageBreak/>
        <w:t xml:space="preserve">The scoring cannot differentiate between probiotic lactobacilli and autologous lactobacilli, and is prone to </w:t>
      </w:r>
      <w:r w:rsidR="003D0A4F" w:rsidRPr="00817299">
        <w:rPr>
          <w:rFonts w:ascii="Times New Roman" w:hAnsi="Times New Roman" w:cs="Times New Roman"/>
          <w:sz w:val="24"/>
          <w:szCs w:val="24"/>
        </w:rPr>
        <w:t xml:space="preserve">inflated </w:t>
      </w:r>
      <w:r w:rsidR="007330E7" w:rsidRPr="00817299">
        <w:rPr>
          <w:rFonts w:ascii="Times New Roman" w:hAnsi="Times New Roman" w:cs="Times New Roman"/>
          <w:sz w:val="24"/>
          <w:szCs w:val="24"/>
        </w:rPr>
        <w:t>counts if the sample is taken soon after insertion.</w:t>
      </w:r>
      <w:r w:rsidR="00640DA5" w:rsidRPr="00817299">
        <w:rPr>
          <w:rFonts w:ascii="Times New Roman" w:hAnsi="Times New Roman" w:cs="Times New Roman"/>
          <w:sz w:val="24"/>
          <w:szCs w:val="24"/>
        </w:rPr>
        <w:t xml:space="preserve"> Only the two most recent studies managed to pa</w:t>
      </w:r>
      <w:r w:rsidR="00C77E59" w:rsidRPr="00817299">
        <w:rPr>
          <w:rFonts w:ascii="Times New Roman" w:hAnsi="Times New Roman" w:cs="Times New Roman"/>
          <w:sz w:val="24"/>
          <w:szCs w:val="24"/>
        </w:rPr>
        <w:t xml:space="preserve">rtially address this problem. Dausset et al used </w:t>
      </w:r>
      <w:r w:rsidR="00640DA5" w:rsidRPr="00817299">
        <w:rPr>
          <w:rFonts w:ascii="Times New Roman" w:hAnsi="Times New Roman" w:cs="Times New Roman"/>
          <w:sz w:val="24"/>
          <w:szCs w:val="24"/>
        </w:rPr>
        <w:t>daily sampling in the context of intermittent dosing,</w:t>
      </w:r>
      <w:r w:rsidR="00C77E59" w:rsidRPr="00817299">
        <w:rPr>
          <w:rFonts w:ascii="Times New Roman" w:hAnsi="Times New Roman" w:cs="Times New Roman"/>
          <w:sz w:val="24"/>
          <w:szCs w:val="24"/>
        </w:rPr>
        <w:t xml:space="preserve"> as well as quantitative PCR </w:t>
      </w:r>
      <w:r w:rsidR="00640DA5" w:rsidRPr="00817299">
        <w:rPr>
          <w:rFonts w:ascii="Times New Roman" w:hAnsi="Times New Roman" w:cs="Times New Roman"/>
          <w:sz w:val="24"/>
          <w:szCs w:val="24"/>
        </w:rPr>
        <w:t xml:space="preserve">to differentiate between probiotic and autologous </w:t>
      </w:r>
      <w:r w:rsidR="00C77E59" w:rsidRPr="00817299">
        <w:rPr>
          <w:rFonts w:ascii="Times New Roman" w:hAnsi="Times New Roman" w:cs="Times New Roman"/>
          <w:i/>
          <w:sz w:val="24"/>
          <w:szCs w:val="24"/>
        </w:rPr>
        <w:t>Lactobacillus</w:t>
      </w:r>
      <w:r w:rsidR="00C77E59" w:rsidRPr="00817299">
        <w:rPr>
          <w:rFonts w:ascii="Times New Roman" w:hAnsi="Times New Roman" w:cs="Times New Roman"/>
          <w:sz w:val="24"/>
          <w:szCs w:val="24"/>
        </w:rPr>
        <w:t xml:space="preserve"> </w:t>
      </w:r>
      <w:r w:rsidR="00640DA5" w:rsidRPr="00817299">
        <w:rPr>
          <w:rFonts w:ascii="Times New Roman" w:hAnsi="Times New Roman" w:cs="Times New Roman"/>
          <w:sz w:val="24"/>
          <w:szCs w:val="24"/>
        </w:rPr>
        <w:t>strains.</w:t>
      </w:r>
      <w:r w:rsidR="00B35710" w:rsidRPr="00817299">
        <w:rPr>
          <w:rFonts w:ascii="Times New Roman" w:hAnsi="Times New Roman" w:cs="Times New Roman"/>
          <w:sz w:val="24"/>
          <w:szCs w:val="24"/>
        </w:rPr>
        <w:fldChar w:fldCharType="begin"/>
      </w:r>
      <w:r w:rsidR="00F10E66" w:rsidRPr="00817299">
        <w:rPr>
          <w:rFonts w:ascii="Times New Roman" w:hAnsi="Times New Roman" w:cs="Times New Roman"/>
          <w:sz w:val="24"/>
          <w:szCs w:val="24"/>
        </w:rPr>
        <w:instrText xml:space="preserve"> ADDIN ZOTERO_ITEM CSL_CITATION {"citationID":"9SHWtf5o","properties":{"formattedCitation":"\\super 10,50\\nosupersub{}","plainCitation":"10,5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id":684,"uris":["http://zotero.org/users/4950730/items/3KFQ38IT"],"uri":["http://zotero.org/users/4950730/items/3KFQ38IT"],"itemData":{"id":684,"type":"article-journal","title":"Comparative phase I randomized open-label pilot clinical trial of Gynophilus® (Lcr regenerans®) immediate release capsules versus slow release muco-adhesive tablets","container-title":"European Journal of Clinical Microbiology &amp; Infectious Diseases","page":"1869-1880","volume":"37","issue":"10","source":"PubMed Central","abstract":"Gynophilus® (Lcr regenerans®) is a live biotherapeutic product (LBP) that contains the live biotherapeutic microorganism Lactobacillus rhamnosus Lcr35®, which is indicated to restore vaginal health. The aim of the study was to compare the safety, ease of use, and compliance of two formulations (immediate release: IR capsule and slow release: SR muco-adhesive tablets) as well as the colonization of Lcr35® in healthy women. This phase I study (Comprigel) is a parallel, randomized, 4-arm, and open-label clinical trial evaluating an IR daily capsule formulation vs. a SR tablet administered every 3, 4, or 5 days for 21 days. Self-collected vaginal swabs were used to quantify Lcr35® and characterize the composition and structure of the vaginal microbiota. Both LBPs were well-tolerated, and no severe adverse effects were reported. All groups had Lcr35® vaginal concentrations over 107 colony forming unit per milliliter of vaginal secretion on each day in the study. The new Gynophilus® slow release tablets administered either every 3, 4, or 5 days provided vaginal concentrations that were not significantly different from those of classic Gynophilus® (capsule) once-a-day regimen. The LBPs and the different regimens did not adversely influence the abundance of native Lactobacillus spp. and indeed tended to favor their growth and reduce colonization by non-Lactobacillus spp. This study illustrates that the SR muco-adhesive LBP tablet (Gynophilus® SR) administered every 3 or 4 days as a safe, well-tolerated, and efficacious alternative to a more demanding IR daily capsule and could protect women’s healthy vaginal microbiome by promoting endogenous Lactobacillus spp.","DOI":"10.1007/s10096-018-3321-8","ISSN":"0934-9723","note":"PMID: 30032443\nPMCID: PMC6154122","journalAbbreviation":"Eur J Clin Microbiol Infect Dis","author":[{"family":"Dausset","given":"Caroline"},{"family":"Patrier","given":"Stéphane"},{"family":"Gajer","given":"Pawel"},{"family":"Thoral","given":"Claudia"},{"family":"Lenglet","given":"Yann"},{"family":"Cardot","given":"Jean-Michel"},{"family":"Judlin","given":"Philippe"},{"family":"Ravel","given":"Jacques"},{"family":"Nivoliez","given":"Adrien"}],"issued":{"date-parts":[["2018"]]}}}],"schema":"https://github.com/citation-style-language/schema/raw/master/csl-citation.json"} </w:instrText>
      </w:r>
      <w:r w:rsidR="00B35710" w:rsidRPr="00817299">
        <w:rPr>
          <w:rFonts w:ascii="Times New Roman" w:hAnsi="Times New Roman" w:cs="Times New Roman"/>
          <w:sz w:val="24"/>
          <w:szCs w:val="24"/>
        </w:rPr>
        <w:fldChar w:fldCharType="separate"/>
      </w:r>
      <w:r w:rsidR="00441DB6" w:rsidRPr="00817299">
        <w:rPr>
          <w:rFonts w:ascii="Times New Roman" w:hAnsi="Times New Roman" w:cs="Times New Roman"/>
          <w:sz w:val="24"/>
          <w:szCs w:val="24"/>
          <w:vertAlign w:val="superscript"/>
        </w:rPr>
        <w:t>10,50</w:t>
      </w:r>
      <w:r w:rsidR="00B35710" w:rsidRPr="00817299">
        <w:rPr>
          <w:rFonts w:ascii="Times New Roman" w:hAnsi="Times New Roman" w:cs="Times New Roman"/>
          <w:sz w:val="24"/>
          <w:szCs w:val="24"/>
        </w:rPr>
        <w:fldChar w:fldCharType="end"/>
      </w:r>
      <w:r w:rsidR="00D57A28" w:rsidRPr="00817299">
        <w:rPr>
          <w:rFonts w:ascii="Times New Roman" w:hAnsi="Times New Roman" w:cs="Times New Roman"/>
          <w:sz w:val="24"/>
          <w:szCs w:val="24"/>
        </w:rPr>
        <w:t xml:space="preserve"> </w:t>
      </w:r>
      <w:r w:rsidR="00C77E59" w:rsidRPr="00817299">
        <w:rPr>
          <w:rFonts w:ascii="Times New Roman" w:hAnsi="Times New Roman" w:cs="Times New Roman"/>
          <w:sz w:val="24"/>
          <w:szCs w:val="24"/>
        </w:rPr>
        <w:t>O</w:t>
      </w:r>
      <w:r w:rsidR="00D57A28" w:rsidRPr="00817299">
        <w:rPr>
          <w:rFonts w:ascii="Times New Roman" w:hAnsi="Times New Roman" w:cs="Times New Roman"/>
          <w:sz w:val="24"/>
          <w:szCs w:val="24"/>
        </w:rPr>
        <w:t xml:space="preserve">ur study </w:t>
      </w:r>
      <w:r w:rsidR="00640DA5" w:rsidRPr="00817299">
        <w:rPr>
          <w:rFonts w:ascii="Times New Roman" w:hAnsi="Times New Roman" w:cs="Times New Roman"/>
          <w:sz w:val="24"/>
          <w:szCs w:val="24"/>
        </w:rPr>
        <w:t>employed 16S rRNA gene quantification and sequencing</w:t>
      </w:r>
      <w:r w:rsidR="00D57A28" w:rsidRPr="00817299">
        <w:rPr>
          <w:rFonts w:ascii="Times New Roman" w:hAnsi="Times New Roman" w:cs="Times New Roman"/>
          <w:sz w:val="24"/>
          <w:szCs w:val="24"/>
        </w:rPr>
        <w:t>, which enabled us to not only qu</w:t>
      </w:r>
      <w:r w:rsidR="00B35710" w:rsidRPr="00817299">
        <w:rPr>
          <w:rFonts w:ascii="Times New Roman" w:hAnsi="Times New Roman" w:cs="Times New Roman"/>
          <w:sz w:val="24"/>
          <w:szCs w:val="24"/>
        </w:rPr>
        <w:t>a</w:t>
      </w:r>
      <w:r w:rsidR="00D57A28" w:rsidRPr="00817299">
        <w:rPr>
          <w:rFonts w:ascii="Times New Roman" w:hAnsi="Times New Roman" w:cs="Times New Roman"/>
          <w:sz w:val="24"/>
          <w:szCs w:val="24"/>
        </w:rPr>
        <w:t>ntify</w:t>
      </w:r>
      <w:r w:rsidR="00640DA5" w:rsidRPr="00817299">
        <w:rPr>
          <w:rFonts w:ascii="Times New Roman" w:hAnsi="Times New Roman" w:cs="Times New Roman"/>
          <w:sz w:val="24"/>
          <w:szCs w:val="24"/>
        </w:rPr>
        <w:t xml:space="preserve"> </w:t>
      </w:r>
      <w:r w:rsidR="00881384" w:rsidRPr="00817299">
        <w:rPr>
          <w:rFonts w:ascii="Times New Roman" w:hAnsi="Times New Roman" w:cs="Times New Roman"/>
          <w:sz w:val="24"/>
          <w:szCs w:val="24"/>
        </w:rPr>
        <w:t xml:space="preserve">probiotic and autologous </w:t>
      </w:r>
      <w:r w:rsidR="00C77E59" w:rsidRPr="00817299">
        <w:rPr>
          <w:rFonts w:ascii="Times New Roman" w:hAnsi="Times New Roman" w:cs="Times New Roman"/>
          <w:i/>
          <w:sz w:val="24"/>
          <w:szCs w:val="24"/>
        </w:rPr>
        <w:t>Lactobacillus</w:t>
      </w:r>
      <w:r w:rsidR="00C77E59" w:rsidRPr="00817299">
        <w:rPr>
          <w:rFonts w:ascii="Times New Roman" w:hAnsi="Times New Roman" w:cs="Times New Roman"/>
          <w:sz w:val="24"/>
          <w:szCs w:val="24"/>
        </w:rPr>
        <w:t xml:space="preserve"> strains</w:t>
      </w:r>
      <w:r w:rsidR="00640DA5" w:rsidRPr="00817299">
        <w:rPr>
          <w:rFonts w:ascii="Times New Roman" w:hAnsi="Times New Roman" w:cs="Times New Roman"/>
          <w:sz w:val="24"/>
          <w:szCs w:val="24"/>
        </w:rPr>
        <w:t xml:space="preserve">, but also </w:t>
      </w:r>
      <w:r w:rsidR="00881384" w:rsidRPr="00817299">
        <w:rPr>
          <w:rFonts w:ascii="Times New Roman" w:hAnsi="Times New Roman" w:cs="Times New Roman"/>
          <w:sz w:val="24"/>
          <w:szCs w:val="24"/>
        </w:rPr>
        <w:t xml:space="preserve">all </w:t>
      </w:r>
      <w:r w:rsidR="00640DA5" w:rsidRPr="00817299">
        <w:rPr>
          <w:rFonts w:ascii="Times New Roman" w:hAnsi="Times New Roman" w:cs="Times New Roman"/>
          <w:sz w:val="24"/>
          <w:szCs w:val="24"/>
        </w:rPr>
        <w:t>BV-associated anaerobes</w:t>
      </w:r>
      <w:r w:rsidR="00881384" w:rsidRPr="00817299">
        <w:rPr>
          <w:rFonts w:ascii="Times New Roman" w:hAnsi="Times New Roman" w:cs="Times New Roman"/>
          <w:sz w:val="24"/>
          <w:szCs w:val="24"/>
        </w:rPr>
        <w:t xml:space="preserve"> combined</w:t>
      </w:r>
      <w:r w:rsidR="00640DA5" w:rsidRPr="00817299">
        <w:rPr>
          <w:rFonts w:ascii="Times New Roman" w:hAnsi="Times New Roman" w:cs="Times New Roman"/>
          <w:sz w:val="24"/>
          <w:szCs w:val="24"/>
        </w:rPr>
        <w:t>.</w:t>
      </w:r>
      <w:r w:rsidR="00B35710" w:rsidRPr="00817299">
        <w:rPr>
          <w:rFonts w:ascii="Times New Roman" w:hAnsi="Times New Roman" w:cs="Times New Roman"/>
          <w:sz w:val="24"/>
          <w:szCs w:val="24"/>
        </w:rPr>
        <w:fldChar w:fldCharType="begin"/>
      </w:r>
      <w:r w:rsidR="006052EC" w:rsidRPr="00817299">
        <w:rPr>
          <w:rFonts w:ascii="Times New Roman" w:hAnsi="Times New Roman" w:cs="Times New Roman"/>
          <w:sz w:val="24"/>
          <w:szCs w:val="24"/>
        </w:rPr>
        <w:instrText xml:space="preserve"> ADDIN ZOTERO_ITEM CSL_CITATION {"citationID":"80XyjzUk","properties":{"formattedCitation":"\\super 10\\nosupersub{}","plainCitation":"10","noteIndex":0},"citationItems":[{"id":688,"uris":["http://zotero.org/users/4950730/items/7A4FMWLH"],"uri":["http://zotero.org/users/4950730/items/7A4FMWLH"],"itemData":{"id":688,"type":"webpage","title":"Rwanda VMB Restoration Study - Full Text View - ClinicalTrials.gov","abstract":"Rwanda VMB Restoration Study - Full Text View.","URL":"https://clinicaltrials.gov/ct2/show/NCT02459665","language":"en","accessed":{"date-parts":[["2018",11,12]]}}}],"schema":"https://github.com/citation-style-language/schema/raw/master/csl-citation.json"} </w:instrText>
      </w:r>
      <w:r w:rsidR="00B35710" w:rsidRPr="00817299">
        <w:rPr>
          <w:rFonts w:ascii="Times New Roman" w:hAnsi="Times New Roman" w:cs="Times New Roman"/>
          <w:sz w:val="24"/>
          <w:szCs w:val="24"/>
        </w:rPr>
        <w:fldChar w:fldCharType="separate"/>
      </w:r>
      <w:r w:rsidR="006052EC" w:rsidRPr="00817299">
        <w:rPr>
          <w:rFonts w:ascii="Times New Roman" w:hAnsi="Times New Roman" w:cs="Times New Roman"/>
          <w:sz w:val="24"/>
          <w:szCs w:val="24"/>
          <w:vertAlign w:val="superscript"/>
        </w:rPr>
        <w:t>10</w:t>
      </w:r>
      <w:r w:rsidR="00B35710" w:rsidRPr="00817299">
        <w:rPr>
          <w:rFonts w:ascii="Times New Roman" w:hAnsi="Times New Roman" w:cs="Times New Roman"/>
          <w:sz w:val="24"/>
          <w:szCs w:val="24"/>
        </w:rPr>
        <w:fldChar w:fldCharType="end"/>
      </w:r>
      <w:r w:rsidR="00B35710" w:rsidRPr="00817299">
        <w:rPr>
          <w:rFonts w:ascii="Times New Roman" w:hAnsi="Times New Roman" w:cs="Times New Roman"/>
          <w:sz w:val="24"/>
          <w:szCs w:val="24"/>
          <w:vertAlign w:val="superscript"/>
        </w:rPr>
        <w:t xml:space="preserve"> </w:t>
      </w:r>
      <w:r w:rsidR="00B35710" w:rsidRPr="00817299">
        <w:rPr>
          <w:rFonts w:ascii="Times New Roman" w:hAnsi="Times New Roman" w:cs="Times New Roman"/>
          <w:sz w:val="24"/>
          <w:szCs w:val="24"/>
        </w:rPr>
        <w:t>R</w:t>
      </w:r>
      <w:r w:rsidR="00881384" w:rsidRPr="00817299">
        <w:rPr>
          <w:rFonts w:ascii="Times New Roman" w:hAnsi="Times New Roman" w:cs="Times New Roman"/>
          <w:sz w:val="24"/>
          <w:szCs w:val="24"/>
        </w:rPr>
        <w:t xml:space="preserve">eduction of the </w:t>
      </w:r>
      <w:r w:rsidR="00D57A28" w:rsidRPr="00817299">
        <w:rPr>
          <w:rFonts w:ascii="Times New Roman" w:hAnsi="Times New Roman" w:cs="Times New Roman"/>
          <w:sz w:val="24"/>
          <w:szCs w:val="24"/>
        </w:rPr>
        <w:t xml:space="preserve">overall </w:t>
      </w:r>
      <w:r w:rsidR="00881384" w:rsidRPr="00817299">
        <w:rPr>
          <w:rFonts w:ascii="Times New Roman" w:hAnsi="Times New Roman" w:cs="Times New Roman"/>
          <w:sz w:val="24"/>
          <w:szCs w:val="24"/>
        </w:rPr>
        <w:t>BV-anaerobes concentration</w:t>
      </w:r>
      <w:r w:rsidR="00640DA5" w:rsidRPr="00817299">
        <w:rPr>
          <w:rFonts w:ascii="Times New Roman" w:hAnsi="Times New Roman" w:cs="Times New Roman"/>
          <w:sz w:val="24"/>
          <w:szCs w:val="24"/>
        </w:rPr>
        <w:t xml:space="preserve"> over time</w:t>
      </w:r>
      <w:r w:rsidR="00C77E59" w:rsidRPr="00817299">
        <w:rPr>
          <w:rFonts w:ascii="Times New Roman" w:hAnsi="Times New Roman" w:cs="Times New Roman"/>
          <w:sz w:val="24"/>
          <w:szCs w:val="24"/>
        </w:rPr>
        <w:t>, in addition to the increased lactobacilli concentration over time,</w:t>
      </w:r>
      <w:r w:rsidR="00640DA5" w:rsidRPr="00817299">
        <w:rPr>
          <w:rFonts w:ascii="Times New Roman" w:hAnsi="Times New Roman" w:cs="Times New Roman"/>
          <w:sz w:val="24"/>
          <w:szCs w:val="24"/>
        </w:rPr>
        <w:t xml:space="preserve"> </w:t>
      </w:r>
      <w:r w:rsidR="00C77E59" w:rsidRPr="00817299">
        <w:rPr>
          <w:rFonts w:ascii="Times New Roman" w:hAnsi="Times New Roman" w:cs="Times New Roman"/>
          <w:sz w:val="24"/>
          <w:szCs w:val="24"/>
        </w:rPr>
        <w:t xml:space="preserve">provided convincing </w:t>
      </w:r>
      <w:r w:rsidR="00881384" w:rsidRPr="00817299">
        <w:rPr>
          <w:rFonts w:ascii="Times New Roman" w:hAnsi="Times New Roman" w:cs="Times New Roman"/>
          <w:sz w:val="24"/>
          <w:szCs w:val="24"/>
        </w:rPr>
        <w:t xml:space="preserve">evidence for the </w:t>
      </w:r>
      <w:r w:rsidR="00640DA5" w:rsidRPr="00817299">
        <w:rPr>
          <w:rFonts w:ascii="Times New Roman" w:hAnsi="Times New Roman" w:cs="Times New Roman"/>
          <w:sz w:val="24"/>
          <w:szCs w:val="24"/>
        </w:rPr>
        <w:t>beneficial effects of intermittent probiotic use.</w:t>
      </w:r>
      <w:r w:rsidR="00D57A28" w:rsidRPr="00817299">
        <w:rPr>
          <w:rFonts w:ascii="Times New Roman" w:hAnsi="Times New Roman" w:cs="Times New Roman"/>
          <w:sz w:val="24"/>
          <w:szCs w:val="24"/>
        </w:rPr>
        <w:t xml:space="preserve"> Our </w:t>
      </w:r>
      <w:r w:rsidR="00881384" w:rsidRPr="00817299">
        <w:rPr>
          <w:rFonts w:ascii="Times New Roman" w:hAnsi="Times New Roman" w:cs="Times New Roman"/>
          <w:sz w:val="24"/>
          <w:szCs w:val="24"/>
        </w:rPr>
        <w:t xml:space="preserve">study also showed that </w:t>
      </w:r>
      <w:r w:rsidR="00F54116" w:rsidRPr="00817299">
        <w:rPr>
          <w:rFonts w:ascii="Times New Roman" w:hAnsi="Times New Roman" w:cs="Times New Roman"/>
          <w:bCs/>
          <w:sz w:val="24"/>
          <w:szCs w:val="24"/>
        </w:rPr>
        <w:t xml:space="preserve">host responses to </w:t>
      </w:r>
      <w:r w:rsidR="00881384" w:rsidRPr="00817299">
        <w:rPr>
          <w:rFonts w:ascii="Times New Roman" w:hAnsi="Times New Roman" w:cs="Times New Roman"/>
          <w:bCs/>
          <w:sz w:val="24"/>
          <w:szCs w:val="24"/>
        </w:rPr>
        <w:t xml:space="preserve">vaginal </w:t>
      </w:r>
      <w:r w:rsidR="00C75276" w:rsidRPr="00817299">
        <w:rPr>
          <w:rFonts w:ascii="Times New Roman" w:hAnsi="Times New Roman" w:cs="Times New Roman"/>
          <w:bCs/>
          <w:sz w:val="24"/>
          <w:szCs w:val="24"/>
        </w:rPr>
        <w:t xml:space="preserve">probiotic </w:t>
      </w:r>
      <w:r w:rsidR="00F54116" w:rsidRPr="00817299">
        <w:rPr>
          <w:rFonts w:ascii="Times New Roman" w:hAnsi="Times New Roman" w:cs="Times New Roman"/>
          <w:bCs/>
          <w:sz w:val="24"/>
          <w:szCs w:val="24"/>
        </w:rPr>
        <w:t>treatmen</w:t>
      </w:r>
      <w:r w:rsidR="00881384" w:rsidRPr="00817299">
        <w:rPr>
          <w:rFonts w:ascii="Times New Roman" w:hAnsi="Times New Roman" w:cs="Times New Roman"/>
          <w:bCs/>
          <w:sz w:val="24"/>
          <w:szCs w:val="24"/>
        </w:rPr>
        <w:t xml:space="preserve">t are highly variable, which calls </w:t>
      </w:r>
      <w:r w:rsidR="00672E59" w:rsidRPr="00817299">
        <w:rPr>
          <w:rFonts w:ascii="Times New Roman" w:hAnsi="Times New Roman" w:cs="Times New Roman"/>
          <w:bCs/>
          <w:sz w:val="24"/>
          <w:szCs w:val="24"/>
        </w:rPr>
        <w:t xml:space="preserve">the appropriateness of </w:t>
      </w:r>
      <w:r w:rsidR="00D57A28" w:rsidRPr="00817299">
        <w:rPr>
          <w:rFonts w:ascii="Times New Roman" w:hAnsi="Times New Roman" w:cs="Times New Roman"/>
          <w:bCs/>
          <w:sz w:val="24"/>
          <w:szCs w:val="24"/>
        </w:rPr>
        <w:t xml:space="preserve">cross-sectional and pre-post </w:t>
      </w:r>
      <w:r w:rsidR="00672E59" w:rsidRPr="00817299">
        <w:rPr>
          <w:rFonts w:ascii="Times New Roman" w:hAnsi="Times New Roman" w:cs="Times New Roman"/>
          <w:bCs/>
          <w:sz w:val="24"/>
          <w:szCs w:val="24"/>
        </w:rPr>
        <w:t xml:space="preserve">assessments, as well as the use of group </w:t>
      </w:r>
      <w:r w:rsidR="00881384" w:rsidRPr="00817299">
        <w:rPr>
          <w:rFonts w:ascii="Times New Roman" w:hAnsi="Times New Roman" w:cs="Times New Roman"/>
          <w:bCs/>
          <w:sz w:val="24"/>
          <w:szCs w:val="24"/>
        </w:rPr>
        <w:t>means/medians</w:t>
      </w:r>
      <w:r w:rsidR="00672E59" w:rsidRPr="00817299">
        <w:rPr>
          <w:rFonts w:ascii="Times New Roman" w:hAnsi="Times New Roman" w:cs="Times New Roman"/>
          <w:bCs/>
          <w:sz w:val="24"/>
          <w:szCs w:val="24"/>
        </w:rPr>
        <w:t>,</w:t>
      </w:r>
      <w:r w:rsidR="00881384" w:rsidRPr="00817299">
        <w:rPr>
          <w:rFonts w:ascii="Times New Roman" w:hAnsi="Times New Roman" w:cs="Times New Roman"/>
          <w:bCs/>
          <w:sz w:val="24"/>
          <w:szCs w:val="24"/>
        </w:rPr>
        <w:t xml:space="preserve"> into question.</w:t>
      </w:r>
      <w:r w:rsidR="00335273" w:rsidRPr="00817299">
        <w:rPr>
          <w:rFonts w:ascii="Times New Roman" w:hAnsi="Times New Roman" w:cs="Times New Roman"/>
          <w:bCs/>
          <w:sz w:val="24"/>
          <w:szCs w:val="24"/>
        </w:rPr>
        <w:t xml:space="preserve"> </w:t>
      </w:r>
    </w:p>
    <w:p w14:paraId="46D5574F" w14:textId="77777777" w:rsidR="00881384" w:rsidRPr="00817299" w:rsidRDefault="00881384" w:rsidP="00C80EFD">
      <w:pPr>
        <w:widowControl w:val="0"/>
        <w:spacing w:after="0" w:line="480" w:lineRule="auto"/>
        <w:rPr>
          <w:rFonts w:ascii="Times New Roman" w:hAnsi="Times New Roman" w:cs="Times New Roman"/>
          <w:bCs/>
          <w:sz w:val="24"/>
          <w:szCs w:val="24"/>
        </w:rPr>
      </w:pPr>
    </w:p>
    <w:p w14:paraId="539A34BE" w14:textId="2E3870AC" w:rsidR="00B41F73" w:rsidRPr="00817299" w:rsidRDefault="00881384" w:rsidP="00C80EFD">
      <w:pPr>
        <w:widowControl w:val="0"/>
        <w:spacing w:after="0" w:line="480" w:lineRule="auto"/>
        <w:rPr>
          <w:rFonts w:ascii="Times New Roman" w:hAnsi="Times New Roman" w:cs="Times New Roman"/>
          <w:b/>
          <w:bCs/>
          <w:sz w:val="24"/>
          <w:szCs w:val="24"/>
        </w:rPr>
      </w:pPr>
      <w:r w:rsidRPr="00817299">
        <w:rPr>
          <w:rFonts w:ascii="Times New Roman" w:hAnsi="Times New Roman" w:cs="Times New Roman"/>
          <w:bCs/>
          <w:sz w:val="24"/>
          <w:szCs w:val="24"/>
        </w:rPr>
        <w:t xml:space="preserve">Moving forward, </w:t>
      </w:r>
      <w:r w:rsidRPr="00817299">
        <w:rPr>
          <w:rFonts w:ascii="Times New Roman" w:hAnsi="Times New Roman" w:cs="Times New Roman"/>
          <w:sz w:val="24"/>
          <w:szCs w:val="24"/>
        </w:rPr>
        <w:t>we recommend that future trials incorporate quantita</w:t>
      </w:r>
      <w:r w:rsidR="00D57A28" w:rsidRPr="00817299">
        <w:rPr>
          <w:rFonts w:ascii="Times New Roman" w:hAnsi="Times New Roman" w:cs="Times New Roman"/>
          <w:sz w:val="24"/>
          <w:szCs w:val="24"/>
        </w:rPr>
        <w:t xml:space="preserve">tive molecular methods that </w:t>
      </w:r>
      <w:r w:rsidRPr="00817299">
        <w:rPr>
          <w:rFonts w:ascii="Times New Roman" w:hAnsi="Times New Roman" w:cs="Times New Roman"/>
          <w:sz w:val="24"/>
          <w:szCs w:val="24"/>
        </w:rPr>
        <w:t xml:space="preserve">differentiate between probiotic and autologous </w:t>
      </w:r>
      <w:r w:rsidRPr="00817299">
        <w:rPr>
          <w:rFonts w:ascii="Times New Roman" w:hAnsi="Times New Roman" w:cs="Times New Roman"/>
          <w:i/>
          <w:sz w:val="24"/>
          <w:szCs w:val="24"/>
        </w:rPr>
        <w:t>Lactobacillus</w:t>
      </w:r>
      <w:r w:rsidR="00672E59" w:rsidRPr="00817299">
        <w:rPr>
          <w:rFonts w:ascii="Times New Roman" w:hAnsi="Times New Roman" w:cs="Times New Roman"/>
          <w:sz w:val="24"/>
          <w:szCs w:val="24"/>
        </w:rPr>
        <w:t xml:space="preserve"> strains;</w:t>
      </w:r>
      <w:r w:rsidRPr="00817299">
        <w:rPr>
          <w:rFonts w:ascii="Times New Roman" w:hAnsi="Times New Roman" w:cs="Times New Roman"/>
          <w:sz w:val="24"/>
          <w:szCs w:val="24"/>
        </w:rPr>
        <w:t xml:space="preserve"> </w:t>
      </w:r>
      <w:r w:rsidR="00672E59" w:rsidRPr="00817299">
        <w:rPr>
          <w:rFonts w:ascii="Times New Roman" w:hAnsi="Times New Roman" w:cs="Times New Roman"/>
          <w:sz w:val="24"/>
          <w:szCs w:val="24"/>
        </w:rPr>
        <w:t xml:space="preserve">assess </w:t>
      </w:r>
      <w:r w:rsidR="007D54F8" w:rsidRPr="00817299">
        <w:rPr>
          <w:rFonts w:ascii="Times New Roman" w:hAnsi="Times New Roman" w:cs="Times New Roman"/>
          <w:sz w:val="24"/>
          <w:szCs w:val="24"/>
        </w:rPr>
        <w:t xml:space="preserve">efficacy and safety </w:t>
      </w:r>
      <w:r w:rsidR="00672E59" w:rsidRPr="00817299">
        <w:rPr>
          <w:rFonts w:ascii="Times New Roman" w:hAnsi="Times New Roman" w:cs="Times New Roman"/>
          <w:sz w:val="24"/>
          <w:szCs w:val="24"/>
        </w:rPr>
        <w:t xml:space="preserve">endpoints </w:t>
      </w:r>
      <w:r w:rsidR="00F9475D" w:rsidRPr="00817299">
        <w:rPr>
          <w:rFonts w:ascii="Times New Roman" w:hAnsi="Times New Roman" w:cs="Times New Roman"/>
          <w:sz w:val="24"/>
          <w:szCs w:val="24"/>
        </w:rPr>
        <w:t>regularly</w:t>
      </w:r>
      <w:r w:rsidR="00672E59" w:rsidRPr="00817299">
        <w:rPr>
          <w:rFonts w:ascii="Times New Roman" w:hAnsi="Times New Roman" w:cs="Times New Roman"/>
          <w:sz w:val="24"/>
          <w:szCs w:val="24"/>
        </w:rPr>
        <w:t xml:space="preserve"> before, </w:t>
      </w:r>
      <w:r w:rsidRPr="00817299">
        <w:rPr>
          <w:rFonts w:ascii="Times New Roman" w:hAnsi="Times New Roman" w:cs="Times New Roman"/>
          <w:sz w:val="24"/>
          <w:szCs w:val="24"/>
        </w:rPr>
        <w:t>during</w:t>
      </w:r>
      <w:r w:rsidR="00672E59" w:rsidRPr="00817299">
        <w:rPr>
          <w:rFonts w:ascii="Times New Roman" w:hAnsi="Times New Roman" w:cs="Times New Roman"/>
          <w:sz w:val="24"/>
          <w:szCs w:val="24"/>
        </w:rPr>
        <w:t>,</w:t>
      </w:r>
      <w:r w:rsidRPr="00817299">
        <w:rPr>
          <w:rFonts w:ascii="Times New Roman" w:hAnsi="Times New Roman" w:cs="Times New Roman"/>
          <w:sz w:val="24"/>
          <w:szCs w:val="24"/>
        </w:rPr>
        <w:t xml:space="preserve"> and a</w:t>
      </w:r>
      <w:r w:rsidR="00672E59" w:rsidRPr="00817299">
        <w:rPr>
          <w:rFonts w:ascii="Times New Roman" w:hAnsi="Times New Roman" w:cs="Times New Roman"/>
          <w:sz w:val="24"/>
          <w:szCs w:val="24"/>
        </w:rPr>
        <w:t>fter cessation of probiotic use;</w:t>
      </w:r>
      <w:r w:rsidRPr="00817299">
        <w:rPr>
          <w:rFonts w:ascii="Times New Roman" w:hAnsi="Times New Roman" w:cs="Times New Roman"/>
          <w:sz w:val="24"/>
          <w:szCs w:val="24"/>
        </w:rPr>
        <w:t xml:space="preserve"> standardise and optimise the time duration between insertion and sample collection</w:t>
      </w:r>
      <w:r w:rsidR="00F9475D" w:rsidRPr="00817299">
        <w:rPr>
          <w:rFonts w:ascii="Times New Roman" w:hAnsi="Times New Roman" w:cs="Times New Roman"/>
          <w:sz w:val="24"/>
          <w:szCs w:val="24"/>
        </w:rPr>
        <w:t>;</w:t>
      </w:r>
      <w:r w:rsidRPr="00817299">
        <w:rPr>
          <w:rFonts w:ascii="Times New Roman" w:hAnsi="Times New Roman" w:cs="Times New Roman"/>
          <w:sz w:val="24"/>
          <w:szCs w:val="24"/>
        </w:rPr>
        <w:t xml:space="preserve"> </w:t>
      </w:r>
      <w:r w:rsidR="00672E59" w:rsidRPr="00817299">
        <w:rPr>
          <w:rFonts w:ascii="Times New Roman" w:hAnsi="Times New Roman" w:cs="Times New Roman"/>
          <w:sz w:val="24"/>
          <w:szCs w:val="24"/>
        </w:rPr>
        <w:t xml:space="preserve">improve statistical power to allow for direct comparisons between </w:t>
      </w:r>
      <w:r w:rsidR="00F9475D" w:rsidRPr="00817299">
        <w:rPr>
          <w:rFonts w:ascii="Times New Roman" w:hAnsi="Times New Roman" w:cs="Times New Roman"/>
          <w:sz w:val="24"/>
          <w:szCs w:val="24"/>
        </w:rPr>
        <w:t>responders and non-responders;</w:t>
      </w:r>
      <w:r w:rsidR="00672E59" w:rsidRPr="00817299">
        <w:rPr>
          <w:rFonts w:ascii="Times New Roman" w:hAnsi="Times New Roman" w:cs="Times New Roman"/>
          <w:sz w:val="24"/>
          <w:szCs w:val="24"/>
        </w:rPr>
        <w:t xml:space="preserve"> take all</w:t>
      </w:r>
      <w:r w:rsidR="00F9475D" w:rsidRPr="00817299">
        <w:rPr>
          <w:rFonts w:ascii="Times New Roman" w:hAnsi="Times New Roman" w:cs="Times New Roman"/>
          <w:sz w:val="24"/>
          <w:szCs w:val="24"/>
        </w:rPr>
        <w:t xml:space="preserve"> known confounders </w:t>
      </w:r>
      <w:r w:rsidR="007D54F8" w:rsidRPr="00817299">
        <w:rPr>
          <w:rFonts w:ascii="Times New Roman" w:hAnsi="Times New Roman" w:cs="Times New Roman"/>
          <w:sz w:val="24"/>
          <w:szCs w:val="24"/>
        </w:rPr>
        <w:t xml:space="preserve">and adherence </w:t>
      </w:r>
      <w:r w:rsidR="00F9475D" w:rsidRPr="00817299">
        <w:rPr>
          <w:rFonts w:ascii="Times New Roman" w:hAnsi="Times New Roman" w:cs="Times New Roman"/>
          <w:sz w:val="24"/>
          <w:szCs w:val="24"/>
        </w:rPr>
        <w:t>into account;</w:t>
      </w:r>
      <w:r w:rsidR="00672E59" w:rsidRPr="00817299">
        <w:rPr>
          <w:rFonts w:ascii="Times New Roman" w:hAnsi="Times New Roman" w:cs="Times New Roman"/>
          <w:sz w:val="24"/>
          <w:szCs w:val="24"/>
        </w:rPr>
        <w:t xml:space="preserve"> </w:t>
      </w:r>
      <w:r w:rsidR="007D54F8" w:rsidRPr="00817299">
        <w:rPr>
          <w:rFonts w:ascii="Times New Roman" w:hAnsi="Times New Roman" w:cs="Times New Roman"/>
          <w:sz w:val="24"/>
          <w:szCs w:val="24"/>
        </w:rPr>
        <w:t xml:space="preserve">and </w:t>
      </w:r>
      <w:r w:rsidR="00672E59" w:rsidRPr="00817299">
        <w:rPr>
          <w:rFonts w:ascii="Times New Roman" w:hAnsi="Times New Roman" w:cs="Times New Roman"/>
          <w:sz w:val="24"/>
          <w:szCs w:val="24"/>
        </w:rPr>
        <w:t>avoid generic epidemiological biases as much as possible</w:t>
      </w:r>
      <w:r w:rsidR="008D40B4" w:rsidRPr="00817299">
        <w:rPr>
          <w:rFonts w:ascii="Times New Roman" w:hAnsi="Times New Roman" w:cs="Times New Roman"/>
          <w:sz w:val="24"/>
          <w:szCs w:val="24"/>
        </w:rPr>
        <w:t xml:space="preserve"> (Table 3)</w:t>
      </w:r>
      <w:r w:rsidR="00672E59" w:rsidRPr="00817299">
        <w:rPr>
          <w:rFonts w:ascii="Times New Roman" w:hAnsi="Times New Roman" w:cs="Times New Roman"/>
          <w:sz w:val="24"/>
          <w:szCs w:val="24"/>
        </w:rPr>
        <w:t xml:space="preserve">. Ideally, future </w:t>
      </w:r>
      <w:r w:rsidRPr="00817299">
        <w:rPr>
          <w:rFonts w:ascii="Times New Roman" w:hAnsi="Times New Roman" w:cs="Times New Roman"/>
          <w:sz w:val="24"/>
          <w:szCs w:val="24"/>
        </w:rPr>
        <w:t xml:space="preserve">trials would also </w:t>
      </w:r>
      <w:r w:rsidR="00C77E59" w:rsidRPr="00817299">
        <w:rPr>
          <w:rFonts w:ascii="Times New Roman" w:hAnsi="Times New Roman" w:cs="Times New Roman"/>
          <w:sz w:val="24"/>
          <w:szCs w:val="24"/>
        </w:rPr>
        <w:t xml:space="preserve">quantify BV-anaerobes, and assess </w:t>
      </w:r>
      <w:r w:rsidRPr="00817299">
        <w:rPr>
          <w:rFonts w:ascii="Times New Roman" w:hAnsi="Times New Roman" w:cs="Times New Roman"/>
          <w:sz w:val="24"/>
          <w:szCs w:val="24"/>
        </w:rPr>
        <w:t xml:space="preserve">the </w:t>
      </w:r>
      <w:r w:rsidR="00672E59" w:rsidRPr="00817299">
        <w:rPr>
          <w:rFonts w:ascii="Times New Roman" w:hAnsi="Times New Roman" w:cs="Times New Roman"/>
          <w:sz w:val="24"/>
          <w:szCs w:val="24"/>
        </w:rPr>
        <w:t xml:space="preserve">impact </w:t>
      </w:r>
      <w:r w:rsidR="0004514E" w:rsidRPr="00817299">
        <w:rPr>
          <w:rFonts w:ascii="Times New Roman" w:hAnsi="Times New Roman" w:cs="Times New Roman"/>
          <w:sz w:val="24"/>
          <w:szCs w:val="24"/>
        </w:rPr>
        <w:t xml:space="preserve">on </w:t>
      </w:r>
      <w:r w:rsidRPr="00817299">
        <w:rPr>
          <w:rFonts w:ascii="Times New Roman" w:hAnsi="Times New Roman" w:cs="Times New Roman"/>
          <w:sz w:val="24"/>
          <w:szCs w:val="24"/>
        </w:rPr>
        <w:t xml:space="preserve">biofilm </w:t>
      </w:r>
      <w:r w:rsidR="00672E59" w:rsidRPr="00817299">
        <w:rPr>
          <w:rFonts w:ascii="Times New Roman" w:hAnsi="Times New Roman" w:cs="Times New Roman"/>
          <w:sz w:val="24"/>
          <w:szCs w:val="24"/>
        </w:rPr>
        <w:t xml:space="preserve">formation, </w:t>
      </w:r>
      <w:r w:rsidR="00672E59" w:rsidRPr="00817299">
        <w:rPr>
          <w:rFonts w:ascii="Times New Roman" w:hAnsi="Times New Roman" w:cs="Times New Roman"/>
          <w:i/>
          <w:sz w:val="24"/>
          <w:szCs w:val="24"/>
        </w:rPr>
        <w:t>Candida</w:t>
      </w:r>
      <w:r w:rsidR="00672E59" w:rsidRPr="00817299">
        <w:rPr>
          <w:rFonts w:ascii="Times New Roman" w:hAnsi="Times New Roman" w:cs="Times New Roman"/>
          <w:sz w:val="24"/>
          <w:szCs w:val="24"/>
        </w:rPr>
        <w:t xml:space="preserve"> species, and bacterial pathobionts o</w:t>
      </w:r>
      <w:r w:rsidR="00C77E59" w:rsidRPr="00817299">
        <w:rPr>
          <w:rFonts w:ascii="Times New Roman" w:hAnsi="Times New Roman" w:cs="Times New Roman"/>
          <w:sz w:val="24"/>
          <w:szCs w:val="24"/>
        </w:rPr>
        <w:t>ther than BV-anaerobes</w:t>
      </w:r>
      <w:r w:rsidRPr="00817299">
        <w:rPr>
          <w:rFonts w:ascii="Times New Roman" w:hAnsi="Times New Roman" w:cs="Times New Roman"/>
          <w:sz w:val="24"/>
          <w:szCs w:val="24"/>
        </w:rPr>
        <w:t>.</w:t>
      </w:r>
    </w:p>
    <w:p w14:paraId="73F8F027" w14:textId="77777777" w:rsidR="00B41F73" w:rsidRPr="00817299" w:rsidRDefault="00B41F73" w:rsidP="00C80EFD">
      <w:pPr>
        <w:widowControl w:val="0"/>
        <w:spacing w:after="0" w:line="480" w:lineRule="auto"/>
        <w:rPr>
          <w:rFonts w:ascii="Times New Roman" w:hAnsi="Times New Roman" w:cs="Times New Roman"/>
          <w:b/>
          <w:bCs/>
          <w:sz w:val="24"/>
          <w:szCs w:val="24"/>
        </w:rPr>
      </w:pPr>
    </w:p>
    <w:p w14:paraId="66C0D607" w14:textId="7DA66837" w:rsidR="001B7999" w:rsidRPr="00817299" w:rsidRDefault="001B7999"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b/>
          <w:bCs/>
          <w:sz w:val="24"/>
          <w:szCs w:val="24"/>
        </w:rPr>
        <w:t>Conclusion</w:t>
      </w:r>
    </w:p>
    <w:p w14:paraId="68470E67" w14:textId="47E77181" w:rsidR="005A7EC1" w:rsidRPr="00817299" w:rsidRDefault="001B7999" w:rsidP="00C80EFD">
      <w:pPr>
        <w:widowControl w:val="0"/>
        <w:spacing w:after="0" w:line="480" w:lineRule="auto"/>
        <w:rPr>
          <w:rFonts w:ascii="Times New Roman" w:hAnsi="Times New Roman" w:cs="Times New Roman"/>
          <w:bCs/>
          <w:sz w:val="24"/>
          <w:szCs w:val="24"/>
        </w:rPr>
      </w:pPr>
      <w:r w:rsidRPr="00817299">
        <w:rPr>
          <w:rFonts w:ascii="Times New Roman" w:hAnsi="Times New Roman" w:cs="Times New Roman"/>
          <w:bCs/>
          <w:sz w:val="24"/>
          <w:szCs w:val="24"/>
        </w:rPr>
        <w:t>V</w:t>
      </w:r>
      <w:r w:rsidR="00672E59" w:rsidRPr="00817299">
        <w:rPr>
          <w:rFonts w:ascii="Times New Roman" w:hAnsi="Times New Roman" w:cs="Times New Roman"/>
          <w:bCs/>
          <w:sz w:val="24"/>
          <w:szCs w:val="24"/>
        </w:rPr>
        <w:t>aginal probiotics hold prom</w:t>
      </w:r>
      <w:r w:rsidR="00F9475D" w:rsidRPr="00817299">
        <w:rPr>
          <w:rFonts w:ascii="Times New Roman" w:hAnsi="Times New Roman" w:cs="Times New Roman"/>
          <w:bCs/>
          <w:sz w:val="24"/>
          <w:szCs w:val="24"/>
        </w:rPr>
        <w:t xml:space="preserve">ise </w:t>
      </w:r>
      <w:r w:rsidR="00D36AD0" w:rsidRPr="00817299">
        <w:rPr>
          <w:rFonts w:ascii="Times New Roman" w:hAnsi="Times New Roman" w:cs="Times New Roman"/>
          <w:bCs/>
          <w:sz w:val="24"/>
          <w:szCs w:val="24"/>
        </w:rPr>
        <w:t xml:space="preserve">for BV cure and prevention. </w:t>
      </w:r>
      <w:r w:rsidR="00C77E59" w:rsidRPr="00817299">
        <w:rPr>
          <w:rFonts w:ascii="Times New Roman" w:hAnsi="Times New Roman" w:cs="Times New Roman"/>
          <w:bCs/>
          <w:sz w:val="24"/>
          <w:szCs w:val="24"/>
        </w:rPr>
        <w:t xml:space="preserve">We </w:t>
      </w:r>
      <w:r w:rsidR="00C77E59" w:rsidRPr="00817299">
        <w:rPr>
          <w:rFonts w:ascii="Times New Roman" w:hAnsi="Times New Roman" w:cs="Times New Roman"/>
          <w:sz w:val="24"/>
          <w:szCs w:val="24"/>
        </w:rPr>
        <w:t xml:space="preserve">expect that the availability </w:t>
      </w:r>
      <w:r w:rsidR="00C77E59" w:rsidRPr="00817299">
        <w:rPr>
          <w:rFonts w:ascii="Times New Roman" w:hAnsi="Times New Roman" w:cs="Times New Roman"/>
          <w:sz w:val="24"/>
          <w:szCs w:val="24"/>
        </w:rPr>
        <w:lastRenderedPageBreak/>
        <w:t xml:space="preserve">of vaginal probiotics for </w:t>
      </w:r>
      <w:r w:rsidR="00DB7C4C" w:rsidRPr="00817299">
        <w:rPr>
          <w:rFonts w:ascii="Times New Roman" w:hAnsi="Times New Roman" w:cs="Times New Roman"/>
          <w:sz w:val="24"/>
          <w:szCs w:val="24"/>
        </w:rPr>
        <w:t xml:space="preserve">these </w:t>
      </w:r>
      <w:r w:rsidR="00C77E59" w:rsidRPr="00817299">
        <w:rPr>
          <w:rFonts w:ascii="Times New Roman" w:hAnsi="Times New Roman" w:cs="Times New Roman"/>
          <w:sz w:val="24"/>
          <w:szCs w:val="24"/>
        </w:rPr>
        <w:t xml:space="preserve">indications will </w:t>
      </w:r>
      <w:r w:rsidR="00AE3096" w:rsidRPr="00817299">
        <w:rPr>
          <w:rFonts w:ascii="Times New Roman" w:hAnsi="Times New Roman" w:cs="Times New Roman"/>
          <w:sz w:val="24"/>
          <w:szCs w:val="24"/>
        </w:rPr>
        <w:t xml:space="preserve">decline </w:t>
      </w:r>
      <w:r w:rsidR="000B4847" w:rsidRPr="00817299">
        <w:rPr>
          <w:rFonts w:ascii="Times New Roman" w:hAnsi="Times New Roman" w:cs="Times New Roman"/>
          <w:sz w:val="24"/>
          <w:szCs w:val="24"/>
        </w:rPr>
        <w:t xml:space="preserve">in 2020 because </w:t>
      </w:r>
      <w:r w:rsidR="00C77E59" w:rsidRPr="00817299">
        <w:rPr>
          <w:rFonts w:ascii="Times New Roman" w:hAnsi="Times New Roman" w:cs="Times New Roman"/>
          <w:sz w:val="24"/>
          <w:szCs w:val="24"/>
        </w:rPr>
        <w:t xml:space="preserve">of regulatory changes. We therefore urge the field to invest in </w:t>
      </w:r>
      <w:r w:rsidR="00704C43" w:rsidRPr="00817299">
        <w:rPr>
          <w:rFonts w:ascii="Times New Roman" w:hAnsi="Times New Roman" w:cs="Times New Roman"/>
          <w:bCs/>
          <w:sz w:val="24"/>
          <w:szCs w:val="24"/>
        </w:rPr>
        <w:t xml:space="preserve">clinical evidence-based </w:t>
      </w:r>
      <w:r w:rsidR="00C77E59" w:rsidRPr="00817299">
        <w:rPr>
          <w:rFonts w:ascii="Times New Roman" w:hAnsi="Times New Roman" w:cs="Times New Roman"/>
          <w:sz w:val="24"/>
          <w:szCs w:val="24"/>
        </w:rPr>
        <w:t>product development</w:t>
      </w:r>
      <w:r w:rsidR="00704C43" w:rsidRPr="00817299">
        <w:rPr>
          <w:rFonts w:ascii="Times New Roman" w:hAnsi="Times New Roman" w:cs="Times New Roman"/>
          <w:sz w:val="24"/>
          <w:szCs w:val="24"/>
        </w:rPr>
        <w:t xml:space="preserve">, and to conduct </w:t>
      </w:r>
      <w:r w:rsidR="00F9475D" w:rsidRPr="00817299">
        <w:rPr>
          <w:rFonts w:ascii="Times New Roman" w:hAnsi="Times New Roman" w:cs="Times New Roman"/>
          <w:bCs/>
          <w:sz w:val="24"/>
          <w:szCs w:val="24"/>
        </w:rPr>
        <w:t xml:space="preserve">future </w:t>
      </w:r>
      <w:r w:rsidR="00DB7C4C" w:rsidRPr="00817299">
        <w:rPr>
          <w:rFonts w:ascii="Times New Roman" w:hAnsi="Times New Roman" w:cs="Times New Roman"/>
          <w:bCs/>
          <w:sz w:val="24"/>
          <w:szCs w:val="24"/>
        </w:rPr>
        <w:t xml:space="preserve">clinical </w:t>
      </w:r>
      <w:r w:rsidR="00F9475D" w:rsidRPr="00817299">
        <w:rPr>
          <w:rFonts w:ascii="Times New Roman" w:hAnsi="Times New Roman" w:cs="Times New Roman"/>
          <w:bCs/>
          <w:sz w:val="24"/>
          <w:szCs w:val="24"/>
        </w:rPr>
        <w:t xml:space="preserve">trials more rigorously. </w:t>
      </w:r>
      <w:r w:rsidR="005A7EC1" w:rsidRPr="00817299">
        <w:rPr>
          <w:rFonts w:ascii="Times New Roman" w:hAnsi="Times New Roman" w:cs="Times New Roman"/>
          <w:b/>
          <w:sz w:val="24"/>
          <w:szCs w:val="24"/>
        </w:rPr>
        <w:br w:type="page"/>
      </w:r>
    </w:p>
    <w:p w14:paraId="01C620A5" w14:textId="5D2B7C29" w:rsidR="00A1562D" w:rsidRPr="00817299" w:rsidRDefault="00A1562D"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lastRenderedPageBreak/>
        <w:t>Acknowledgments</w:t>
      </w:r>
    </w:p>
    <w:p w14:paraId="76EB4B0E" w14:textId="32A3B06B" w:rsidR="00A1562D" w:rsidRPr="00817299" w:rsidRDefault="0029367E"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 xml:space="preserve">The authors thank </w:t>
      </w:r>
      <w:r w:rsidR="005C556C" w:rsidRPr="00817299">
        <w:rPr>
          <w:rFonts w:ascii="Times New Roman" w:hAnsi="Times New Roman" w:cs="Times New Roman"/>
          <w:sz w:val="24"/>
          <w:szCs w:val="24"/>
        </w:rPr>
        <w:t xml:space="preserve">medical student </w:t>
      </w:r>
      <w:r w:rsidR="00A1562D" w:rsidRPr="00817299">
        <w:rPr>
          <w:rFonts w:ascii="Times New Roman" w:hAnsi="Times New Roman" w:cs="Times New Roman"/>
          <w:sz w:val="24"/>
          <w:szCs w:val="24"/>
        </w:rPr>
        <w:t>Connie Rees</w:t>
      </w:r>
      <w:r w:rsidRPr="00817299">
        <w:rPr>
          <w:rFonts w:ascii="Times New Roman" w:hAnsi="Times New Roman" w:cs="Times New Roman"/>
          <w:sz w:val="24"/>
          <w:szCs w:val="24"/>
        </w:rPr>
        <w:t xml:space="preserve"> for assistance with the </w:t>
      </w:r>
      <w:r w:rsidR="005F44FC" w:rsidRPr="00817299">
        <w:rPr>
          <w:rFonts w:ascii="Times New Roman" w:hAnsi="Times New Roman" w:cs="Times New Roman"/>
          <w:sz w:val="24"/>
          <w:szCs w:val="24"/>
        </w:rPr>
        <w:t>search and data extraction.</w:t>
      </w:r>
    </w:p>
    <w:p w14:paraId="2A0C5297" w14:textId="2E559416" w:rsidR="00527BED" w:rsidRPr="00817299" w:rsidRDefault="00527BED" w:rsidP="00C80EFD">
      <w:pPr>
        <w:widowControl w:val="0"/>
        <w:spacing w:after="0" w:line="480" w:lineRule="auto"/>
        <w:rPr>
          <w:rFonts w:ascii="Times New Roman" w:hAnsi="Times New Roman" w:cs="Times New Roman"/>
          <w:sz w:val="24"/>
          <w:szCs w:val="24"/>
        </w:rPr>
      </w:pPr>
    </w:p>
    <w:p w14:paraId="03D643EE" w14:textId="1DEA6DEE" w:rsidR="00527BED" w:rsidRPr="00817299" w:rsidRDefault="008934C4"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t>Disclosures of I</w:t>
      </w:r>
      <w:r w:rsidR="00527BED" w:rsidRPr="00817299">
        <w:rPr>
          <w:rFonts w:ascii="Times New Roman" w:hAnsi="Times New Roman" w:cs="Times New Roman"/>
          <w:b/>
          <w:sz w:val="24"/>
          <w:szCs w:val="24"/>
        </w:rPr>
        <w:t>nterests</w:t>
      </w:r>
    </w:p>
    <w:p w14:paraId="2216172D" w14:textId="6286D807" w:rsidR="005F44FC" w:rsidRPr="00817299" w:rsidRDefault="001332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The authors conducted a clinical trial with Ecologic Femi+ (Winclove Probiotics, Amsterdam, Netherlands) and Gynophilus LP (Biose, Aurillac, France). This trial was funded by the UK Medical Research Council and the University of Liverpool, but the two companies donated their products for use in the trial free of charge. The authors have no financial or intellectual investments in these products, and do not report any other competing interests.</w:t>
      </w:r>
    </w:p>
    <w:p w14:paraId="0C47F2B4" w14:textId="3E4D3126" w:rsidR="00527BED" w:rsidRPr="00817299" w:rsidRDefault="00527BED" w:rsidP="00C80EFD">
      <w:pPr>
        <w:widowControl w:val="0"/>
        <w:spacing w:after="0" w:line="480" w:lineRule="auto"/>
        <w:rPr>
          <w:rFonts w:ascii="Times New Roman" w:hAnsi="Times New Roman" w:cs="Times New Roman"/>
          <w:sz w:val="24"/>
          <w:szCs w:val="24"/>
        </w:rPr>
      </w:pPr>
    </w:p>
    <w:p w14:paraId="326359FE" w14:textId="7AB1D6D5" w:rsidR="00527BED" w:rsidRPr="00817299" w:rsidRDefault="008934C4"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t>Contribution to Authorship</w:t>
      </w:r>
    </w:p>
    <w:p w14:paraId="07344403" w14:textId="2A50E7FE" w:rsidR="00133274" w:rsidRPr="00817299" w:rsidRDefault="00133274"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JvdW conceived and planned the systematic reviewed, and JvdW and MCV performed the review and analyses, and wrote the manuscript, together.</w:t>
      </w:r>
    </w:p>
    <w:p w14:paraId="3C037ED5" w14:textId="6D25940F" w:rsidR="0006286A" w:rsidRPr="00817299" w:rsidRDefault="0006286A" w:rsidP="00C80EFD">
      <w:pPr>
        <w:widowControl w:val="0"/>
        <w:spacing w:after="0" w:line="480" w:lineRule="auto"/>
        <w:rPr>
          <w:rFonts w:ascii="Times New Roman" w:hAnsi="Times New Roman" w:cs="Times New Roman"/>
          <w:sz w:val="24"/>
          <w:szCs w:val="24"/>
        </w:rPr>
      </w:pPr>
    </w:p>
    <w:p w14:paraId="55ADE5C1" w14:textId="2F6DF0DF" w:rsidR="0006286A" w:rsidRPr="00817299" w:rsidRDefault="0006286A" w:rsidP="00C80EFD">
      <w:pPr>
        <w:widowControl w:val="0"/>
        <w:spacing w:after="0" w:line="480" w:lineRule="auto"/>
        <w:rPr>
          <w:rFonts w:ascii="Times New Roman" w:hAnsi="Times New Roman" w:cs="Times New Roman"/>
          <w:b/>
          <w:sz w:val="24"/>
          <w:szCs w:val="24"/>
        </w:rPr>
      </w:pPr>
      <w:r w:rsidRPr="00817299">
        <w:rPr>
          <w:rFonts w:ascii="Times New Roman" w:hAnsi="Times New Roman" w:cs="Times New Roman"/>
          <w:b/>
          <w:sz w:val="24"/>
          <w:szCs w:val="24"/>
        </w:rPr>
        <w:t>Details of Ethics Approval</w:t>
      </w:r>
    </w:p>
    <w:p w14:paraId="27BE7048" w14:textId="08C34D24" w:rsidR="0006286A" w:rsidRPr="00817299" w:rsidRDefault="0006286A" w:rsidP="00C80EFD">
      <w:pPr>
        <w:widowControl w:val="0"/>
        <w:spacing w:after="0" w:line="480" w:lineRule="auto"/>
        <w:rPr>
          <w:rFonts w:ascii="Times New Roman" w:hAnsi="Times New Roman" w:cs="Times New Roman"/>
          <w:sz w:val="24"/>
          <w:szCs w:val="24"/>
        </w:rPr>
      </w:pPr>
      <w:r w:rsidRPr="00817299">
        <w:rPr>
          <w:rFonts w:ascii="Times New Roman" w:hAnsi="Times New Roman" w:cs="Times New Roman"/>
          <w:sz w:val="24"/>
          <w:szCs w:val="24"/>
        </w:rPr>
        <w:t>Not applicable.</w:t>
      </w:r>
    </w:p>
    <w:p w14:paraId="2F06D4A3" w14:textId="77777777" w:rsidR="00527BED" w:rsidRPr="00817299" w:rsidRDefault="00527BED" w:rsidP="00C80EFD">
      <w:pPr>
        <w:widowControl w:val="0"/>
        <w:spacing w:after="0" w:line="480" w:lineRule="auto"/>
        <w:rPr>
          <w:rFonts w:ascii="Times New Roman" w:hAnsi="Times New Roman" w:cs="Times New Roman"/>
          <w:sz w:val="24"/>
          <w:szCs w:val="24"/>
        </w:rPr>
      </w:pPr>
    </w:p>
    <w:p w14:paraId="241EE975" w14:textId="77777777" w:rsidR="0006286A" w:rsidRPr="00817299" w:rsidRDefault="0006286A" w:rsidP="00C80EFD">
      <w:pPr>
        <w:widowControl w:val="0"/>
        <w:spacing w:after="0" w:line="480" w:lineRule="auto"/>
        <w:rPr>
          <w:rFonts w:ascii="Times New Roman" w:hAnsi="Times New Roman" w:cs="Times New Roman"/>
          <w:b/>
          <w:sz w:val="24"/>
          <w:szCs w:val="24"/>
          <w:lang w:val="nl-NL"/>
        </w:rPr>
      </w:pPr>
      <w:r w:rsidRPr="00817299">
        <w:rPr>
          <w:rFonts w:ascii="Times New Roman" w:hAnsi="Times New Roman" w:cs="Times New Roman"/>
          <w:b/>
          <w:sz w:val="24"/>
          <w:szCs w:val="24"/>
          <w:lang w:val="nl-NL"/>
        </w:rPr>
        <w:t>Funding</w:t>
      </w:r>
    </w:p>
    <w:p w14:paraId="4B999FFF" w14:textId="0F5C972B" w:rsidR="00527BED" w:rsidRPr="00817299" w:rsidRDefault="0006286A" w:rsidP="00C80EFD">
      <w:pPr>
        <w:widowControl w:val="0"/>
        <w:spacing w:after="0" w:line="480" w:lineRule="auto"/>
        <w:rPr>
          <w:rFonts w:ascii="Times New Roman" w:hAnsi="Times New Roman" w:cs="Times New Roman"/>
          <w:sz w:val="24"/>
          <w:szCs w:val="24"/>
          <w:lang w:val="nl-NL"/>
        </w:rPr>
      </w:pPr>
      <w:r w:rsidRPr="00817299">
        <w:rPr>
          <w:rFonts w:ascii="Times New Roman" w:hAnsi="Times New Roman" w:cs="Times New Roman"/>
          <w:sz w:val="24"/>
          <w:szCs w:val="24"/>
          <w:lang w:val="nl-NL"/>
        </w:rPr>
        <w:t>None.</w:t>
      </w:r>
    </w:p>
    <w:p w14:paraId="6E200677" w14:textId="5DA4E5C2" w:rsidR="0006286A" w:rsidRPr="00817299" w:rsidRDefault="0006286A" w:rsidP="00C80EFD">
      <w:pPr>
        <w:widowControl w:val="0"/>
        <w:spacing w:after="0" w:line="480" w:lineRule="auto"/>
        <w:rPr>
          <w:rFonts w:ascii="Times New Roman" w:hAnsi="Times New Roman" w:cs="Times New Roman"/>
          <w:b/>
          <w:sz w:val="24"/>
          <w:szCs w:val="24"/>
          <w:lang w:val="nl-NL"/>
        </w:rPr>
      </w:pPr>
    </w:p>
    <w:p w14:paraId="1A0F3E49" w14:textId="77777777" w:rsidR="0006286A" w:rsidRPr="00817299" w:rsidRDefault="0006286A" w:rsidP="00C80EFD">
      <w:pPr>
        <w:widowControl w:val="0"/>
        <w:spacing w:after="0" w:line="480" w:lineRule="auto"/>
        <w:rPr>
          <w:rFonts w:ascii="Times New Roman" w:hAnsi="Times New Roman" w:cs="Times New Roman"/>
          <w:b/>
          <w:sz w:val="24"/>
          <w:szCs w:val="24"/>
          <w:lang w:val="nl-NL"/>
        </w:rPr>
      </w:pPr>
    </w:p>
    <w:p w14:paraId="285F0FD2" w14:textId="77777777" w:rsidR="00A1562D" w:rsidRPr="00817299" w:rsidRDefault="00A1562D" w:rsidP="00C80EFD">
      <w:pPr>
        <w:spacing w:after="0" w:line="480" w:lineRule="auto"/>
        <w:rPr>
          <w:rFonts w:ascii="Times New Roman" w:hAnsi="Times New Roman" w:cs="Times New Roman"/>
          <w:b/>
          <w:sz w:val="24"/>
          <w:szCs w:val="24"/>
          <w:lang w:val="nl-NL"/>
        </w:rPr>
      </w:pPr>
      <w:r w:rsidRPr="00817299">
        <w:rPr>
          <w:rFonts w:ascii="Times New Roman" w:hAnsi="Times New Roman" w:cs="Times New Roman"/>
          <w:b/>
          <w:sz w:val="24"/>
          <w:szCs w:val="24"/>
          <w:lang w:val="nl-NL"/>
        </w:rPr>
        <w:br w:type="page"/>
      </w:r>
    </w:p>
    <w:p w14:paraId="2BDB133D" w14:textId="0E0D1EB0" w:rsidR="00A1562D" w:rsidRPr="00817299" w:rsidRDefault="00A1562D" w:rsidP="0008753D">
      <w:pPr>
        <w:widowControl w:val="0"/>
        <w:spacing w:after="0" w:line="360" w:lineRule="auto"/>
        <w:rPr>
          <w:rFonts w:ascii="Times New Roman" w:hAnsi="Times New Roman" w:cs="Times New Roman"/>
          <w:b/>
          <w:sz w:val="24"/>
          <w:szCs w:val="24"/>
          <w:lang w:val="nl-NL"/>
        </w:rPr>
      </w:pPr>
      <w:r w:rsidRPr="00817299">
        <w:rPr>
          <w:rFonts w:ascii="Times New Roman" w:hAnsi="Times New Roman" w:cs="Times New Roman"/>
          <w:b/>
          <w:sz w:val="24"/>
          <w:szCs w:val="24"/>
          <w:lang w:val="nl-NL"/>
        </w:rPr>
        <w:lastRenderedPageBreak/>
        <w:t>References</w:t>
      </w:r>
    </w:p>
    <w:p w14:paraId="7BAC302A" w14:textId="3C8D041A" w:rsidR="00441DB6" w:rsidRPr="00817299" w:rsidRDefault="00B35710" w:rsidP="00512368">
      <w:pPr>
        <w:pStyle w:val="Bibliography"/>
        <w:spacing w:after="0"/>
        <w:rPr>
          <w:rFonts w:ascii="Times New Roman" w:hAnsi="Times New Roman" w:cs="Times New Roman"/>
        </w:rPr>
      </w:pPr>
      <w:r w:rsidRPr="00817299">
        <w:rPr>
          <w:rFonts w:ascii="Times New Roman" w:hAnsi="Times New Roman" w:cs="Times New Roman"/>
        </w:rPr>
        <w:fldChar w:fldCharType="begin"/>
      </w:r>
      <w:r w:rsidR="00F10E66" w:rsidRPr="00817299">
        <w:rPr>
          <w:rFonts w:ascii="Times New Roman" w:hAnsi="Times New Roman" w:cs="Times New Roman"/>
          <w:lang w:val="nl-NL"/>
        </w:rPr>
        <w:instrText xml:space="preserve"> ADDIN ZOTERO_BIBL {"uncited":[],"omitted":[],"custom":[]} CSL_BIBLIOGRAPHY </w:instrText>
      </w:r>
      <w:r w:rsidRPr="00817299">
        <w:rPr>
          <w:rFonts w:ascii="Times New Roman" w:hAnsi="Times New Roman" w:cs="Times New Roman"/>
        </w:rPr>
        <w:fldChar w:fldCharType="separate"/>
      </w:r>
      <w:r w:rsidR="00441DB6" w:rsidRPr="00817299">
        <w:rPr>
          <w:rFonts w:ascii="Times New Roman" w:hAnsi="Times New Roman" w:cs="Times New Roman"/>
          <w:lang w:val="nl-NL"/>
        </w:rPr>
        <w:t xml:space="preserve">1. </w:t>
      </w:r>
      <w:r w:rsidR="00441DB6" w:rsidRPr="00817299">
        <w:rPr>
          <w:rFonts w:ascii="Times New Roman" w:hAnsi="Times New Roman" w:cs="Times New Roman"/>
          <w:lang w:val="nl-NL"/>
        </w:rPr>
        <w:tab/>
        <w:t xml:space="preserve">van de Wijgert JHHM, Borgdorff H, Verhelst R, Crucitti T, Francis S, Verstraelen H, et al. </w:t>
      </w:r>
      <w:r w:rsidR="00441DB6" w:rsidRPr="00817299">
        <w:rPr>
          <w:rFonts w:ascii="Times New Roman" w:hAnsi="Times New Roman" w:cs="Times New Roman"/>
        </w:rPr>
        <w:t>The vaginal microbiota: what have we learned after a decade of molecular characteriz</w:t>
      </w:r>
      <w:r w:rsidR="00617468">
        <w:rPr>
          <w:rFonts w:ascii="Times New Roman" w:hAnsi="Times New Roman" w:cs="Times New Roman"/>
        </w:rPr>
        <w:t xml:space="preserve">ation? </w:t>
      </w:r>
      <w:proofErr w:type="spellStart"/>
      <w:r w:rsidR="00617468">
        <w:rPr>
          <w:rFonts w:ascii="Times New Roman" w:hAnsi="Times New Roman" w:cs="Times New Roman"/>
        </w:rPr>
        <w:t>PLoS</w:t>
      </w:r>
      <w:proofErr w:type="spellEnd"/>
      <w:r w:rsidR="00617468">
        <w:rPr>
          <w:rFonts w:ascii="Times New Roman" w:hAnsi="Times New Roman" w:cs="Times New Roman"/>
        </w:rPr>
        <w:t xml:space="preserve"> One 2014;9</w:t>
      </w:r>
      <w:r w:rsidR="00441DB6" w:rsidRPr="00817299">
        <w:rPr>
          <w:rFonts w:ascii="Times New Roman" w:hAnsi="Times New Roman" w:cs="Times New Roman"/>
        </w:rPr>
        <w:t xml:space="preserve">:e105998. </w:t>
      </w:r>
    </w:p>
    <w:p w14:paraId="17C0A330" w14:textId="757A5954"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 </w:t>
      </w:r>
      <w:r w:rsidRPr="00817299">
        <w:rPr>
          <w:rFonts w:ascii="Times New Roman" w:hAnsi="Times New Roman" w:cs="Times New Roman"/>
        </w:rPr>
        <w:tab/>
        <w:t>van de Wijgert JHHM, Jespers V. The global health impac</w:t>
      </w:r>
      <w:r w:rsidR="00617468">
        <w:rPr>
          <w:rFonts w:ascii="Times New Roman" w:hAnsi="Times New Roman" w:cs="Times New Roman"/>
        </w:rPr>
        <w:t>t of vaginal dysbiosis. Res Microbiology 2017;168</w:t>
      </w:r>
      <w:r w:rsidRPr="00817299">
        <w:rPr>
          <w:rFonts w:ascii="Times New Roman" w:hAnsi="Times New Roman" w:cs="Times New Roman"/>
        </w:rPr>
        <w:t xml:space="preserve">:859–64. </w:t>
      </w:r>
    </w:p>
    <w:p w14:paraId="54411984" w14:textId="6A4C421D"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 </w:t>
      </w:r>
      <w:r w:rsidRPr="00817299">
        <w:rPr>
          <w:rFonts w:ascii="Times New Roman" w:hAnsi="Times New Roman" w:cs="Times New Roman"/>
        </w:rPr>
        <w:tab/>
        <w:t xml:space="preserve">Tachedjian G, Aldunate M, Bradshaw CS, Cone RA. The role of lactic acid production by probiotic </w:t>
      </w:r>
      <w:r w:rsidRPr="00817299">
        <w:rPr>
          <w:rFonts w:ascii="Times New Roman" w:hAnsi="Times New Roman" w:cs="Times New Roman"/>
          <w:i/>
          <w:iCs/>
        </w:rPr>
        <w:t>Lactobacillus</w:t>
      </w:r>
      <w:r w:rsidRPr="00817299">
        <w:rPr>
          <w:rFonts w:ascii="Times New Roman" w:hAnsi="Times New Roman" w:cs="Times New Roman"/>
        </w:rPr>
        <w:t xml:space="preserve"> species</w:t>
      </w:r>
      <w:r w:rsidR="00617468">
        <w:rPr>
          <w:rFonts w:ascii="Times New Roman" w:hAnsi="Times New Roman" w:cs="Times New Roman"/>
        </w:rPr>
        <w:t xml:space="preserve"> in vaginal health. Res Microbiology 2017;168</w:t>
      </w:r>
      <w:r w:rsidRPr="00817299">
        <w:rPr>
          <w:rFonts w:ascii="Times New Roman" w:hAnsi="Times New Roman" w:cs="Times New Roman"/>
        </w:rPr>
        <w:t xml:space="preserve">:782–92. </w:t>
      </w:r>
    </w:p>
    <w:p w14:paraId="607CB5D1" w14:textId="1908FB3A"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 </w:t>
      </w:r>
      <w:r w:rsidRPr="00817299">
        <w:rPr>
          <w:rFonts w:ascii="Times New Roman" w:hAnsi="Times New Roman" w:cs="Times New Roman"/>
        </w:rPr>
        <w:tab/>
        <w:t xml:space="preserve">Muzny CA, Schwebke JR. Biofilms: an underappreciated mechanism of treatment failure and recurrence in vaginal infections. </w:t>
      </w:r>
      <w:proofErr w:type="spellStart"/>
      <w:r w:rsidRPr="00817299">
        <w:rPr>
          <w:rFonts w:ascii="Times New Roman" w:hAnsi="Times New Roman" w:cs="Times New Roman"/>
        </w:rPr>
        <w:t>Clin</w:t>
      </w:r>
      <w:proofErr w:type="spellEnd"/>
      <w:r w:rsidRPr="00817299">
        <w:rPr>
          <w:rFonts w:ascii="Times New Roman" w:hAnsi="Times New Roman" w:cs="Times New Roman"/>
        </w:rPr>
        <w:t xml:space="preserve"> Infect </w:t>
      </w:r>
      <w:r w:rsidR="00617468">
        <w:rPr>
          <w:rFonts w:ascii="Times New Roman" w:hAnsi="Times New Roman" w:cs="Times New Roman"/>
        </w:rPr>
        <w:t>Dis 2015;61</w:t>
      </w:r>
      <w:r w:rsidRPr="00817299">
        <w:rPr>
          <w:rFonts w:ascii="Times New Roman" w:hAnsi="Times New Roman" w:cs="Times New Roman"/>
        </w:rPr>
        <w:t xml:space="preserve">:601–6. </w:t>
      </w:r>
    </w:p>
    <w:p w14:paraId="2B57FD1A" w14:textId="0F9CB246"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5. </w:t>
      </w:r>
      <w:r w:rsidRPr="00817299">
        <w:rPr>
          <w:rFonts w:ascii="Times New Roman" w:hAnsi="Times New Roman" w:cs="Times New Roman"/>
        </w:rPr>
        <w:tab/>
        <w:t>van de Wijgert JHHM. The vaginal microbiome and sexually transmitted infections are interlinked: consequences f</w:t>
      </w:r>
      <w:r w:rsidR="00617468">
        <w:rPr>
          <w:rFonts w:ascii="Times New Roman" w:hAnsi="Times New Roman" w:cs="Times New Roman"/>
        </w:rPr>
        <w:t xml:space="preserve">or treatment and prevention. </w:t>
      </w:r>
      <w:proofErr w:type="spellStart"/>
      <w:r w:rsidR="00617468">
        <w:rPr>
          <w:rFonts w:ascii="Times New Roman" w:hAnsi="Times New Roman" w:cs="Times New Roman"/>
        </w:rPr>
        <w:t>PLoS</w:t>
      </w:r>
      <w:proofErr w:type="spellEnd"/>
      <w:r w:rsidR="00617468">
        <w:rPr>
          <w:rFonts w:ascii="Times New Roman" w:hAnsi="Times New Roman" w:cs="Times New Roman"/>
        </w:rPr>
        <w:t xml:space="preserve"> Med 2017</w:t>
      </w:r>
      <w:r w:rsidRPr="00817299">
        <w:rPr>
          <w:rFonts w:ascii="Times New Roman" w:hAnsi="Times New Roman" w:cs="Times New Roman"/>
        </w:rPr>
        <w:t xml:space="preserve">;14(12):e1002478. </w:t>
      </w:r>
    </w:p>
    <w:p w14:paraId="699590AE" w14:textId="6A24E68A"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6. </w:t>
      </w:r>
      <w:r w:rsidRPr="00817299">
        <w:rPr>
          <w:rFonts w:ascii="Times New Roman" w:hAnsi="Times New Roman" w:cs="Times New Roman"/>
        </w:rPr>
        <w:tab/>
        <w:t>O’Toole PW, Marchesi JR, Hill C. Next-generation probiotics: the spectrum from probiotics</w:t>
      </w:r>
      <w:r w:rsidR="00617468">
        <w:rPr>
          <w:rFonts w:ascii="Times New Roman" w:hAnsi="Times New Roman" w:cs="Times New Roman"/>
        </w:rPr>
        <w:t xml:space="preserve"> to live biotherapeutics. Nat </w:t>
      </w:r>
      <w:proofErr w:type="spellStart"/>
      <w:r w:rsidR="00617468">
        <w:rPr>
          <w:rFonts w:ascii="Times New Roman" w:hAnsi="Times New Roman" w:cs="Times New Roman"/>
        </w:rPr>
        <w:t>Microbiol</w:t>
      </w:r>
      <w:proofErr w:type="spellEnd"/>
      <w:r w:rsidR="00617468">
        <w:rPr>
          <w:rFonts w:ascii="Times New Roman" w:hAnsi="Times New Roman" w:cs="Times New Roman"/>
        </w:rPr>
        <w:t xml:space="preserve"> 2017;2</w:t>
      </w:r>
      <w:r w:rsidRPr="00817299">
        <w:rPr>
          <w:rFonts w:ascii="Times New Roman" w:hAnsi="Times New Roman" w:cs="Times New Roman"/>
        </w:rPr>
        <w:t xml:space="preserve">:17057. </w:t>
      </w:r>
    </w:p>
    <w:p w14:paraId="29DC52EE" w14:textId="66D40380"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7. </w:t>
      </w:r>
      <w:r w:rsidRPr="00817299">
        <w:rPr>
          <w:rFonts w:ascii="Times New Roman" w:hAnsi="Times New Roman" w:cs="Times New Roman"/>
        </w:rPr>
        <w:tab/>
        <w:t>Bradshaw CS, Brotman RM. Making inroads into improving treatment of bacterial vaginosis – striving for long-term cure. BMC Inf</w:t>
      </w:r>
      <w:r w:rsidR="00617468">
        <w:rPr>
          <w:rFonts w:ascii="Times New Roman" w:hAnsi="Times New Roman" w:cs="Times New Roman"/>
        </w:rPr>
        <w:t>ect Dis 2015</w:t>
      </w:r>
      <w:r w:rsidRPr="00817299">
        <w:rPr>
          <w:rFonts w:ascii="Times New Roman" w:hAnsi="Times New Roman" w:cs="Times New Roman"/>
        </w:rPr>
        <w:t xml:space="preserve">;15:292. </w:t>
      </w:r>
    </w:p>
    <w:p w14:paraId="046647A3" w14:textId="11555FC2"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8. </w:t>
      </w:r>
      <w:r w:rsidRPr="00817299">
        <w:rPr>
          <w:rFonts w:ascii="Times New Roman" w:hAnsi="Times New Roman" w:cs="Times New Roman"/>
        </w:rPr>
        <w:tab/>
        <w:t xml:space="preserve">Petrova MI, Imholz NCE, Verhoeven TLA, Balzarini J, Van Damme EJM, Schols D, et al. Lectin-like molecules of </w:t>
      </w:r>
      <w:r w:rsidRPr="00817299">
        <w:rPr>
          <w:rFonts w:ascii="Times New Roman" w:hAnsi="Times New Roman" w:cs="Times New Roman"/>
          <w:i/>
          <w:iCs/>
        </w:rPr>
        <w:t>Lactobacillus rhamnosus</w:t>
      </w:r>
      <w:r w:rsidRPr="00817299">
        <w:rPr>
          <w:rFonts w:ascii="Times New Roman" w:hAnsi="Times New Roman" w:cs="Times New Roman"/>
        </w:rPr>
        <w:t xml:space="preserve"> GG inhibit pathogenic </w:t>
      </w:r>
      <w:r w:rsidRPr="00817299">
        <w:rPr>
          <w:rFonts w:ascii="Times New Roman" w:hAnsi="Times New Roman" w:cs="Times New Roman"/>
          <w:i/>
          <w:iCs/>
        </w:rPr>
        <w:t>Escherichia coli</w:t>
      </w:r>
      <w:r w:rsidRPr="00817299">
        <w:rPr>
          <w:rFonts w:ascii="Times New Roman" w:hAnsi="Times New Roman" w:cs="Times New Roman"/>
        </w:rPr>
        <w:t xml:space="preserve"> and </w:t>
      </w:r>
      <w:r w:rsidRPr="00817299">
        <w:rPr>
          <w:rFonts w:ascii="Times New Roman" w:hAnsi="Times New Roman" w:cs="Times New Roman"/>
          <w:i/>
          <w:iCs/>
        </w:rPr>
        <w:t>Salmonella</w:t>
      </w:r>
      <w:r w:rsidRPr="00817299">
        <w:rPr>
          <w:rFonts w:ascii="Times New Roman" w:hAnsi="Times New Roman" w:cs="Times New Roman"/>
        </w:rPr>
        <w:t xml:space="preserve"> biofilm formation. </w:t>
      </w:r>
      <w:proofErr w:type="spellStart"/>
      <w:r w:rsidRPr="00817299">
        <w:rPr>
          <w:rFonts w:ascii="Times New Roman" w:hAnsi="Times New Roman" w:cs="Times New Roman"/>
        </w:rPr>
        <w:t>PLoS</w:t>
      </w:r>
      <w:proofErr w:type="spellEnd"/>
      <w:r w:rsidRPr="00817299">
        <w:rPr>
          <w:rFonts w:ascii="Times New Roman" w:hAnsi="Times New Roman" w:cs="Times New Roman"/>
        </w:rPr>
        <w:t xml:space="preserve"> On</w:t>
      </w:r>
      <w:r w:rsidR="00617468">
        <w:rPr>
          <w:rFonts w:ascii="Times New Roman" w:hAnsi="Times New Roman" w:cs="Times New Roman"/>
        </w:rPr>
        <w:t>e 2016;11</w:t>
      </w:r>
      <w:r w:rsidR="00581D83" w:rsidRPr="00817299">
        <w:rPr>
          <w:rFonts w:ascii="Times New Roman" w:hAnsi="Times New Roman" w:cs="Times New Roman"/>
        </w:rPr>
        <w:t>: e0161337</w:t>
      </w:r>
      <w:r w:rsidRPr="00817299">
        <w:rPr>
          <w:rFonts w:ascii="Times New Roman" w:hAnsi="Times New Roman" w:cs="Times New Roman"/>
        </w:rPr>
        <w:t xml:space="preserve">. </w:t>
      </w:r>
    </w:p>
    <w:p w14:paraId="62D6DD27" w14:textId="7E596650" w:rsidR="00441DB6" w:rsidRPr="00817299" w:rsidRDefault="00441DB6" w:rsidP="00512368">
      <w:pPr>
        <w:pStyle w:val="Bibliography"/>
        <w:spacing w:after="0"/>
        <w:rPr>
          <w:rFonts w:ascii="Times New Roman" w:hAnsi="Times New Roman" w:cs="Times New Roman"/>
          <w:lang w:val="nl-NL"/>
        </w:rPr>
      </w:pPr>
      <w:r w:rsidRPr="00817299">
        <w:rPr>
          <w:rFonts w:ascii="Times New Roman" w:hAnsi="Times New Roman" w:cs="Times New Roman"/>
        </w:rPr>
        <w:t xml:space="preserve">9. </w:t>
      </w:r>
      <w:r w:rsidRPr="00817299">
        <w:rPr>
          <w:rFonts w:ascii="Times New Roman" w:hAnsi="Times New Roman" w:cs="Times New Roman"/>
        </w:rPr>
        <w:tab/>
        <w:t xml:space="preserve">Allonsius CN, Vandenheuvel D, Oerlemans EFM, Petrova MI, Donders GGG, Cos P, et al. Inhibition of </w:t>
      </w:r>
      <w:r w:rsidRPr="00817299">
        <w:rPr>
          <w:rFonts w:ascii="Times New Roman" w:hAnsi="Times New Roman" w:cs="Times New Roman"/>
          <w:i/>
          <w:iCs/>
        </w:rPr>
        <w:t>Candida albicans</w:t>
      </w:r>
      <w:r w:rsidRPr="00817299">
        <w:rPr>
          <w:rFonts w:ascii="Times New Roman" w:hAnsi="Times New Roman" w:cs="Times New Roman"/>
        </w:rPr>
        <w:t xml:space="preserve"> morphogenesis by chitinase from </w:t>
      </w:r>
      <w:r w:rsidRPr="00817299">
        <w:rPr>
          <w:rFonts w:ascii="Times New Roman" w:hAnsi="Times New Roman" w:cs="Times New Roman"/>
          <w:i/>
          <w:iCs/>
        </w:rPr>
        <w:t>Lactobacillus rhamnosus</w:t>
      </w:r>
      <w:r w:rsidRPr="00817299">
        <w:rPr>
          <w:rFonts w:ascii="Times New Roman" w:hAnsi="Times New Roman" w:cs="Times New Roman"/>
        </w:rPr>
        <w:t xml:space="preserve"> GG. </w:t>
      </w:r>
      <w:r w:rsidR="00617468">
        <w:rPr>
          <w:rFonts w:ascii="Times New Roman" w:hAnsi="Times New Roman" w:cs="Times New Roman"/>
          <w:lang w:val="nl-NL"/>
        </w:rPr>
        <w:t>Sci Rep 2019;9</w:t>
      </w:r>
      <w:r w:rsidRPr="00817299">
        <w:rPr>
          <w:rFonts w:ascii="Times New Roman" w:hAnsi="Times New Roman" w:cs="Times New Roman"/>
          <w:lang w:val="nl-NL"/>
        </w:rPr>
        <w:t xml:space="preserve">:2900. </w:t>
      </w:r>
    </w:p>
    <w:p w14:paraId="67EF100F" w14:textId="0CEC6037"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lang w:val="nl-NL"/>
        </w:rPr>
        <w:t xml:space="preserve">10. </w:t>
      </w:r>
      <w:r w:rsidRPr="00817299">
        <w:rPr>
          <w:rFonts w:ascii="Times New Roman" w:hAnsi="Times New Roman" w:cs="Times New Roman"/>
          <w:lang w:val="nl-NL"/>
        </w:rPr>
        <w:tab/>
      </w:r>
      <w:r w:rsidR="00581D83" w:rsidRPr="00817299">
        <w:rPr>
          <w:rFonts w:ascii="Times New Roman" w:hAnsi="Times New Roman" w:cs="Times New Roman"/>
          <w:lang w:val="nl-NL"/>
        </w:rPr>
        <w:t xml:space="preserve">van de Wijgert JHHM, Verwijs MC, Agaba SK, Bronowski C, Mwambarangwe L, Uwineza M, et al. </w:t>
      </w:r>
      <w:r w:rsidR="00581D83" w:rsidRPr="00817299">
        <w:rPr>
          <w:rFonts w:ascii="Times New Roman" w:hAnsi="Times New Roman" w:cs="Times New Roman"/>
        </w:rPr>
        <w:t xml:space="preserve">Intermittent </w:t>
      </w:r>
      <w:r w:rsidR="00617468">
        <w:rPr>
          <w:rFonts w:ascii="Times New Roman" w:hAnsi="Times New Roman" w:cs="Times New Roman"/>
        </w:rPr>
        <w:t>lactobacilli-containing vaginal probiotic</w:t>
      </w:r>
      <w:r w:rsidR="00581D83" w:rsidRPr="00817299">
        <w:rPr>
          <w:rFonts w:ascii="Times New Roman" w:hAnsi="Times New Roman" w:cs="Times New Roman"/>
        </w:rPr>
        <w:t xml:space="preserve"> or oral metronidazole </w:t>
      </w:r>
      <w:r w:rsidR="00617468">
        <w:rPr>
          <w:rFonts w:ascii="Times New Roman" w:hAnsi="Times New Roman" w:cs="Times New Roman"/>
        </w:rPr>
        <w:t xml:space="preserve">use </w:t>
      </w:r>
      <w:r w:rsidR="00581D83" w:rsidRPr="00817299">
        <w:rPr>
          <w:rFonts w:ascii="Times New Roman" w:hAnsi="Times New Roman" w:cs="Times New Roman"/>
        </w:rPr>
        <w:t xml:space="preserve">to prevent bacterial vaginosis recurrence: safety and preliminary efficacy by </w:t>
      </w:r>
      <w:r w:rsidR="00617468">
        <w:rPr>
          <w:rFonts w:ascii="Times New Roman" w:hAnsi="Times New Roman" w:cs="Times New Roman"/>
        </w:rPr>
        <w:t xml:space="preserve">microscopy </w:t>
      </w:r>
      <w:r w:rsidR="00581D83" w:rsidRPr="00817299">
        <w:rPr>
          <w:rFonts w:ascii="Times New Roman" w:hAnsi="Times New Roman" w:cs="Times New Roman"/>
        </w:rPr>
        <w:t>and seque</w:t>
      </w:r>
      <w:r w:rsidR="00617468">
        <w:rPr>
          <w:rFonts w:ascii="Times New Roman" w:hAnsi="Times New Roman" w:cs="Times New Roman"/>
        </w:rPr>
        <w:t xml:space="preserve">ncing. </w:t>
      </w:r>
      <w:proofErr w:type="spellStart"/>
      <w:r w:rsidR="00617468" w:rsidRPr="00617468">
        <w:rPr>
          <w:rFonts w:ascii="Times New Roman" w:hAnsi="Times New Roman" w:cs="Times New Roman"/>
        </w:rPr>
        <w:t>MedRxiv</w:t>
      </w:r>
      <w:proofErr w:type="spellEnd"/>
      <w:r w:rsidR="00617468">
        <w:rPr>
          <w:rFonts w:ascii="Times New Roman" w:hAnsi="Times New Roman" w:cs="Times New Roman"/>
        </w:rPr>
        <w:t xml:space="preserve"> 2019; doi.org/10.1101/19001156</w:t>
      </w:r>
      <w:r w:rsidR="00581D83" w:rsidRPr="00817299">
        <w:rPr>
          <w:rFonts w:ascii="Times New Roman" w:hAnsi="Times New Roman" w:cs="Times New Roman"/>
        </w:rPr>
        <w:t>.</w:t>
      </w:r>
    </w:p>
    <w:p w14:paraId="5948090E" w14:textId="0DB73B6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1. </w:t>
      </w:r>
      <w:r w:rsidRPr="00817299">
        <w:rPr>
          <w:rFonts w:ascii="Times New Roman" w:hAnsi="Times New Roman" w:cs="Times New Roman"/>
        </w:rPr>
        <w:tab/>
        <w:t>Moher D, Liberati A, Tetzlaff J, Altman DG, Group TP. Preferred reporting items for systematic reviews and meta-ana</w:t>
      </w:r>
      <w:r w:rsidR="00617468">
        <w:rPr>
          <w:rFonts w:ascii="Times New Roman" w:hAnsi="Times New Roman" w:cs="Times New Roman"/>
        </w:rPr>
        <w:t xml:space="preserve">lyses: the PRISMA statement. </w:t>
      </w:r>
      <w:proofErr w:type="spellStart"/>
      <w:r w:rsidR="00617468">
        <w:rPr>
          <w:rFonts w:ascii="Times New Roman" w:hAnsi="Times New Roman" w:cs="Times New Roman"/>
        </w:rPr>
        <w:t>PLoS</w:t>
      </w:r>
      <w:proofErr w:type="spellEnd"/>
      <w:r w:rsidR="00617468">
        <w:rPr>
          <w:rFonts w:ascii="Times New Roman" w:hAnsi="Times New Roman" w:cs="Times New Roman"/>
        </w:rPr>
        <w:t xml:space="preserve"> Med 2009;6</w:t>
      </w:r>
      <w:r w:rsidRPr="00817299">
        <w:rPr>
          <w:rFonts w:ascii="Times New Roman" w:hAnsi="Times New Roman" w:cs="Times New Roman"/>
        </w:rPr>
        <w:t xml:space="preserve">:e1000097. </w:t>
      </w:r>
    </w:p>
    <w:p w14:paraId="3B9056B9" w14:textId="5C6793FE"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2. </w:t>
      </w:r>
      <w:r w:rsidRPr="00817299">
        <w:rPr>
          <w:rFonts w:ascii="Times New Roman" w:hAnsi="Times New Roman" w:cs="Times New Roman"/>
        </w:rPr>
        <w:tab/>
        <w:t>Prospero - International prospective register of systematic reviews [</w:t>
      </w:r>
      <w:r w:rsidR="00617468">
        <w:rPr>
          <w:rFonts w:ascii="Times New Roman" w:hAnsi="Times New Roman" w:cs="Times New Roman"/>
        </w:rPr>
        <w:t xml:space="preserve">Internet]. </w:t>
      </w:r>
      <w:r w:rsidRPr="00817299">
        <w:rPr>
          <w:rFonts w:ascii="Times New Roman" w:hAnsi="Times New Roman" w:cs="Times New Roman"/>
        </w:rPr>
        <w:t>Available from: https://www.crd.york.ac.uk/PROSPERO/display_record.php?RecordID=75717</w:t>
      </w:r>
      <w:r w:rsidR="00617468">
        <w:rPr>
          <w:rFonts w:ascii="Times New Roman" w:hAnsi="Times New Roman" w:cs="Times New Roman"/>
        </w:rPr>
        <w:t>. Accessed 18 July 2018.</w:t>
      </w:r>
    </w:p>
    <w:p w14:paraId="2B5BBB9E" w14:textId="162F511D"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3. </w:t>
      </w:r>
      <w:r w:rsidRPr="00817299">
        <w:rPr>
          <w:rFonts w:ascii="Times New Roman" w:hAnsi="Times New Roman" w:cs="Times New Roman"/>
        </w:rPr>
        <w:tab/>
        <w:t>PubMed - NCBI</w:t>
      </w:r>
      <w:r w:rsidR="00617468">
        <w:rPr>
          <w:rFonts w:ascii="Times New Roman" w:hAnsi="Times New Roman" w:cs="Times New Roman"/>
        </w:rPr>
        <w:t xml:space="preserve"> [Internet]</w:t>
      </w:r>
      <w:r w:rsidRPr="00817299">
        <w:rPr>
          <w:rFonts w:ascii="Times New Roman" w:hAnsi="Times New Roman" w:cs="Times New Roman"/>
        </w:rPr>
        <w:t>. Available from: https://www.ncbi.nlm.nih.gov/pubmed/</w:t>
      </w:r>
      <w:r w:rsidR="00617468">
        <w:rPr>
          <w:rFonts w:ascii="Times New Roman" w:hAnsi="Times New Roman" w:cs="Times New Roman"/>
        </w:rPr>
        <w:t>. Accessed 17 July 2018.</w:t>
      </w:r>
    </w:p>
    <w:p w14:paraId="79397004" w14:textId="6A186D31"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4. </w:t>
      </w:r>
      <w:r w:rsidRPr="00817299">
        <w:rPr>
          <w:rFonts w:ascii="Times New Roman" w:hAnsi="Times New Roman" w:cs="Times New Roman"/>
        </w:rPr>
        <w:tab/>
      </w:r>
      <w:proofErr w:type="spellStart"/>
      <w:r w:rsidRPr="00817299">
        <w:rPr>
          <w:rFonts w:ascii="Times New Roman" w:hAnsi="Times New Roman" w:cs="Times New Roman"/>
        </w:rPr>
        <w:t>Embase</w:t>
      </w:r>
      <w:proofErr w:type="spellEnd"/>
      <w:r w:rsidRPr="00817299">
        <w:rPr>
          <w:rFonts w:ascii="Times New Roman" w:hAnsi="Times New Roman" w:cs="Times New Roman"/>
        </w:rPr>
        <w:t xml:space="preserve"> | Elsevier</w:t>
      </w:r>
      <w:r w:rsidR="00617468">
        <w:rPr>
          <w:rFonts w:ascii="Times New Roman" w:hAnsi="Times New Roman" w:cs="Times New Roman"/>
        </w:rPr>
        <w:t xml:space="preserve"> [Internet]</w:t>
      </w:r>
      <w:r w:rsidRPr="00817299">
        <w:rPr>
          <w:rFonts w:ascii="Times New Roman" w:hAnsi="Times New Roman" w:cs="Times New Roman"/>
        </w:rPr>
        <w:t>. Available from: https://www.elsevier.com/solutions/embase-biomedical-research</w:t>
      </w:r>
      <w:r w:rsidR="00617468">
        <w:rPr>
          <w:rFonts w:ascii="Times New Roman" w:hAnsi="Times New Roman" w:cs="Times New Roman"/>
        </w:rPr>
        <w:t>. Accessed 17 July 2018.</w:t>
      </w:r>
    </w:p>
    <w:p w14:paraId="2B8B3E91" w14:textId="1955083D"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5. </w:t>
      </w:r>
      <w:r w:rsidRPr="00817299">
        <w:rPr>
          <w:rFonts w:ascii="Times New Roman" w:hAnsi="Times New Roman" w:cs="Times New Roman"/>
        </w:rPr>
        <w:tab/>
        <w:t>Nugent RP, Krohn MA, Hillier SL. Reliability of diagnosing bacterial vaginosis is improved by a standardized method of gram stain in</w:t>
      </w:r>
      <w:r w:rsidR="00617468">
        <w:rPr>
          <w:rFonts w:ascii="Times New Roman" w:hAnsi="Times New Roman" w:cs="Times New Roman"/>
        </w:rPr>
        <w:t xml:space="preserve">terpretation. J </w:t>
      </w:r>
      <w:proofErr w:type="spellStart"/>
      <w:r w:rsidR="00617468">
        <w:rPr>
          <w:rFonts w:ascii="Times New Roman" w:hAnsi="Times New Roman" w:cs="Times New Roman"/>
        </w:rPr>
        <w:t>Clin</w:t>
      </w:r>
      <w:proofErr w:type="spellEnd"/>
      <w:r w:rsidR="00617468">
        <w:rPr>
          <w:rFonts w:ascii="Times New Roman" w:hAnsi="Times New Roman" w:cs="Times New Roman"/>
        </w:rPr>
        <w:t xml:space="preserve"> </w:t>
      </w:r>
      <w:proofErr w:type="spellStart"/>
      <w:r w:rsidR="00617468">
        <w:rPr>
          <w:rFonts w:ascii="Times New Roman" w:hAnsi="Times New Roman" w:cs="Times New Roman"/>
        </w:rPr>
        <w:t>Microbiol</w:t>
      </w:r>
      <w:proofErr w:type="spellEnd"/>
      <w:r w:rsidR="00617468">
        <w:rPr>
          <w:rFonts w:ascii="Times New Roman" w:hAnsi="Times New Roman" w:cs="Times New Roman"/>
        </w:rPr>
        <w:t xml:space="preserve"> 1991;29</w:t>
      </w:r>
      <w:r w:rsidRPr="00817299">
        <w:rPr>
          <w:rFonts w:ascii="Times New Roman" w:hAnsi="Times New Roman" w:cs="Times New Roman"/>
        </w:rPr>
        <w:t xml:space="preserve">:297–301. </w:t>
      </w:r>
    </w:p>
    <w:p w14:paraId="17EC16EC" w14:textId="44FA8EA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6. </w:t>
      </w:r>
      <w:r w:rsidRPr="00817299">
        <w:rPr>
          <w:rFonts w:ascii="Times New Roman" w:hAnsi="Times New Roman" w:cs="Times New Roman"/>
        </w:rPr>
        <w:tab/>
        <w:t>Ison C, Hay P. Validation of a simplified grading of Gram stained vaginal smears for use in genitourinary medi</w:t>
      </w:r>
      <w:r w:rsidR="00617468">
        <w:rPr>
          <w:rFonts w:ascii="Times New Roman" w:hAnsi="Times New Roman" w:cs="Times New Roman"/>
        </w:rPr>
        <w:t xml:space="preserve">cine clinics. Sex </w:t>
      </w:r>
      <w:proofErr w:type="spellStart"/>
      <w:r w:rsidR="00617468">
        <w:rPr>
          <w:rFonts w:ascii="Times New Roman" w:hAnsi="Times New Roman" w:cs="Times New Roman"/>
        </w:rPr>
        <w:t>Transm</w:t>
      </w:r>
      <w:proofErr w:type="spellEnd"/>
      <w:r w:rsidR="00617468">
        <w:rPr>
          <w:rFonts w:ascii="Times New Roman" w:hAnsi="Times New Roman" w:cs="Times New Roman"/>
        </w:rPr>
        <w:t xml:space="preserve"> Infect 2002</w:t>
      </w:r>
      <w:r w:rsidRPr="00817299">
        <w:rPr>
          <w:rFonts w:ascii="Times New Roman" w:hAnsi="Times New Roman" w:cs="Times New Roman"/>
        </w:rPr>
        <w:t xml:space="preserve">;78:413–5. </w:t>
      </w:r>
    </w:p>
    <w:p w14:paraId="573811D5" w14:textId="5B98F35F"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7. </w:t>
      </w:r>
      <w:r w:rsidRPr="00817299">
        <w:rPr>
          <w:rFonts w:ascii="Times New Roman" w:hAnsi="Times New Roman" w:cs="Times New Roman"/>
        </w:rPr>
        <w:tab/>
        <w:t>Cochrane handbook for systematic reviews of interventions version 5.1.0 [Internet]. The Cochrane Collabo</w:t>
      </w:r>
      <w:r w:rsidR="00617468">
        <w:rPr>
          <w:rFonts w:ascii="Times New Roman" w:hAnsi="Times New Roman" w:cs="Times New Roman"/>
        </w:rPr>
        <w:t>ration; 2011</w:t>
      </w:r>
      <w:r w:rsidRPr="00817299">
        <w:rPr>
          <w:rFonts w:ascii="Times New Roman" w:hAnsi="Times New Roman" w:cs="Times New Roman"/>
        </w:rPr>
        <w:t>. Available from: http://handbook-5-1.cochrane.org/</w:t>
      </w:r>
      <w:r w:rsidR="00617468">
        <w:rPr>
          <w:rFonts w:ascii="Times New Roman" w:hAnsi="Times New Roman" w:cs="Times New Roman"/>
        </w:rPr>
        <w:t>. Accessed 11 July 2018.</w:t>
      </w:r>
    </w:p>
    <w:p w14:paraId="1D10F7C4" w14:textId="109A6F64"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8. </w:t>
      </w:r>
      <w:r w:rsidRPr="00817299">
        <w:rPr>
          <w:rFonts w:ascii="Times New Roman" w:hAnsi="Times New Roman" w:cs="Times New Roman"/>
        </w:rPr>
        <w:tab/>
        <w:t>Larsson P-G, Stray-Pedersen B, Ryttig KR, Larsen S. Human lactobacilli as supplementation of clindamycin to patients with bacterial vaginosis reduce the recurrence rate; a 6-month, double-blind, randomized, placebo-controlled stud</w:t>
      </w:r>
      <w:r w:rsidR="00617468">
        <w:rPr>
          <w:rFonts w:ascii="Times New Roman" w:hAnsi="Times New Roman" w:cs="Times New Roman"/>
        </w:rPr>
        <w:t>y. BMC Women’s Health 2008;8:3</w:t>
      </w:r>
      <w:r w:rsidRPr="00817299">
        <w:rPr>
          <w:rFonts w:ascii="Times New Roman" w:hAnsi="Times New Roman" w:cs="Times New Roman"/>
        </w:rPr>
        <w:t xml:space="preserve">. </w:t>
      </w:r>
    </w:p>
    <w:p w14:paraId="2EFDD672" w14:textId="6BB3944B"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19. </w:t>
      </w:r>
      <w:r w:rsidRPr="00817299">
        <w:rPr>
          <w:rFonts w:ascii="Times New Roman" w:hAnsi="Times New Roman" w:cs="Times New Roman"/>
        </w:rPr>
        <w:tab/>
        <w:t xml:space="preserve">Petricevic L, Witt A. The role of </w:t>
      </w:r>
      <w:r w:rsidRPr="00817299">
        <w:rPr>
          <w:rFonts w:ascii="Times New Roman" w:hAnsi="Times New Roman" w:cs="Times New Roman"/>
          <w:i/>
          <w:iCs/>
        </w:rPr>
        <w:t>Lactobacillus casei rhamnosus</w:t>
      </w:r>
      <w:r w:rsidRPr="00817299">
        <w:rPr>
          <w:rFonts w:ascii="Times New Roman" w:hAnsi="Times New Roman" w:cs="Times New Roman"/>
        </w:rPr>
        <w:t xml:space="preserve"> Lcr35 in restoring the normal vaginal flora after antibiotic treatme</w:t>
      </w:r>
      <w:r w:rsidR="00617468">
        <w:rPr>
          <w:rFonts w:ascii="Times New Roman" w:hAnsi="Times New Roman" w:cs="Times New Roman"/>
        </w:rPr>
        <w:t>nt of bacterial vaginosis. BJOG</w:t>
      </w:r>
      <w:r w:rsidRPr="00817299">
        <w:rPr>
          <w:rFonts w:ascii="Times New Roman" w:hAnsi="Times New Roman" w:cs="Times New Roman"/>
        </w:rPr>
        <w:t xml:space="preserve"> 2</w:t>
      </w:r>
      <w:r w:rsidR="00617468">
        <w:rPr>
          <w:rFonts w:ascii="Times New Roman" w:hAnsi="Times New Roman" w:cs="Times New Roman"/>
        </w:rPr>
        <w:t>008;115</w:t>
      </w:r>
      <w:r w:rsidRPr="00817299">
        <w:rPr>
          <w:rFonts w:ascii="Times New Roman" w:hAnsi="Times New Roman" w:cs="Times New Roman"/>
        </w:rPr>
        <w:t xml:space="preserve">:1369–74. </w:t>
      </w:r>
    </w:p>
    <w:p w14:paraId="5B18AEC0" w14:textId="50B464E9"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0. </w:t>
      </w:r>
      <w:r w:rsidRPr="00817299">
        <w:rPr>
          <w:rFonts w:ascii="Times New Roman" w:hAnsi="Times New Roman" w:cs="Times New Roman"/>
        </w:rPr>
        <w:tab/>
        <w:t xml:space="preserve">Mastromarino P, Macchia S, Meggiorini L, Trinchieri V, Mosca L, Perluigi M, et al. Effectiveness of </w:t>
      </w:r>
      <w:r w:rsidRPr="00817299">
        <w:rPr>
          <w:rFonts w:ascii="Times New Roman" w:hAnsi="Times New Roman" w:cs="Times New Roman"/>
          <w:i/>
          <w:iCs/>
        </w:rPr>
        <w:t>Lactobacillus</w:t>
      </w:r>
      <w:r w:rsidRPr="00817299">
        <w:rPr>
          <w:rFonts w:ascii="Times New Roman" w:hAnsi="Times New Roman" w:cs="Times New Roman"/>
        </w:rPr>
        <w:t>-containing vaginal tablets in the treatment of symptomat</w:t>
      </w:r>
      <w:r w:rsidR="00D268BC">
        <w:rPr>
          <w:rFonts w:ascii="Times New Roman" w:hAnsi="Times New Roman" w:cs="Times New Roman"/>
        </w:rPr>
        <w:t xml:space="preserve">ic bacterial vaginosis. </w:t>
      </w:r>
      <w:proofErr w:type="spellStart"/>
      <w:r w:rsidR="00D268BC">
        <w:rPr>
          <w:rFonts w:ascii="Times New Roman" w:hAnsi="Times New Roman" w:cs="Times New Roman"/>
        </w:rPr>
        <w:t>Clin</w:t>
      </w:r>
      <w:proofErr w:type="spellEnd"/>
      <w:r w:rsidR="00D268BC">
        <w:rPr>
          <w:rFonts w:ascii="Times New Roman" w:hAnsi="Times New Roman" w:cs="Times New Roman"/>
        </w:rPr>
        <w:t xml:space="preserve"> </w:t>
      </w:r>
      <w:proofErr w:type="spellStart"/>
      <w:r w:rsidR="00D268BC">
        <w:rPr>
          <w:rFonts w:ascii="Times New Roman" w:hAnsi="Times New Roman" w:cs="Times New Roman"/>
        </w:rPr>
        <w:t>Microbiol</w:t>
      </w:r>
      <w:proofErr w:type="spellEnd"/>
      <w:r w:rsidR="00D268BC">
        <w:rPr>
          <w:rFonts w:ascii="Times New Roman" w:hAnsi="Times New Roman" w:cs="Times New Roman"/>
        </w:rPr>
        <w:t xml:space="preserve"> </w:t>
      </w:r>
      <w:r w:rsidRPr="00817299">
        <w:rPr>
          <w:rFonts w:ascii="Times New Roman" w:hAnsi="Times New Roman" w:cs="Times New Roman"/>
        </w:rPr>
        <w:t>Infec</w:t>
      </w:r>
      <w:r w:rsidR="00D268BC">
        <w:rPr>
          <w:rFonts w:ascii="Times New Roman" w:hAnsi="Times New Roman" w:cs="Times New Roman"/>
        </w:rPr>
        <w:t>t 2009;15</w:t>
      </w:r>
      <w:r w:rsidRPr="00817299">
        <w:rPr>
          <w:rFonts w:ascii="Times New Roman" w:hAnsi="Times New Roman" w:cs="Times New Roman"/>
        </w:rPr>
        <w:t xml:space="preserve">:67–74. </w:t>
      </w:r>
    </w:p>
    <w:p w14:paraId="5CF4E5B2" w14:textId="47127216"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1. </w:t>
      </w:r>
      <w:r w:rsidRPr="00817299">
        <w:rPr>
          <w:rFonts w:ascii="Times New Roman" w:hAnsi="Times New Roman" w:cs="Times New Roman"/>
        </w:rPr>
        <w:tab/>
        <w:t xml:space="preserve">Bradshaw CS, Pirotta M, De Guingand D, Hocking JS, Morton AN, Garland SM, et al. Efficacy of oral metronidazole with vaginal clindamycin or vaginal probiotic for bacterial vaginosis: randomised placebo-controlled double-blind trial. </w:t>
      </w:r>
      <w:proofErr w:type="spellStart"/>
      <w:r w:rsidR="0057400A">
        <w:rPr>
          <w:rFonts w:ascii="Times New Roman" w:hAnsi="Times New Roman" w:cs="Times New Roman"/>
        </w:rPr>
        <w:t>PLoS</w:t>
      </w:r>
      <w:proofErr w:type="spellEnd"/>
      <w:r w:rsidR="0057400A">
        <w:rPr>
          <w:rFonts w:ascii="Times New Roman" w:hAnsi="Times New Roman" w:cs="Times New Roman"/>
        </w:rPr>
        <w:t xml:space="preserve"> One 2012;7</w:t>
      </w:r>
      <w:r w:rsidRPr="00817299">
        <w:rPr>
          <w:rFonts w:ascii="Times New Roman" w:hAnsi="Times New Roman" w:cs="Times New Roman"/>
        </w:rPr>
        <w:t xml:space="preserve">:e34540. </w:t>
      </w:r>
    </w:p>
    <w:p w14:paraId="3A1CD7B9" w14:textId="47DB55D2"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lastRenderedPageBreak/>
        <w:t xml:space="preserve">22. </w:t>
      </w:r>
      <w:r w:rsidRPr="00817299">
        <w:rPr>
          <w:rFonts w:ascii="Times New Roman" w:hAnsi="Times New Roman" w:cs="Times New Roman"/>
        </w:rPr>
        <w:tab/>
        <w:t>Eriksson K, Carlsson B, Forsum U, Larsson P-G. A double-blind treatment study of bacterial vaginosis with normal vaginal lactobacilli after an open treatment with vaginal clindamycin ovu</w:t>
      </w:r>
      <w:r w:rsidR="0057400A">
        <w:rPr>
          <w:rFonts w:ascii="Times New Roman" w:hAnsi="Times New Roman" w:cs="Times New Roman"/>
        </w:rPr>
        <w:t xml:space="preserve">les. </w:t>
      </w:r>
      <w:proofErr w:type="spellStart"/>
      <w:r w:rsidR="0057400A">
        <w:rPr>
          <w:rFonts w:ascii="Times New Roman" w:hAnsi="Times New Roman" w:cs="Times New Roman"/>
        </w:rPr>
        <w:t>Acta</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Derm-Venereol</w:t>
      </w:r>
      <w:proofErr w:type="spellEnd"/>
      <w:r w:rsidR="0057400A">
        <w:rPr>
          <w:rFonts w:ascii="Times New Roman" w:hAnsi="Times New Roman" w:cs="Times New Roman"/>
        </w:rPr>
        <w:t xml:space="preserve"> 2005;85</w:t>
      </w:r>
      <w:r w:rsidRPr="00817299">
        <w:rPr>
          <w:rFonts w:ascii="Times New Roman" w:hAnsi="Times New Roman" w:cs="Times New Roman"/>
        </w:rPr>
        <w:t xml:space="preserve">:42–6. </w:t>
      </w:r>
    </w:p>
    <w:p w14:paraId="7F8CA9EC" w14:textId="6EE698D8"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3. </w:t>
      </w:r>
      <w:r w:rsidRPr="00817299">
        <w:rPr>
          <w:rFonts w:ascii="Times New Roman" w:hAnsi="Times New Roman" w:cs="Times New Roman"/>
        </w:rPr>
        <w:tab/>
        <w:t xml:space="preserve">Anukam KC, Osazuwa E, Osemene GI, Ehigiagbe F, Bruce AW, Reid G. Clinical study comparing probiotic </w:t>
      </w:r>
      <w:r w:rsidRPr="00817299">
        <w:rPr>
          <w:rFonts w:ascii="Times New Roman" w:hAnsi="Times New Roman" w:cs="Times New Roman"/>
          <w:i/>
          <w:iCs/>
        </w:rPr>
        <w:t>Lactobacillus</w:t>
      </w:r>
      <w:r w:rsidRPr="00817299">
        <w:rPr>
          <w:rFonts w:ascii="Times New Roman" w:hAnsi="Times New Roman" w:cs="Times New Roman"/>
        </w:rPr>
        <w:t xml:space="preserve"> GR-1 and RC-14 with metronidazole vaginal gel to treat symptomatic bacterial</w:t>
      </w:r>
      <w:r w:rsidR="0057400A">
        <w:rPr>
          <w:rFonts w:ascii="Times New Roman" w:hAnsi="Times New Roman" w:cs="Times New Roman"/>
        </w:rPr>
        <w:t xml:space="preserve"> vaginosis. Microbes Infect 2006;8</w:t>
      </w:r>
      <w:r w:rsidRPr="00817299">
        <w:rPr>
          <w:rFonts w:ascii="Times New Roman" w:hAnsi="Times New Roman" w:cs="Times New Roman"/>
        </w:rPr>
        <w:t xml:space="preserve">:2772–6. </w:t>
      </w:r>
    </w:p>
    <w:p w14:paraId="525FBB25" w14:textId="3384A8A6"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4. </w:t>
      </w:r>
      <w:r w:rsidRPr="00817299">
        <w:rPr>
          <w:rFonts w:ascii="Times New Roman" w:hAnsi="Times New Roman" w:cs="Times New Roman"/>
        </w:rPr>
        <w:tab/>
        <w:t>Hemalatha R, Mastromarino P, Ramalaxmi BA, Balakrishna NV, Sesikeran B. Effectiveness of vaginal tablets containing lactobacilli versus pH tablets on vaginal health and inflammatory cytokines: a randomiz</w:t>
      </w:r>
      <w:r w:rsidR="0057400A">
        <w:rPr>
          <w:rFonts w:ascii="Times New Roman" w:hAnsi="Times New Roman" w:cs="Times New Roman"/>
        </w:rPr>
        <w:t xml:space="preserve">ed, double-blind study. </w:t>
      </w:r>
      <w:proofErr w:type="spellStart"/>
      <w:r w:rsidR="0057400A">
        <w:rPr>
          <w:rFonts w:ascii="Times New Roman" w:hAnsi="Times New Roman" w:cs="Times New Roman"/>
        </w:rPr>
        <w:t>Eur</w:t>
      </w:r>
      <w:proofErr w:type="spellEnd"/>
      <w:r w:rsidR="0057400A">
        <w:rPr>
          <w:rFonts w:ascii="Times New Roman" w:hAnsi="Times New Roman" w:cs="Times New Roman"/>
        </w:rPr>
        <w:t xml:space="preserve"> J </w:t>
      </w:r>
      <w:proofErr w:type="spellStart"/>
      <w:r w:rsidR="0057400A">
        <w:rPr>
          <w:rFonts w:ascii="Times New Roman" w:hAnsi="Times New Roman" w:cs="Times New Roman"/>
        </w:rPr>
        <w:t>Clin</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Microbiol</w:t>
      </w:r>
      <w:proofErr w:type="spellEnd"/>
      <w:r w:rsidR="0057400A">
        <w:rPr>
          <w:rFonts w:ascii="Times New Roman" w:hAnsi="Times New Roman" w:cs="Times New Roman"/>
        </w:rPr>
        <w:t xml:space="preserve"> Infect Dis 2012;31</w:t>
      </w:r>
      <w:r w:rsidRPr="00817299">
        <w:rPr>
          <w:rFonts w:ascii="Times New Roman" w:hAnsi="Times New Roman" w:cs="Times New Roman"/>
        </w:rPr>
        <w:t xml:space="preserve">:3097–105. </w:t>
      </w:r>
    </w:p>
    <w:p w14:paraId="3D9B5062" w14:textId="37DEE2F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5. </w:t>
      </w:r>
      <w:r w:rsidRPr="00817299">
        <w:rPr>
          <w:rFonts w:ascii="Times New Roman" w:hAnsi="Times New Roman" w:cs="Times New Roman"/>
        </w:rPr>
        <w:tab/>
        <w:t>Ling Z, Liu X, Chen W, Luo Y, Yuan L, Xia Y, et al. The restoration of the vaginal microbiota after treatment for bacterial vaginosis with metroni</w:t>
      </w:r>
      <w:r w:rsidR="0057400A">
        <w:rPr>
          <w:rFonts w:ascii="Times New Roman" w:hAnsi="Times New Roman" w:cs="Times New Roman"/>
        </w:rPr>
        <w:t xml:space="preserve">dazole or probiotics. </w:t>
      </w:r>
      <w:proofErr w:type="spellStart"/>
      <w:r w:rsidR="0057400A">
        <w:rPr>
          <w:rFonts w:ascii="Times New Roman" w:hAnsi="Times New Roman" w:cs="Times New Roman"/>
        </w:rPr>
        <w:t>Microb</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Ecol</w:t>
      </w:r>
      <w:proofErr w:type="spellEnd"/>
      <w:r w:rsidR="0057400A">
        <w:rPr>
          <w:rFonts w:ascii="Times New Roman" w:hAnsi="Times New Roman" w:cs="Times New Roman"/>
        </w:rPr>
        <w:t xml:space="preserve"> 2013;65</w:t>
      </w:r>
      <w:r w:rsidRPr="00817299">
        <w:rPr>
          <w:rFonts w:ascii="Times New Roman" w:hAnsi="Times New Roman" w:cs="Times New Roman"/>
        </w:rPr>
        <w:t xml:space="preserve">:773–80. </w:t>
      </w:r>
    </w:p>
    <w:p w14:paraId="0A67A68E" w14:textId="0B728E50"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6. </w:t>
      </w:r>
      <w:r w:rsidRPr="00817299">
        <w:rPr>
          <w:rFonts w:ascii="Times New Roman" w:hAnsi="Times New Roman" w:cs="Times New Roman"/>
        </w:rPr>
        <w:tab/>
        <w:t>Bisanz JE, Seney S, McMillan A, Vongsa R, Koenig D, Wong L, et al. A systems biology approach investigating the effect of probiotics on the vaginal microbiome and host responses in a double blind, placebo-controlled clinical trial of</w:t>
      </w:r>
      <w:r w:rsidR="0057400A">
        <w:rPr>
          <w:rFonts w:ascii="Times New Roman" w:hAnsi="Times New Roman" w:cs="Times New Roman"/>
        </w:rPr>
        <w:t xml:space="preserve"> post-menopausal women. </w:t>
      </w:r>
      <w:proofErr w:type="spellStart"/>
      <w:r w:rsidR="0057400A">
        <w:rPr>
          <w:rFonts w:ascii="Times New Roman" w:hAnsi="Times New Roman" w:cs="Times New Roman"/>
        </w:rPr>
        <w:t>PLoS</w:t>
      </w:r>
      <w:proofErr w:type="spellEnd"/>
      <w:r w:rsidR="0057400A">
        <w:rPr>
          <w:rFonts w:ascii="Times New Roman" w:hAnsi="Times New Roman" w:cs="Times New Roman"/>
        </w:rPr>
        <w:t xml:space="preserve"> One 2014;9</w:t>
      </w:r>
      <w:r w:rsidRPr="00817299">
        <w:rPr>
          <w:rFonts w:ascii="Times New Roman" w:hAnsi="Times New Roman" w:cs="Times New Roman"/>
        </w:rPr>
        <w:t xml:space="preserve">:e104511. </w:t>
      </w:r>
    </w:p>
    <w:p w14:paraId="456D5F17" w14:textId="0D54501D"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7. </w:t>
      </w:r>
      <w:r w:rsidRPr="00817299">
        <w:rPr>
          <w:rFonts w:ascii="Times New Roman" w:hAnsi="Times New Roman" w:cs="Times New Roman"/>
        </w:rPr>
        <w:tab/>
        <w:t>Verdenelli MC, Cecchini C, Coman MM, Silvi S, Orpianesi C, Coata G, et al. Impact of probiotic SYNBIO® administered by vaginal suppositories in promoting vaginal health of a</w:t>
      </w:r>
      <w:r w:rsidR="0057400A">
        <w:rPr>
          <w:rFonts w:ascii="Times New Roman" w:hAnsi="Times New Roman" w:cs="Times New Roman"/>
        </w:rPr>
        <w:t xml:space="preserve">pparently healthy women. </w:t>
      </w:r>
      <w:proofErr w:type="spellStart"/>
      <w:r w:rsidR="0057400A">
        <w:rPr>
          <w:rFonts w:ascii="Times New Roman" w:hAnsi="Times New Roman" w:cs="Times New Roman"/>
        </w:rPr>
        <w:t>Curr</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Microbiol</w:t>
      </w:r>
      <w:proofErr w:type="spellEnd"/>
      <w:r w:rsidR="0057400A">
        <w:rPr>
          <w:rFonts w:ascii="Times New Roman" w:hAnsi="Times New Roman" w:cs="Times New Roman"/>
        </w:rPr>
        <w:t xml:space="preserve"> 2016;73</w:t>
      </w:r>
      <w:r w:rsidRPr="00817299">
        <w:rPr>
          <w:rFonts w:ascii="Times New Roman" w:hAnsi="Times New Roman" w:cs="Times New Roman"/>
        </w:rPr>
        <w:t xml:space="preserve">:483–90. </w:t>
      </w:r>
    </w:p>
    <w:p w14:paraId="0FE5D677" w14:textId="2DF15778"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8. </w:t>
      </w:r>
      <w:r w:rsidRPr="00817299">
        <w:rPr>
          <w:rFonts w:ascii="Times New Roman" w:hAnsi="Times New Roman" w:cs="Times New Roman"/>
        </w:rPr>
        <w:tab/>
        <w:t xml:space="preserve">Bohbot JM, Daraï E, Bretelle F, Brami G, Daniel C, Cardot JM. Efficacy and safety of vaginally administered lyophilized </w:t>
      </w:r>
      <w:r w:rsidRPr="00817299">
        <w:rPr>
          <w:rFonts w:ascii="Times New Roman" w:hAnsi="Times New Roman" w:cs="Times New Roman"/>
          <w:i/>
          <w:iCs/>
        </w:rPr>
        <w:t>Lactobacillus crispatus</w:t>
      </w:r>
      <w:r w:rsidRPr="00817299">
        <w:rPr>
          <w:rFonts w:ascii="Times New Roman" w:hAnsi="Times New Roman" w:cs="Times New Roman"/>
        </w:rPr>
        <w:t xml:space="preserve"> IP 174178 in the prevention of bacterial v</w:t>
      </w:r>
      <w:r w:rsidR="0057400A">
        <w:rPr>
          <w:rFonts w:ascii="Times New Roman" w:hAnsi="Times New Roman" w:cs="Times New Roman"/>
        </w:rPr>
        <w:t xml:space="preserve">aginosis recurrence. J </w:t>
      </w:r>
      <w:proofErr w:type="spellStart"/>
      <w:r w:rsidR="0057400A">
        <w:rPr>
          <w:rFonts w:ascii="Times New Roman" w:hAnsi="Times New Roman" w:cs="Times New Roman"/>
        </w:rPr>
        <w:t>Gynecol</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Obstet</w:t>
      </w:r>
      <w:proofErr w:type="spellEnd"/>
      <w:r w:rsidR="0057400A">
        <w:rPr>
          <w:rFonts w:ascii="Times New Roman" w:hAnsi="Times New Roman" w:cs="Times New Roman"/>
        </w:rPr>
        <w:t xml:space="preserve"> Hum </w:t>
      </w:r>
      <w:proofErr w:type="spellStart"/>
      <w:r w:rsidR="0057400A">
        <w:rPr>
          <w:rFonts w:ascii="Times New Roman" w:hAnsi="Times New Roman" w:cs="Times New Roman"/>
        </w:rPr>
        <w:t>Reprod</w:t>
      </w:r>
      <w:proofErr w:type="spellEnd"/>
      <w:r w:rsidR="0057400A">
        <w:rPr>
          <w:rFonts w:ascii="Times New Roman" w:hAnsi="Times New Roman" w:cs="Times New Roman"/>
        </w:rPr>
        <w:t xml:space="preserve"> 2018;47</w:t>
      </w:r>
      <w:r w:rsidRPr="00817299">
        <w:rPr>
          <w:rFonts w:ascii="Times New Roman" w:hAnsi="Times New Roman" w:cs="Times New Roman"/>
        </w:rPr>
        <w:t xml:space="preserve">:81–6. </w:t>
      </w:r>
    </w:p>
    <w:p w14:paraId="7F61564A" w14:textId="54837DDF"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29. </w:t>
      </w:r>
      <w:r w:rsidRPr="00817299">
        <w:rPr>
          <w:rFonts w:ascii="Times New Roman" w:hAnsi="Times New Roman" w:cs="Times New Roman"/>
        </w:rPr>
        <w:tab/>
        <w:t xml:space="preserve">Rapisarda AMC, Caldaci L, Valenti G, Brescia R, Sapia F, Sarpietro G, et al. Efficacy of vaginal preparation containing </w:t>
      </w:r>
      <w:r w:rsidRPr="00817299">
        <w:rPr>
          <w:rFonts w:ascii="Times New Roman" w:hAnsi="Times New Roman" w:cs="Times New Roman"/>
          <w:i/>
          <w:iCs/>
        </w:rPr>
        <w:t>Lactobacillus acidophilus</w:t>
      </w:r>
      <w:r w:rsidRPr="00817299">
        <w:rPr>
          <w:rFonts w:ascii="Times New Roman" w:hAnsi="Times New Roman" w:cs="Times New Roman"/>
        </w:rPr>
        <w:t>, lactic acid and deodorized garlic extract in treatment and prevention of symptomatic bacterial vaginitis: result from a</w:t>
      </w:r>
      <w:r w:rsidR="0057400A">
        <w:rPr>
          <w:rFonts w:ascii="Times New Roman" w:hAnsi="Times New Roman" w:cs="Times New Roman"/>
        </w:rPr>
        <w:t xml:space="preserve"> single-arm pilot study. Ital J </w:t>
      </w:r>
      <w:proofErr w:type="spellStart"/>
      <w:r w:rsidR="0057400A">
        <w:rPr>
          <w:rFonts w:ascii="Times New Roman" w:hAnsi="Times New Roman" w:cs="Times New Roman"/>
        </w:rPr>
        <w:t>Gynaecol</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Obstet</w:t>
      </w:r>
      <w:proofErr w:type="spellEnd"/>
      <w:r w:rsidR="0057400A">
        <w:rPr>
          <w:rFonts w:ascii="Times New Roman" w:hAnsi="Times New Roman" w:cs="Times New Roman"/>
        </w:rPr>
        <w:t xml:space="preserve"> 2018;30</w:t>
      </w:r>
      <w:r w:rsidRPr="00817299">
        <w:rPr>
          <w:rFonts w:ascii="Times New Roman" w:hAnsi="Times New Roman" w:cs="Times New Roman"/>
        </w:rPr>
        <w:t xml:space="preserve">:21–31. </w:t>
      </w:r>
    </w:p>
    <w:p w14:paraId="54384486" w14:textId="4E577017"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0. </w:t>
      </w:r>
      <w:r w:rsidRPr="00817299">
        <w:rPr>
          <w:rFonts w:ascii="Times New Roman" w:hAnsi="Times New Roman" w:cs="Times New Roman"/>
        </w:rPr>
        <w:tab/>
        <w:t xml:space="preserve">Czaja CA, Stapleton AE, Yarova-Yarovaya Y, Stamm WE. Phase I trial of a </w:t>
      </w:r>
      <w:r w:rsidRPr="00817299">
        <w:rPr>
          <w:rFonts w:ascii="Times New Roman" w:hAnsi="Times New Roman" w:cs="Times New Roman"/>
          <w:i/>
          <w:iCs/>
        </w:rPr>
        <w:t>Lactobacillus crispatus</w:t>
      </w:r>
      <w:r w:rsidRPr="00817299">
        <w:rPr>
          <w:rFonts w:ascii="Times New Roman" w:hAnsi="Times New Roman" w:cs="Times New Roman"/>
        </w:rPr>
        <w:t xml:space="preserve"> vaginal suppository for prevention of recurrent urinary trac</w:t>
      </w:r>
      <w:r w:rsidR="0057400A">
        <w:rPr>
          <w:rFonts w:ascii="Times New Roman" w:hAnsi="Times New Roman" w:cs="Times New Roman"/>
        </w:rPr>
        <w:t xml:space="preserve">t infection in women. Infect Dis </w:t>
      </w:r>
      <w:proofErr w:type="spellStart"/>
      <w:r w:rsidR="0057400A">
        <w:rPr>
          <w:rFonts w:ascii="Times New Roman" w:hAnsi="Times New Roman" w:cs="Times New Roman"/>
        </w:rPr>
        <w:t>Obstet</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Gynecol</w:t>
      </w:r>
      <w:proofErr w:type="spellEnd"/>
      <w:r w:rsidR="0057400A">
        <w:rPr>
          <w:rFonts w:ascii="Times New Roman" w:hAnsi="Times New Roman" w:cs="Times New Roman"/>
        </w:rPr>
        <w:t xml:space="preserve"> 2007;</w:t>
      </w:r>
      <w:r w:rsidRPr="00817299">
        <w:rPr>
          <w:rFonts w:ascii="Times New Roman" w:hAnsi="Times New Roman" w:cs="Times New Roman"/>
        </w:rPr>
        <w:t xml:space="preserve">2007:1–8. </w:t>
      </w:r>
    </w:p>
    <w:p w14:paraId="0DA9BB66" w14:textId="327D1E48"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1. </w:t>
      </w:r>
      <w:r w:rsidRPr="00817299">
        <w:rPr>
          <w:rFonts w:ascii="Times New Roman" w:hAnsi="Times New Roman" w:cs="Times New Roman"/>
        </w:rPr>
        <w:tab/>
        <w:t>Özmen S, Turhan NO, Seckin NC. Gardnerella-associated vaginitis: comparison of three treatment modalities.</w:t>
      </w:r>
      <w:r w:rsidR="00581D83" w:rsidRPr="00817299">
        <w:rPr>
          <w:rFonts w:ascii="Times New Roman" w:hAnsi="Times New Roman" w:cs="Times New Roman"/>
        </w:rPr>
        <w:t xml:space="preserve"> Turk J Med </w:t>
      </w:r>
      <w:proofErr w:type="spellStart"/>
      <w:r w:rsidR="00581D83" w:rsidRPr="00817299">
        <w:rPr>
          <w:rFonts w:ascii="Times New Roman" w:hAnsi="Times New Roman" w:cs="Times New Roman"/>
        </w:rPr>
        <w:t>Sci</w:t>
      </w:r>
      <w:proofErr w:type="spellEnd"/>
      <w:r w:rsidRPr="00817299">
        <w:rPr>
          <w:rFonts w:ascii="Times New Roman" w:hAnsi="Times New Roman" w:cs="Times New Roman"/>
        </w:rPr>
        <w:t xml:space="preserve"> 1998;28:171–3. </w:t>
      </w:r>
    </w:p>
    <w:p w14:paraId="4386EF0D" w14:textId="5BB9EA89"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2. </w:t>
      </w:r>
      <w:r w:rsidRPr="00817299">
        <w:rPr>
          <w:rFonts w:ascii="Times New Roman" w:hAnsi="Times New Roman" w:cs="Times New Roman"/>
        </w:rPr>
        <w:tab/>
        <w:t>Pirotta M, Gunn J, Chondros P, Grover S, O’Malley P, Hurley S, et al. Effect of lactobacillus in preventing post-antibiotic vulvovaginal candidiasis: a r</w:t>
      </w:r>
      <w:r w:rsidR="0057400A">
        <w:rPr>
          <w:rFonts w:ascii="Times New Roman" w:hAnsi="Times New Roman" w:cs="Times New Roman"/>
        </w:rPr>
        <w:t>andomised controlled trial. BMJ 2004;329</w:t>
      </w:r>
      <w:r w:rsidRPr="00817299">
        <w:rPr>
          <w:rFonts w:ascii="Times New Roman" w:hAnsi="Times New Roman" w:cs="Times New Roman"/>
        </w:rPr>
        <w:t xml:space="preserve">:548. </w:t>
      </w:r>
    </w:p>
    <w:p w14:paraId="2A8DAC00" w14:textId="0D593CFF"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3. </w:t>
      </w:r>
      <w:r w:rsidRPr="00817299">
        <w:rPr>
          <w:rFonts w:ascii="Times New Roman" w:hAnsi="Times New Roman" w:cs="Times New Roman"/>
        </w:rPr>
        <w:tab/>
      </w:r>
      <w:r w:rsidR="00581D83" w:rsidRPr="00817299">
        <w:rPr>
          <w:rFonts w:ascii="Times New Roman" w:hAnsi="Times New Roman" w:cs="Times New Roman"/>
        </w:rPr>
        <w:t>Di Pierro F, Catacchio V, Candidi C, Zerbinati N, Alfonso R. Rhatany-based preparation in vulvovaginit</w:t>
      </w:r>
      <w:r w:rsidR="0057400A">
        <w:rPr>
          <w:rFonts w:ascii="Times New Roman" w:hAnsi="Times New Roman" w:cs="Times New Roman"/>
        </w:rPr>
        <w:t xml:space="preserve">is and vaginosis. </w:t>
      </w:r>
      <w:proofErr w:type="spellStart"/>
      <w:r w:rsidR="0057400A">
        <w:rPr>
          <w:rFonts w:ascii="Times New Roman" w:hAnsi="Times New Roman" w:cs="Times New Roman"/>
        </w:rPr>
        <w:t>Gazz</w:t>
      </w:r>
      <w:proofErr w:type="spellEnd"/>
      <w:r w:rsidR="0057400A">
        <w:rPr>
          <w:rFonts w:ascii="Times New Roman" w:hAnsi="Times New Roman" w:cs="Times New Roman"/>
        </w:rPr>
        <w:t xml:space="preserve"> Med Ital</w:t>
      </w:r>
      <w:r w:rsidR="00581D83" w:rsidRPr="00817299">
        <w:rPr>
          <w:rFonts w:ascii="Times New Roman" w:hAnsi="Times New Roman" w:cs="Times New Roman"/>
        </w:rPr>
        <w:t xml:space="preserve"> 2009;168:338–46.</w:t>
      </w:r>
    </w:p>
    <w:p w14:paraId="180C5385" w14:textId="25C60973"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4. </w:t>
      </w:r>
      <w:r w:rsidRPr="00817299">
        <w:rPr>
          <w:rFonts w:ascii="Times New Roman" w:hAnsi="Times New Roman" w:cs="Times New Roman"/>
        </w:rPr>
        <w:tab/>
        <w:t>Witt A, Kaufmann U, Bitschnau M, Tempfer C, Özbal A, Haytouglu E, et al. Monthly itraconazole versus classic homeopathy for the treatment of recurrent vulvovaginal candidiasis: a randomised trial: Monthly itraconazole versus classic homeopat</w:t>
      </w:r>
      <w:r w:rsidR="0057400A">
        <w:rPr>
          <w:rFonts w:ascii="Times New Roman" w:hAnsi="Times New Roman" w:cs="Times New Roman"/>
        </w:rPr>
        <w:t>hy for treatment of RVVC. BJOG 2009;116</w:t>
      </w:r>
      <w:r w:rsidRPr="00817299">
        <w:rPr>
          <w:rFonts w:ascii="Times New Roman" w:hAnsi="Times New Roman" w:cs="Times New Roman"/>
        </w:rPr>
        <w:t xml:space="preserve">:1499–505. </w:t>
      </w:r>
    </w:p>
    <w:p w14:paraId="2BECCECA" w14:textId="1EB39CD4"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5. </w:t>
      </w:r>
      <w:r w:rsidRPr="00817299">
        <w:rPr>
          <w:rFonts w:ascii="Times New Roman" w:hAnsi="Times New Roman" w:cs="Times New Roman"/>
        </w:rPr>
        <w:tab/>
        <w:t>Vicariotto F, Del Piano M, Mogna L, Mogna G. Effectiveness of the association of 2 probiotic strains formulated in a slow release vaginal product, in women affected by vulvovaginal candidi</w:t>
      </w:r>
      <w:r w:rsidR="0057400A">
        <w:rPr>
          <w:rFonts w:ascii="Times New Roman" w:hAnsi="Times New Roman" w:cs="Times New Roman"/>
        </w:rPr>
        <w:t xml:space="preserve">asis: a pilot study. J </w:t>
      </w:r>
      <w:proofErr w:type="spellStart"/>
      <w:r w:rsidR="0057400A">
        <w:rPr>
          <w:rFonts w:ascii="Times New Roman" w:hAnsi="Times New Roman" w:cs="Times New Roman"/>
        </w:rPr>
        <w:t>Clin</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Gastroenterol</w:t>
      </w:r>
      <w:proofErr w:type="spellEnd"/>
      <w:r w:rsidR="0057400A">
        <w:rPr>
          <w:rFonts w:ascii="Times New Roman" w:hAnsi="Times New Roman" w:cs="Times New Roman"/>
        </w:rPr>
        <w:t xml:space="preserve"> 2012</w:t>
      </w:r>
      <w:r w:rsidRPr="00817299">
        <w:rPr>
          <w:rFonts w:ascii="Times New Roman" w:hAnsi="Times New Roman" w:cs="Times New Roman"/>
        </w:rPr>
        <w:t xml:space="preserve">;46:S73–80. </w:t>
      </w:r>
    </w:p>
    <w:p w14:paraId="36C5DB13" w14:textId="0A1C74A0"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6. </w:t>
      </w:r>
      <w:r w:rsidRPr="00817299">
        <w:rPr>
          <w:rFonts w:ascii="Times New Roman" w:hAnsi="Times New Roman" w:cs="Times New Roman"/>
        </w:rPr>
        <w:tab/>
        <w:t xml:space="preserve">De Seta F, Parazzini F, De Leo R, Banco R, Maso GP, De Santo D, et al. </w:t>
      </w:r>
      <w:r w:rsidRPr="00817299">
        <w:rPr>
          <w:rFonts w:ascii="Times New Roman" w:hAnsi="Times New Roman" w:cs="Times New Roman"/>
          <w:i/>
          <w:iCs/>
        </w:rPr>
        <w:t>Lactobacillus plantarum</w:t>
      </w:r>
      <w:r w:rsidRPr="00817299">
        <w:rPr>
          <w:rFonts w:ascii="Times New Roman" w:hAnsi="Times New Roman" w:cs="Times New Roman"/>
        </w:rPr>
        <w:t xml:space="preserve"> P17630 for preventing </w:t>
      </w:r>
      <w:r w:rsidRPr="00817299">
        <w:rPr>
          <w:rFonts w:ascii="Times New Roman" w:hAnsi="Times New Roman" w:cs="Times New Roman"/>
          <w:i/>
          <w:iCs/>
        </w:rPr>
        <w:t>Candida</w:t>
      </w:r>
      <w:r w:rsidRPr="00817299">
        <w:rPr>
          <w:rFonts w:ascii="Times New Roman" w:hAnsi="Times New Roman" w:cs="Times New Roman"/>
        </w:rPr>
        <w:t xml:space="preserve"> vaginitis recurrence: a retrospec</w:t>
      </w:r>
      <w:r w:rsidR="0057400A">
        <w:rPr>
          <w:rFonts w:ascii="Times New Roman" w:hAnsi="Times New Roman" w:cs="Times New Roman"/>
        </w:rPr>
        <w:t xml:space="preserve">tive comparative study. </w:t>
      </w:r>
      <w:proofErr w:type="spellStart"/>
      <w:r w:rsidR="0057400A">
        <w:rPr>
          <w:rFonts w:ascii="Times New Roman" w:hAnsi="Times New Roman" w:cs="Times New Roman"/>
        </w:rPr>
        <w:t>Eur</w:t>
      </w:r>
      <w:proofErr w:type="spellEnd"/>
      <w:r w:rsidR="0057400A">
        <w:rPr>
          <w:rFonts w:ascii="Times New Roman" w:hAnsi="Times New Roman" w:cs="Times New Roman"/>
        </w:rPr>
        <w:t xml:space="preserve"> J </w:t>
      </w:r>
      <w:proofErr w:type="spellStart"/>
      <w:r w:rsidR="0057400A">
        <w:rPr>
          <w:rFonts w:ascii="Times New Roman" w:hAnsi="Times New Roman" w:cs="Times New Roman"/>
        </w:rPr>
        <w:t>Obstet</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Gynecol</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Reprod</w:t>
      </w:r>
      <w:proofErr w:type="spellEnd"/>
      <w:r w:rsidR="0057400A">
        <w:rPr>
          <w:rFonts w:ascii="Times New Roman" w:hAnsi="Times New Roman" w:cs="Times New Roman"/>
        </w:rPr>
        <w:t xml:space="preserve"> </w:t>
      </w:r>
      <w:proofErr w:type="spellStart"/>
      <w:r w:rsidR="0057400A">
        <w:rPr>
          <w:rFonts w:ascii="Times New Roman" w:hAnsi="Times New Roman" w:cs="Times New Roman"/>
        </w:rPr>
        <w:t>Biol</w:t>
      </w:r>
      <w:proofErr w:type="spellEnd"/>
      <w:r w:rsidR="0057400A">
        <w:rPr>
          <w:rFonts w:ascii="Times New Roman" w:hAnsi="Times New Roman" w:cs="Times New Roman"/>
        </w:rPr>
        <w:t xml:space="preserve"> 2014</w:t>
      </w:r>
      <w:r w:rsidRPr="00817299">
        <w:rPr>
          <w:rFonts w:ascii="Times New Roman" w:hAnsi="Times New Roman" w:cs="Times New Roman"/>
        </w:rPr>
        <w:t xml:space="preserve">;182:136–9. </w:t>
      </w:r>
    </w:p>
    <w:p w14:paraId="5F722A83" w14:textId="510B7C58"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7. </w:t>
      </w:r>
      <w:r w:rsidRPr="00817299">
        <w:rPr>
          <w:rFonts w:ascii="Times New Roman" w:hAnsi="Times New Roman" w:cs="Times New Roman"/>
        </w:rPr>
        <w:tab/>
        <w:t xml:space="preserve">Donders G, Neven P, Moegele M, Lintermans A, Bellen G, Prasauskas V, et al. Ultra-low-dose estriol and </w:t>
      </w:r>
      <w:r w:rsidRPr="00817299">
        <w:rPr>
          <w:rFonts w:ascii="Times New Roman" w:hAnsi="Times New Roman" w:cs="Times New Roman"/>
          <w:i/>
          <w:iCs/>
        </w:rPr>
        <w:t>Lactobacillus acidophilus</w:t>
      </w:r>
      <w:r w:rsidRPr="00817299">
        <w:rPr>
          <w:rFonts w:ascii="Times New Roman" w:hAnsi="Times New Roman" w:cs="Times New Roman"/>
        </w:rPr>
        <w:t xml:space="preserve"> vaginal tablets (Gynoflor®) for vaginal atrophy in postmenopausal breast cancer patients on aromatase inhibitors: pharmacokinetic, safety, and efficacy phase I clinical st</w:t>
      </w:r>
      <w:r w:rsidR="0016150B">
        <w:rPr>
          <w:rFonts w:ascii="Times New Roman" w:hAnsi="Times New Roman" w:cs="Times New Roman"/>
        </w:rPr>
        <w:t>udy. Breast Cancer Res Treat 2014;145</w:t>
      </w:r>
      <w:r w:rsidRPr="00817299">
        <w:rPr>
          <w:rFonts w:ascii="Times New Roman" w:hAnsi="Times New Roman" w:cs="Times New Roman"/>
        </w:rPr>
        <w:t xml:space="preserve">:371–9. </w:t>
      </w:r>
    </w:p>
    <w:p w14:paraId="39D5CFC9" w14:textId="7BBD0441"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38. </w:t>
      </w:r>
      <w:r w:rsidRPr="00817299">
        <w:rPr>
          <w:rFonts w:ascii="Times New Roman" w:hAnsi="Times New Roman" w:cs="Times New Roman"/>
        </w:rPr>
        <w:tab/>
        <w:t>Donders G, Bellen G, Neven P, Grob P, Prasauskas V, Buchholz S, et al. Effect of ultra-low-dose estriol and lactobacilli vaginal tablets (Gynoflor®) on inflammatory and infectious markers of the vaginal ecosystem in postmenopausal women with breast cancer on aromatase</w:t>
      </w:r>
      <w:r w:rsidR="0016150B">
        <w:rPr>
          <w:rFonts w:ascii="Times New Roman" w:hAnsi="Times New Roman" w:cs="Times New Roman"/>
        </w:rPr>
        <w:t xml:space="preserve"> inhibitors. </w:t>
      </w:r>
      <w:proofErr w:type="spellStart"/>
      <w:r w:rsidR="0016150B">
        <w:rPr>
          <w:rFonts w:ascii="Times New Roman" w:hAnsi="Times New Roman" w:cs="Times New Roman"/>
        </w:rPr>
        <w:t>Eur</w:t>
      </w:r>
      <w:proofErr w:type="spellEnd"/>
      <w:r w:rsidR="0016150B">
        <w:rPr>
          <w:rFonts w:ascii="Times New Roman" w:hAnsi="Times New Roman" w:cs="Times New Roman"/>
        </w:rPr>
        <w:t xml:space="preserve"> J </w:t>
      </w:r>
      <w:proofErr w:type="spellStart"/>
      <w:r w:rsidR="0016150B">
        <w:rPr>
          <w:rFonts w:ascii="Times New Roman" w:hAnsi="Times New Roman" w:cs="Times New Roman"/>
        </w:rPr>
        <w:t>Clin</w:t>
      </w:r>
      <w:proofErr w:type="spellEnd"/>
      <w:r w:rsidR="0016150B">
        <w:rPr>
          <w:rFonts w:ascii="Times New Roman" w:hAnsi="Times New Roman" w:cs="Times New Roman"/>
        </w:rPr>
        <w:t xml:space="preserve"> </w:t>
      </w:r>
      <w:proofErr w:type="spellStart"/>
      <w:r w:rsidR="0016150B">
        <w:rPr>
          <w:rFonts w:ascii="Times New Roman" w:hAnsi="Times New Roman" w:cs="Times New Roman"/>
        </w:rPr>
        <w:t>Microbiol</w:t>
      </w:r>
      <w:proofErr w:type="spellEnd"/>
      <w:r w:rsidR="0016150B">
        <w:rPr>
          <w:rFonts w:ascii="Times New Roman" w:hAnsi="Times New Roman" w:cs="Times New Roman"/>
        </w:rPr>
        <w:t xml:space="preserve"> Infect Dis 2015;34</w:t>
      </w:r>
      <w:r w:rsidRPr="00817299">
        <w:rPr>
          <w:rFonts w:ascii="Times New Roman" w:hAnsi="Times New Roman" w:cs="Times New Roman"/>
        </w:rPr>
        <w:t xml:space="preserve">:2023–8. </w:t>
      </w:r>
    </w:p>
    <w:p w14:paraId="5A9136F2" w14:textId="5CE9A1A7"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lastRenderedPageBreak/>
        <w:t xml:space="preserve">39. </w:t>
      </w:r>
      <w:r w:rsidRPr="00817299">
        <w:rPr>
          <w:rFonts w:ascii="Times New Roman" w:hAnsi="Times New Roman" w:cs="Times New Roman"/>
        </w:rPr>
        <w:tab/>
        <w:t>Pendharkar S, Brandsborg E, Hammarström L, Marcotte H, Larsson P-G. Vaginal colonisation by probiotic lactobacilli and clinical outcome in women conventionally treated for bacterial vaginosis and</w:t>
      </w:r>
      <w:r w:rsidR="00C64DE8">
        <w:rPr>
          <w:rFonts w:ascii="Times New Roman" w:hAnsi="Times New Roman" w:cs="Times New Roman"/>
        </w:rPr>
        <w:t xml:space="preserve"> yeast infection. BMC Infect Dis 2015</w:t>
      </w:r>
      <w:r w:rsidR="00CC0B0C">
        <w:rPr>
          <w:rFonts w:ascii="Times New Roman" w:hAnsi="Times New Roman" w:cs="Times New Roman"/>
        </w:rPr>
        <w:t>;15:255</w:t>
      </w:r>
      <w:r w:rsidRPr="00817299">
        <w:rPr>
          <w:rFonts w:ascii="Times New Roman" w:hAnsi="Times New Roman" w:cs="Times New Roman"/>
        </w:rPr>
        <w:t xml:space="preserve">. </w:t>
      </w:r>
    </w:p>
    <w:p w14:paraId="0FF5D575" w14:textId="4013C51A"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0. </w:t>
      </w:r>
      <w:r w:rsidRPr="00817299">
        <w:rPr>
          <w:rFonts w:ascii="Times New Roman" w:hAnsi="Times New Roman" w:cs="Times New Roman"/>
        </w:rPr>
        <w:tab/>
        <w:t xml:space="preserve">Kovachev SM, Vatcheva-Dobrevska RS. Local probiotic therapy for vaginal </w:t>
      </w:r>
      <w:r w:rsidRPr="00817299">
        <w:rPr>
          <w:rFonts w:ascii="Times New Roman" w:hAnsi="Times New Roman" w:cs="Times New Roman"/>
          <w:i/>
          <w:iCs/>
        </w:rPr>
        <w:t>Candida albicans</w:t>
      </w:r>
      <w:r w:rsidR="00CC0B0C">
        <w:rPr>
          <w:rFonts w:ascii="Times New Roman" w:hAnsi="Times New Roman" w:cs="Times New Roman"/>
        </w:rPr>
        <w:t xml:space="preserve"> infections. </w:t>
      </w:r>
      <w:proofErr w:type="spellStart"/>
      <w:r w:rsidR="00CC0B0C">
        <w:rPr>
          <w:rFonts w:ascii="Times New Roman" w:hAnsi="Times New Roman" w:cs="Times New Roman"/>
        </w:rPr>
        <w:t>Probiot</w:t>
      </w:r>
      <w:proofErr w:type="spellEnd"/>
      <w:r w:rsidR="00CC0B0C">
        <w:rPr>
          <w:rFonts w:ascii="Times New Roman" w:hAnsi="Times New Roman" w:cs="Times New Roman"/>
        </w:rPr>
        <w:t xml:space="preserve"> </w:t>
      </w:r>
      <w:proofErr w:type="spellStart"/>
      <w:r w:rsidR="00CC0B0C">
        <w:rPr>
          <w:rFonts w:ascii="Times New Roman" w:hAnsi="Times New Roman" w:cs="Times New Roman"/>
        </w:rPr>
        <w:t>Antimicro</w:t>
      </w:r>
      <w:proofErr w:type="spellEnd"/>
      <w:r w:rsidR="00CC0B0C">
        <w:rPr>
          <w:rFonts w:ascii="Times New Roman" w:hAnsi="Times New Roman" w:cs="Times New Roman"/>
        </w:rPr>
        <w:t xml:space="preserve"> </w:t>
      </w:r>
      <w:proofErr w:type="spellStart"/>
      <w:r w:rsidR="00CC0B0C">
        <w:rPr>
          <w:rFonts w:ascii="Times New Roman" w:hAnsi="Times New Roman" w:cs="Times New Roman"/>
        </w:rPr>
        <w:t>Prot</w:t>
      </w:r>
      <w:proofErr w:type="spellEnd"/>
      <w:r w:rsidR="00CC0B0C">
        <w:rPr>
          <w:rFonts w:ascii="Times New Roman" w:hAnsi="Times New Roman" w:cs="Times New Roman"/>
        </w:rPr>
        <w:t xml:space="preserve"> 2015;7</w:t>
      </w:r>
      <w:r w:rsidRPr="00817299">
        <w:rPr>
          <w:rFonts w:ascii="Times New Roman" w:hAnsi="Times New Roman" w:cs="Times New Roman"/>
        </w:rPr>
        <w:t xml:space="preserve">:38–44. </w:t>
      </w:r>
    </w:p>
    <w:p w14:paraId="650AA06D" w14:textId="72D047E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1. </w:t>
      </w:r>
      <w:r w:rsidRPr="00817299">
        <w:rPr>
          <w:rFonts w:ascii="Times New Roman" w:hAnsi="Times New Roman" w:cs="Times New Roman"/>
        </w:rPr>
        <w:tab/>
        <w:t>Murina F, Vicariotto F, Di Francesco S. Thymol, eugenol and lactobacilli in a medical device for the treatment of bacterial vaginosis and vulvovagi</w:t>
      </w:r>
      <w:r w:rsidR="00D3323F">
        <w:rPr>
          <w:rFonts w:ascii="Times New Roman" w:hAnsi="Times New Roman" w:cs="Times New Roman"/>
        </w:rPr>
        <w:t xml:space="preserve">nal candidiasis. New </w:t>
      </w:r>
      <w:proofErr w:type="spellStart"/>
      <w:r w:rsidR="00D3323F">
        <w:rPr>
          <w:rFonts w:ascii="Times New Roman" w:hAnsi="Times New Roman" w:cs="Times New Roman"/>
        </w:rPr>
        <w:t>Microbiol</w:t>
      </w:r>
      <w:proofErr w:type="spellEnd"/>
      <w:r w:rsidR="00D3323F">
        <w:rPr>
          <w:rFonts w:ascii="Times New Roman" w:hAnsi="Times New Roman" w:cs="Times New Roman"/>
        </w:rPr>
        <w:t xml:space="preserve"> 2018;41</w:t>
      </w:r>
      <w:r w:rsidRPr="00817299">
        <w:rPr>
          <w:rFonts w:ascii="Times New Roman" w:hAnsi="Times New Roman" w:cs="Times New Roman"/>
        </w:rPr>
        <w:t xml:space="preserve">:220–4. </w:t>
      </w:r>
    </w:p>
    <w:p w14:paraId="63B954E8" w14:textId="6782F633"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2. </w:t>
      </w:r>
      <w:r w:rsidRPr="00817299">
        <w:rPr>
          <w:rFonts w:ascii="Times New Roman" w:hAnsi="Times New Roman" w:cs="Times New Roman"/>
        </w:rPr>
        <w:tab/>
        <w:t xml:space="preserve">Gardiner GE, Heinemann C, Bruce AW, Beuerman D, Reid G. Persistence of </w:t>
      </w:r>
      <w:r w:rsidRPr="00817299">
        <w:rPr>
          <w:rFonts w:ascii="Times New Roman" w:hAnsi="Times New Roman" w:cs="Times New Roman"/>
          <w:i/>
          <w:iCs/>
        </w:rPr>
        <w:t>Lactobacillus fermentum</w:t>
      </w:r>
      <w:r w:rsidRPr="00817299">
        <w:rPr>
          <w:rFonts w:ascii="Times New Roman" w:hAnsi="Times New Roman" w:cs="Times New Roman"/>
        </w:rPr>
        <w:t xml:space="preserve"> RC-14 and </w:t>
      </w:r>
      <w:r w:rsidRPr="00817299">
        <w:rPr>
          <w:rFonts w:ascii="Times New Roman" w:hAnsi="Times New Roman" w:cs="Times New Roman"/>
          <w:i/>
          <w:iCs/>
        </w:rPr>
        <w:t>Lactobacillus rhamnosus</w:t>
      </w:r>
      <w:r w:rsidRPr="00817299">
        <w:rPr>
          <w:rFonts w:ascii="Times New Roman" w:hAnsi="Times New Roman" w:cs="Times New Roman"/>
        </w:rPr>
        <w:t xml:space="preserve"> GR-1 but not </w:t>
      </w:r>
      <w:r w:rsidRPr="00817299">
        <w:rPr>
          <w:rFonts w:ascii="Times New Roman" w:hAnsi="Times New Roman" w:cs="Times New Roman"/>
          <w:i/>
          <w:iCs/>
        </w:rPr>
        <w:t>L. rhamnosus</w:t>
      </w:r>
      <w:r w:rsidRPr="00817299">
        <w:rPr>
          <w:rFonts w:ascii="Times New Roman" w:hAnsi="Times New Roman" w:cs="Times New Roman"/>
        </w:rPr>
        <w:t xml:space="preserve"> GG in the human vagina as demonstrated by randomly amplifie</w:t>
      </w:r>
      <w:r w:rsidR="00D3323F">
        <w:rPr>
          <w:rFonts w:ascii="Times New Roman" w:hAnsi="Times New Roman" w:cs="Times New Roman"/>
        </w:rPr>
        <w:t xml:space="preserve">d polymorphic DNA. </w:t>
      </w:r>
      <w:proofErr w:type="spellStart"/>
      <w:r w:rsidR="00D3323F">
        <w:rPr>
          <w:rFonts w:ascii="Times New Roman" w:hAnsi="Times New Roman" w:cs="Times New Roman"/>
        </w:rPr>
        <w:t>Clin</w:t>
      </w:r>
      <w:proofErr w:type="spellEnd"/>
      <w:r w:rsidR="00D3323F">
        <w:rPr>
          <w:rFonts w:ascii="Times New Roman" w:hAnsi="Times New Roman" w:cs="Times New Roman"/>
        </w:rPr>
        <w:t xml:space="preserve"> Vaccine </w:t>
      </w:r>
      <w:proofErr w:type="spellStart"/>
      <w:r w:rsidR="00D3323F">
        <w:rPr>
          <w:rFonts w:ascii="Times New Roman" w:hAnsi="Times New Roman" w:cs="Times New Roman"/>
        </w:rPr>
        <w:t>Immunol</w:t>
      </w:r>
      <w:proofErr w:type="spellEnd"/>
      <w:r w:rsidR="00D3323F">
        <w:rPr>
          <w:rFonts w:ascii="Times New Roman" w:hAnsi="Times New Roman" w:cs="Times New Roman"/>
        </w:rPr>
        <w:t xml:space="preserve"> 2002;9</w:t>
      </w:r>
      <w:r w:rsidRPr="00817299">
        <w:rPr>
          <w:rFonts w:ascii="Times New Roman" w:hAnsi="Times New Roman" w:cs="Times New Roman"/>
        </w:rPr>
        <w:t xml:space="preserve">:92–6. </w:t>
      </w:r>
    </w:p>
    <w:p w14:paraId="57FB23EB" w14:textId="3918BCAB"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3. </w:t>
      </w:r>
      <w:r w:rsidRPr="00817299">
        <w:rPr>
          <w:rFonts w:ascii="Times New Roman" w:hAnsi="Times New Roman" w:cs="Times New Roman"/>
        </w:rPr>
        <w:tab/>
        <w:t xml:space="preserve">Antonio MAD, Hillier SL. DNA fingerprinting of </w:t>
      </w:r>
      <w:r w:rsidRPr="00817299">
        <w:rPr>
          <w:rFonts w:ascii="Times New Roman" w:hAnsi="Times New Roman" w:cs="Times New Roman"/>
          <w:i/>
          <w:iCs/>
        </w:rPr>
        <w:t>Lactobacillus crispatus</w:t>
      </w:r>
      <w:r w:rsidRPr="00817299">
        <w:rPr>
          <w:rFonts w:ascii="Times New Roman" w:hAnsi="Times New Roman" w:cs="Times New Roman"/>
        </w:rPr>
        <w:t xml:space="preserve"> strain CTV-05 by repetitive element sequence-based PCR analysis in a pilot study of v</w:t>
      </w:r>
      <w:r w:rsidR="00D3323F">
        <w:rPr>
          <w:rFonts w:ascii="Times New Roman" w:hAnsi="Times New Roman" w:cs="Times New Roman"/>
        </w:rPr>
        <w:t xml:space="preserve">aginal colonization. J </w:t>
      </w:r>
      <w:proofErr w:type="spellStart"/>
      <w:r w:rsidR="00D3323F">
        <w:rPr>
          <w:rFonts w:ascii="Times New Roman" w:hAnsi="Times New Roman" w:cs="Times New Roman"/>
        </w:rPr>
        <w:t>Clin</w:t>
      </w:r>
      <w:proofErr w:type="spellEnd"/>
      <w:r w:rsidR="00D3323F">
        <w:rPr>
          <w:rFonts w:ascii="Times New Roman" w:hAnsi="Times New Roman" w:cs="Times New Roman"/>
        </w:rPr>
        <w:t xml:space="preserve"> </w:t>
      </w:r>
      <w:proofErr w:type="spellStart"/>
      <w:r w:rsidR="00D3323F">
        <w:rPr>
          <w:rFonts w:ascii="Times New Roman" w:hAnsi="Times New Roman" w:cs="Times New Roman"/>
        </w:rPr>
        <w:t>Microbiol</w:t>
      </w:r>
      <w:proofErr w:type="spellEnd"/>
      <w:r w:rsidR="00D3323F">
        <w:rPr>
          <w:rFonts w:ascii="Times New Roman" w:hAnsi="Times New Roman" w:cs="Times New Roman"/>
        </w:rPr>
        <w:t xml:space="preserve"> 2003;41</w:t>
      </w:r>
      <w:r w:rsidRPr="00817299">
        <w:rPr>
          <w:rFonts w:ascii="Times New Roman" w:hAnsi="Times New Roman" w:cs="Times New Roman"/>
        </w:rPr>
        <w:t xml:space="preserve">:1881–7. </w:t>
      </w:r>
    </w:p>
    <w:p w14:paraId="589DCDD4" w14:textId="5FA98D11"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4. </w:t>
      </w:r>
      <w:r w:rsidRPr="00817299">
        <w:rPr>
          <w:rFonts w:ascii="Times New Roman" w:hAnsi="Times New Roman" w:cs="Times New Roman"/>
        </w:rPr>
        <w:tab/>
        <w:t>Burton JP, Cadieux PA, Reid G. Improved understanding of the bacterial vaginal microbiota of women before and after prob</w:t>
      </w:r>
      <w:r w:rsidR="00D3323F">
        <w:rPr>
          <w:rFonts w:ascii="Times New Roman" w:hAnsi="Times New Roman" w:cs="Times New Roman"/>
        </w:rPr>
        <w:t xml:space="preserve">iotic instillation. </w:t>
      </w:r>
      <w:proofErr w:type="spellStart"/>
      <w:r w:rsidR="00D3323F">
        <w:rPr>
          <w:rFonts w:ascii="Times New Roman" w:hAnsi="Times New Roman" w:cs="Times New Roman"/>
        </w:rPr>
        <w:t>Appl</w:t>
      </w:r>
      <w:proofErr w:type="spellEnd"/>
      <w:r w:rsidR="00D3323F">
        <w:rPr>
          <w:rFonts w:ascii="Times New Roman" w:hAnsi="Times New Roman" w:cs="Times New Roman"/>
        </w:rPr>
        <w:t xml:space="preserve"> Environ </w:t>
      </w:r>
      <w:proofErr w:type="spellStart"/>
      <w:r w:rsidR="00D3323F">
        <w:rPr>
          <w:rFonts w:ascii="Times New Roman" w:hAnsi="Times New Roman" w:cs="Times New Roman"/>
        </w:rPr>
        <w:t>Microbiol</w:t>
      </w:r>
      <w:proofErr w:type="spellEnd"/>
      <w:r w:rsidR="00D3323F">
        <w:rPr>
          <w:rFonts w:ascii="Times New Roman" w:hAnsi="Times New Roman" w:cs="Times New Roman"/>
        </w:rPr>
        <w:t xml:space="preserve"> 2003;69</w:t>
      </w:r>
      <w:r w:rsidRPr="00817299">
        <w:rPr>
          <w:rFonts w:ascii="Times New Roman" w:hAnsi="Times New Roman" w:cs="Times New Roman"/>
        </w:rPr>
        <w:t xml:space="preserve">:97–101. </w:t>
      </w:r>
    </w:p>
    <w:p w14:paraId="38EE2797" w14:textId="6F16209F"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5. </w:t>
      </w:r>
      <w:r w:rsidRPr="00817299">
        <w:rPr>
          <w:rFonts w:ascii="Times New Roman" w:hAnsi="Times New Roman" w:cs="Times New Roman"/>
        </w:rPr>
        <w:tab/>
        <w:t xml:space="preserve">Antonio MAD, Meyn LA, Murray PJ, Busse B, Hillier SL. Vaginal colonization by probiotic </w:t>
      </w:r>
      <w:r w:rsidRPr="00817299">
        <w:rPr>
          <w:rFonts w:ascii="Times New Roman" w:hAnsi="Times New Roman" w:cs="Times New Roman"/>
          <w:i/>
          <w:iCs/>
        </w:rPr>
        <w:t>Lactobacillus crispatus</w:t>
      </w:r>
      <w:r w:rsidRPr="00817299">
        <w:rPr>
          <w:rFonts w:ascii="Times New Roman" w:hAnsi="Times New Roman" w:cs="Times New Roman"/>
        </w:rPr>
        <w:t xml:space="preserve"> CTV‐05 is decreased by sexual activity a</w:t>
      </w:r>
      <w:r w:rsidR="00D3323F">
        <w:rPr>
          <w:rFonts w:ascii="Times New Roman" w:hAnsi="Times New Roman" w:cs="Times New Roman"/>
        </w:rPr>
        <w:t>nd endogenous lactobacilli. J Infect Dis 2009;199</w:t>
      </w:r>
      <w:r w:rsidRPr="00817299">
        <w:rPr>
          <w:rFonts w:ascii="Times New Roman" w:hAnsi="Times New Roman" w:cs="Times New Roman"/>
        </w:rPr>
        <w:t xml:space="preserve">:1506–13. </w:t>
      </w:r>
    </w:p>
    <w:p w14:paraId="2371A313" w14:textId="159299B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6. </w:t>
      </w:r>
      <w:r w:rsidRPr="00817299">
        <w:rPr>
          <w:rFonts w:ascii="Times New Roman" w:hAnsi="Times New Roman" w:cs="Times New Roman"/>
        </w:rPr>
        <w:tab/>
        <w:t>Ehrström S, Daroczy K, Rylander E, Samuelsson C, Johannesson U, Anzén B, et al. Lactic acid bacteria colonization and clinical outcome after probiotic supplementation in conventionally treated bacterial vaginosis and vulvova</w:t>
      </w:r>
      <w:r w:rsidR="00D3323F">
        <w:rPr>
          <w:rFonts w:ascii="Times New Roman" w:hAnsi="Times New Roman" w:cs="Times New Roman"/>
        </w:rPr>
        <w:t>ginal candidiasis. Microbes Infect 2010;12</w:t>
      </w:r>
      <w:r w:rsidRPr="00817299">
        <w:rPr>
          <w:rFonts w:ascii="Times New Roman" w:hAnsi="Times New Roman" w:cs="Times New Roman"/>
        </w:rPr>
        <w:t xml:space="preserve">:691–9. </w:t>
      </w:r>
    </w:p>
    <w:p w14:paraId="5989D3DC" w14:textId="17FE4D04"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7. </w:t>
      </w:r>
      <w:r w:rsidRPr="00817299">
        <w:rPr>
          <w:rFonts w:ascii="Times New Roman" w:hAnsi="Times New Roman" w:cs="Times New Roman"/>
        </w:rPr>
        <w:tab/>
        <w:t xml:space="preserve">Hemmerling A, Harrison W, Schroeder A, Park J, Korn A, Shiboski S, et al. Phase 2a study assessing colonization efficiency, safety, and acceptability of </w:t>
      </w:r>
      <w:r w:rsidRPr="00817299">
        <w:rPr>
          <w:rFonts w:ascii="Times New Roman" w:hAnsi="Times New Roman" w:cs="Times New Roman"/>
          <w:i/>
          <w:iCs/>
        </w:rPr>
        <w:t>Lactobacillus crispatus</w:t>
      </w:r>
      <w:r w:rsidRPr="00817299">
        <w:rPr>
          <w:rFonts w:ascii="Times New Roman" w:hAnsi="Times New Roman" w:cs="Times New Roman"/>
        </w:rPr>
        <w:t xml:space="preserve"> CTV-05 in women wi</w:t>
      </w:r>
      <w:r w:rsidR="00D3323F">
        <w:rPr>
          <w:rFonts w:ascii="Times New Roman" w:hAnsi="Times New Roman" w:cs="Times New Roman"/>
        </w:rPr>
        <w:t xml:space="preserve">th bacterial vaginosis: Sex </w:t>
      </w:r>
      <w:proofErr w:type="spellStart"/>
      <w:r w:rsidR="00D3323F">
        <w:rPr>
          <w:rFonts w:ascii="Times New Roman" w:hAnsi="Times New Roman" w:cs="Times New Roman"/>
        </w:rPr>
        <w:t>Transm</w:t>
      </w:r>
      <w:proofErr w:type="spellEnd"/>
      <w:r w:rsidR="00D3323F">
        <w:rPr>
          <w:rFonts w:ascii="Times New Roman" w:hAnsi="Times New Roman" w:cs="Times New Roman"/>
        </w:rPr>
        <w:t xml:space="preserve"> Dis 2010;37</w:t>
      </w:r>
      <w:r w:rsidRPr="00817299">
        <w:rPr>
          <w:rFonts w:ascii="Times New Roman" w:hAnsi="Times New Roman" w:cs="Times New Roman"/>
        </w:rPr>
        <w:t xml:space="preserve">:745–50. </w:t>
      </w:r>
    </w:p>
    <w:p w14:paraId="17919576" w14:textId="574CE279"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8. </w:t>
      </w:r>
      <w:r w:rsidRPr="00817299">
        <w:rPr>
          <w:rFonts w:ascii="Times New Roman" w:hAnsi="Times New Roman" w:cs="Times New Roman"/>
        </w:rPr>
        <w:tab/>
        <w:t xml:space="preserve">Ngugi BM, Hemmerling A, Bukusi EA, Kikuvi G, Gikunju J, Shiboski S, et al. Effects of bacterial vaginosis-associated bacteria and sexual intercourse on vaginal colonization with the probiotic </w:t>
      </w:r>
      <w:r w:rsidRPr="00817299">
        <w:rPr>
          <w:rFonts w:ascii="Times New Roman" w:hAnsi="Times New Roman" w:cs="Times New Roman"/>
          <w:i/>
          <w:iCs/>
        </w:rPr>
        <w:t>Lactobacillus crispatus</w:t>
      </w:r>
      <w:r w:rsidR="00D3323F">
        <w:rPr>
          <w:rFonts w:ascii="Times New Roman" w:hAnsi="Times New Roman" w:cs="Times New Roman"/>
        </w:rPr>
        <w:t xml:space="preserve"> CTV-05. Sex </w:t>
      </w:r>
      <w:proofErr w:type="spellStart"/>
      <w:r w:rsidR="00D3323F">
        <w:rPr>
          <w:rFonts w:ascii="Times New Roman" w:hAnsi="Times New Roman" w:cs="Times New Roman"/>
        </w:rPr>
        <w:t>Transm</w:t>
      </w:r>
      <w:proofErr w:type="spellEnd"/>
      <w:r w:rsidR="00D3323F">
        <w:rPr>
          <w:rFonts w:ascii="Times New Roman" w:hAnsi="Times New Roman" w:cs="Times New Roman"/>
        </w:rPr>
        <w:t xml:space="preserve"> Dis</w:t>
      </w:r>
      <w:r w:rsidRPr="00817299">
        <w:rPr>
          <w:rFonts w:ascii="Times New Roman" w:hAnsi="Times New Roman" w:cs="Times New Roman"/>
        </w:rPr>
        <w:t xml:space="preserve"> 2</w:t>
      </w:r>
      <w:r w:rsidR="00D3323F">
        <w:rPr>
          <w:rFonts w:ascii="Times New Roman" w:hAnsi="Times New Roman" w:cs="Times New Roman"/>
        </w:rPr>
        <w:t>011;38</w:t>
      </w:r>
      <w:r w:rsidRPr="00817299">
        <w:rPr>
          <w:rFonts w:ascii="Times New Roman" w:hAnsi="Times New Roman" w:cs="Times New Roman"/>
        </w:rPr>
        <w:t xml:space="preserve">:1020–7. </w:t>
      </w:r>
    </w:p>
    <w:p w14:paraId="471F90FB" w14:textId="151A0588"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49. </w:t>
      </w:r>
      <w:r w:rsidRPr="00817299">
        <w:rPr>
          <w:rFonts w:ascii="Times New Roman" w:hAnsi="Times New Roman" w:cs="Times New Roman"/>
        </w:rPr>
        <w:tab/>
        <w:t>Tomusiak A, Strus M, Heczko P, Adamski P, Stefański G, Mikołajczyk-Cichońska A, et al. Efficacy and safety of a vaginal medicinal product containing three strains of probiotic bacteria: a multicenter, randomized, double-blind, and placeb</w:t>
      </w:r>
      <w:r w:rsidR="00D3323F">
        <w:rPr>
          <w:rFonts w:ascii="Times New Roman" w:hAnsi="Times New Roman" w:cs="Times New Roman"/>
        </w:rPr>
        <w:t xml:space="preserve">o-controlled trial. Drug Design Dev </w:t>
      </w:r>
      <w:proofErr w:type="spellStart"/>
      <w:r w:rsidR="00D3323F">
        <w:rPr>
          <w:rFonts w:ascii="Times New Roman" w:hAnsi="Times New Roman" w:cs="Times New Roman"/>
        </w:rPr>
        <w:t>Ther</w:t>
      </w:r>
      <w:proofErr w:type="spellEnd"/>
      <w:r w:rsidR="00D3323F">
        <w:rPr>
          <w:rFonts w:ascii="Times New Roman" w:hAnsi="Times New Roman" w:cs="Times New Roman"/>
        </w:rPr>
        <w:t xml:space="preserve"> </w:t>
      </w:r>
      <w:r w:rsidRPr="00817299">
        <w:rPr>
          <w:rFonts w:ascii="Times New Roman" w:hAnsi="Times New Roman" w:cs="Times New Roman"/>
        </w:rPr>
        <w:t xml:space="preserve">2015 Sep;9:5345–54. </w:t>
      </w:r>
    </w:p>
    <w:p w14:paraId="2109C11B" w14:textId="37A684BF"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50. </w:t>
      </w:r>
      <w:r w:rsidRPr="00817299">
        <w:rPr>
          <w:rFonts w:ascii="Times New Roman" w:hAnsi="Times New Roman" w:cs="Times New Roman"/>
        </w:rPr>
        <w:tab/>
        <w:t>Dausset C, Patrier S, Gajer P, Thoral C, Lenglet Y, Cardot J-M, et al. Comparative phase I randomized open-label pilot clinical trial of Gynophilus® (Lcr regenerans®) immediate release capsules versus slow release muco-adhesive tablets. Eur J Clin M</w:t>
      </w:r>
      <w:r w:rsidR="00D3323F">
        <w:rPr>
          <w:rFonts w:ascii="Times New Roman" w:hAnsi="Times New Roman" w:cs="Times New Roman"/>
        </w:rPr>
        <w:t>icrobiol Infect Dis. 2018;37</w:t>
      </w:r>
      <w:r w:rsidRPr="00817299">
        <w:rPr>
          <w:rFonts w:ascii="Times New Roman" w:hAnsi="Times New Roman" w:cs="Times New Roman"/>
        </w:rPr>
        <w:t xml:space="preserve">:1869–80. </w:t>
      </w:r>
    </w:p>
    <w:p w14:paraId="0E41ED12" w14:textId="4ED0ED6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51. </w:t>
      </w:r>
      <w:r w:rsidRPr="00817299">
        <w:rPr>
          <w:rFonts w:ascii="Times New Roman" w:hAnsi="Times New Roman" w:cs="Times New Roman"/>
        </w:rPr>
        <w:tab/>
        <w:t xml:space="preserve">Stapleton AE, Au-Yeung M, Hooton TM, Fredricks DN, Roberts PL, Czaja CA, et al. Randomized, placebo-controlled Phase 2 trial of a </w:t>
      </w:r>
      <w:r w:rsidRPr="00817299">
        <w:rPr>
          <w:rFonts w:ascii="Times New Roman" w:hAnsi="Times New Roman" w:cs="Times New Roman"/>
          <w:i/>
          <w:iCs/>
        </w:rPr>
        <w:t>Lactobacillus crispatus</w:t>
      </w:r>
      <w:r w:rsidRPr="00817299">
        <w:rPr>
          <w:rFonts w:ascii="Times New Roman" w:hAnsi="Times New Roman" w:cs="Times New Roman"/>
        </w:rPr>
        <w:t xml:space="preserve"> probiotic given intravaginally for prevention of recurrent u</w:t>
      </w:r>
      <w:r w:rsidR="00D3323F">
        <w:rPr>
          <w:rFonts w:ascii="Times New Roman" w:hAnsi="Times New Roman" w:cs="Times New Roman"/>
        </w:rPr>
        <w:t xml:space="preserve">rinary tract infection. </w:t>
      </w:r>
      <w:proofErr w:type="spellStart"/>
      <w:r w:rsidR="00D3323F">
        <w:rPr>
          <w:rFonts w:ascii="Times New Roman" w:hAnsi="Times New Roman" w:cs="Times New Roman"/>
        </w:rPr>
        <w:t>Clin</w:t>
      </w:r>
      <w:proofErr w:type="spellEnd"/>
      <w:r w:rsidR="00D3323F">
        <w:rPr>
          <w:rFonts w:ascii="Times New Roman" w:hAnsi="Times New Roman" w:cs="Times New Roman"/>
        </w:rPr>
        <w:t xml:space="preserve"> Infect Dis 2011;52</w:t>
      </w:r>
      <w:r w:rsidRPr="00817299">
        <w:rPr>
          <w:rFonts w:ascii="Times New Roman" w:hAnsi="Times New Roman" w:cs="Times New Roman"/>
        </w:rPr>
        <w:t xml:space="preserve">:1212–7. </w:t>
      </w:r>
    </w:p>
    <w:p w14:paraId="1230913A" w14:textId="2DA93FA1"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52. </w:t>
      </w:r>
      <w:r w:rsidRPr="00817299">
        <w:rPr>
          <w:rFonts w:ascii="Times New Roman" w:hAnsi="Times New Roman" w:cs="Times New Roman"/>
        </w:rPr>
        <w:tab/>
        <w:t>LACTIN-V study for recurrent bacterial vaginosis - ClinicalTrials.gov [Inter</w:t>
      </w:r>
      <w:r w:rsidR="00D3323F">
        <w:rPr>
          <w:rFonts w:ascii="Times New Roman" w:hAnsi="Times New Roman" w:cs="Times New Roman"/>
        </w:rPr>
        <w:t>net]</w:t>
      </w:r>
      <w:r w:rsidRPr="00817299">
        <w:rPr>
          <w:rFonts w:ascii="Times New Roman" w:hAnsi="Times New Roman" w:cs="Times New Roman"/>
        </w:rPr>
        <w:t>. Available from: https://clinicaltrials.gov/ct2/show/NCT02766023</w:t>
      </w:r>
      <w:r w:rsidR="00D3323F">
        <w:rPr>
          <w:rFonts w:ascii="Times New Roman" w:hAnsi="Times New Roman" w:cs="Times New Roman"/>
        </w:rPr>
        <w:t>. Accessed 23 April 2019.</w:t>
      </w:r>
    </w:p>
    <w:p w14:paraId="6C400EB2" w14:textId="5560BBF5" w:rsidR="00441DB6" w:rsidRPr="00817299" w:rsidRDefault="00441DB6" w:rsidP="00512368">
      <w:pPr>
        <w:pStyle w:val="Bibliography"/>
        <w:spacing w:after="0"/>
        <w:rPr>
          <w:rFonts w:ascii="Times New Roman" w:hAnsi="Times New Roman" w:cs="Times New Roman"/>
        </w:rPr>
      </w:pPr>
      <w:r w:rsidRPr="00817299">
        <w:rPr>
          <w:rFonts w:ascii="Times New Roman" w:hAnsi="Times New Roman" w:cs="Times New Roman"/>
        </w:rPr>
        <w:t xml:space="preserve">53. </w:t>
      </w:r>
      <w:r w:rsidRPr="00817299">
        <w:rPr>
          <w:rFonts w:ascii="Times New Roman" w:hAnsi="Times New Roman" w:cs="Times New Roman"/>
        </w:rPr>
        <w:tab/>
        <w:t>McClelland RS, Richardson BA, Hassan WM, Chohan V, Lavreys L, Mandaliya K, et al. Improvement of vaginal health for Kenyan women at risk for acquisition of Human Immunodeficiency Virus type 1: results of a</w:t>
      </w:r>
      <w:r w:rsidR="00D3323F">
        <w:rPr>
          <w:rFonts w:ascii="Times New Roman" w:hAnsi="Times New Roman" w:cs="Times New Roman"/>
        </w:rPr>
        <w:t xml:space="preserve"> randomized trial. J Infect Dis 2008;197</w:t>
      </w:r>
      <w:bookmarkStart w:id="4" w:name="_GoBack"/>
      <w:bookmarkEnd w:id="4"/>
      <w:r w:rsidRPr="00817299">
        <w:rPr>
          <w:rFonts w:ascii="Times New Roman" w:hAnsi="Times New Roman" w:cs="Times New Roman"/>
        </w:rPr>
        <w:t xml:space="preserve">:1361–8. </w:t>
      </w:r>
      <w:r w:rsidR="00581D83" w:rsidRPr="00817299">
        <w:rPr>
          <w:rFonts w:ascii="Times New Roman" w:hAnsi="Times New Roman" w:cs="Times New Roman"/>
        </w:rPr>
        <w:t xml:space="preserve">  </w:t>
      </w:r>
    </w:p>
    <w:p w14:paraId="437A8825" w14:textId="77777777" w:rsidR="00784259" w:rsidRPr="00817299" w:rsidRDefault="00784259" w:rsidP="00512368">
      <w:pPr>
        <w:spacing w:after="0"/>
      </w:pPr>
    </w:p>
    <w:p w14:paraId="63BF8B2D" w14:textId="16712D8B" w:rsidR="00512368" w:rsidRPr="00817299" w:rsidRDefault="00512368" w:rsidP="00512368">
      <w:pPr>
        <w:spacing w:after="0"/>
      </w:pPr>
      <w:r w:rsidRPr="00817299">
        <w:br w:type="page"/>
      </w:r>
    </w:p>
    <w:p w14:paraId="315A37AC" w14:textId="472DE91C" w:rsidR="00784259" w:rsidRPr="00817299" w:rsidRDefault="00B35710" w:rsidP="00784259">
      <w:pPr>
        <w:widowControl w:val="0"/>
        <w:spacing w:after="0" w:line="480" w:lineRule="auto"/>
        <w:contextualSpacing/>
        <w:rPr>
          <w:rFonts w:ascii="Times New Roman" w:hAnsi="Times New Roman" w:cs="Times New Roman"/>
          <w:b/>
        </w:rPr>
      </w:pPr>
      <w:r w:rsidRPr="00817299">
        <w:rPr>
          <w:rFonts w:ascii="Times New Roman" w:hAnsi="Times New Roman" w:cs="Times New Roman"/>
          <w:sz w:val="24"/>
          <w:szCs w:val="24"/>
        </w:rPr>
        <w:lastRenderedPageBreak/>
        <w:fldChar w:fldCharType="end"/>
      </w:r>
      <w:r w:rsidR="00784259" w:rsidRPr="00817299">
        <w:rPr>
          <w:rFonts w:ascii="Times New Roman" w:hAnsi="Times New Roman" w:cs="Times New Roman"/>
          <w:b/>
        </w:rPr>
        <w:t xml:space="preserve">Tables, </w:t>
      </w:r>
      <w:r w:rsidR="0006286A" w:rsidRPr="00817299">
        <w:rPr>
          <w:rFonts w:ascii="Times New Roman" w:hAnsi="Times New Roman" w:cs="Times New Roman"/>
          <w:b/>
        </w:rPr>
        <w:t>Figure</w:t>
      </w:r>
      <w:r w:rsidR="00512368" w:rsidRPr="00817299">
        <w:rPr>
          <w:rFonts w:ascii="Times New Roman" w:hAnsi="Times New Roman" w:cs="Times New Roman"/>
          <w:b/>
        </w:rPr>
        <w:t>s</w:t>
      </w:r>
      <w:r w:rsidR="00784259" w:rsidRPr="00817299">
        <w:rPr>
          <w:rFonts w:ascii="Times New Roman" w:hAnsi="Times New Roman" w:cs="Times New Roman"/>
          <w:b/>
        </w:rPr>
        <w:t>,</w:t>
      </w:r>
      <w:r w:rsidR="0006286A" w:rsidRPr="00817299">
        <w:rPr>
          <w:rFonts w:ascii="Times New Roman" w:hAnsi="Times New Roman" w:cs="Times New Roman"/>
          <w:b/>
        </w:rPr>
        <w:t xml:space="preserve"> </w:t>
      </w:r>
      <w:r w:rsidR="00512368" w:rsidRPr="00817299">
        <w:rPr>
          <w:rFonts w:ascii="Times New Roman" w:hAnsi="Times New Roman" w:cs="Times New Roman"/>
          <w:b/>
        </w:rPr>
        <w:t xml:space="preserve">and Supplementary Materials </w:t>
      </w:r>
      <w:r w:rsidR="0006286A" w:rsidRPr="00817299">
        <w:rPr>
          <w:rFonts w:ascii="Times New Roman" w:hAnsi="Times New Roman" w:cs="Times New Roman"/>
          <w:b/>
        </w:rPr>
        <w:t>Caption List</w:t>
      </w:r>
    </w:p>
    <w:p w14:paraId="2C6C376F" w14:textId="0E6AC76D" w:rsidR="00784259" w:rsidRPr="00817299" w:rsidRDefault="00784259" w:rsidP="00784259">
      <w:pPr>
        <w:pStyle w:val="Bibliography"/>
        <w:spacing w:after="0" w:line="480" w:lineRule="auto"/>
        <w:rPr>
          <w:rFonts w:ascii="Times New Roman" w:hAnsi="Times New Roman" w:cs="Times New Roman"/>
        </w:rPr>
      </w:pPr>
      <w:r w:rsidRPr="00817299">
        <w:rPr>
          <w:rFonts w:ascii="Times New Roman" w:eastAsia="Calibri" w:hAnsi="Times New Roman" w:cs="Times New Roman"/>
          <w:b/>
        </w:rPr>
        <w:t xml:space="preserve">Table 1: </w:t>
      </w:r>
      <w:r w:rsidRPr="00817299">
        <w:rPr>
          <w:rFonts w:ascii="Times New Roman" w:eastAsia="Calibri" w:hAnsi="Times New Roman" w:cs="Times New Roman"/>
        </w:rPr>
        <w:t>Summary of BV/VMB study results.</w:t>
      </w:r>
    </w:p>
    <w:p w14:paraId="06921A27" w14:textId="0EBC964D" w:rsidR="00784259" w:rsidRPr="00817299" w:rsidRDefault="00784259" w:rsidP="00784259">
      <w:pPr>
        <w:spacing w:after="0" w:line="480" w:lineRule="auto"/>
        <w:rPr>
          <w:rFonts w:ascii="Times New Roman" w:eastAsia="Calibri" w:hAnsi="Times New Roman" w:cs="Times New Roman"/>
        </w:rPr>
      </w:pPr>
      <w:r w:rsidRPr="00817299">
        <w:rPr>
          <w:rFonts w:ascii="Times New Roman" w:eastAsia="Calibri" w:hAnsi="Times New Roman" w:cs="Times New Roman"/>
          <w:b/>
        </w:rPr>
        <w:t xml:space="preserve">Table 2: </w:t>
      </w:r>
      <w:r w:rsidRPr="00817299">
        <w:rPr>
          <w:rFonts w:ascii="Times New Roman" w:eastAsia="Calibri" w:hAnsi="Times New Roman" w:cs="Times New Roman"/>
        </w:rPr>
        <w:t>Summary of VVC study results.</w:t>
      </w:r>
    </w:p>
    <w:p w14:paraId="4E08408A" w14:textId="4A352B60" w:rsidR="00784259" w:rsidRPr="00817299" w:rsidRDefault="00784259" w:rsidP="00784259">
      <w:pPr>
        <w:spacing w:after="0" w:line="480" w:lineRule="auto"/>
        <w:rPr>
          <w:rFonts w:ascii="Times New Roman" w:hAnsi="Times New Roman" w:cs="Times New Roman"/>
          <w:b/>
        </w:rPr>
      </w:pPr>
      <w:r w:rsidRPr="00817299">
        <w:rPr>
          <w:rFonts w:ascii="Times New Roman" w:hAnsi="Times New Roman" w:cs="Times New Roman"/>
          <w:b/>
        </w:rPr>
        <w:t xml:space="preserve">Table 3: </w:t>
      </w:r>
      <w:r w:rsidRPr="00817299">
        <w:rPr>
          <w:rFonts w:ascii="Times New Roman" w:hAnsi="Times New Roman" w:cs="Times New Roman"/>
        </w:rPr>
        <w:t>Recommendations for vaginal probiotic efficacy evaluation</w:t>
      </w:r>
    </w:p>
    <w:p w14:paraId="20C4F90B" w14:textId="6ADC9C7C" w:rsidR="00CE14D1" w:rsidRPr="00817299" w:rsidRDefault="00CE14D1" w:rsidP="00784259">
      <w:pPr>
        <w:spacing w:after="0" w:line="480" w:lineRule="auto"/>
        <w:rPr>
          <w:rFonts w:ascii="Times New Roman" w:hAnsi="Times New Roman" w:cs="Times New Roman"/>
          <w:b/>
        </w:rPr>
      </w:pPr>
      <w:r w:rsidRPr="00817299">
        <w:rPr>
          <w:rFonts w:ascii="Times New Roman" w:hAnsi="Times New Roman" w:cs="Times New Roman"/>
          <w:b/>
        </w:rPr>
        <w:t>Figure 1:</w:t>
      </w:r>
      <w:r w:rsidRPr="00817299">
        <w:rPr>
          <w:rFonts w:ascii="Times New Roman" w:hAnsi="Times New Roman" w:cs="Times New Roman"/>
        </w:rPr>
        <w:t xml:space="preserve"> PRISMA flow diagram </w:t>
      </w:r>
    </w:p>
    <w:p w14:paraId="7E1DD688" w14:textId="7DB60DBC" w:rsidR="00CE14D1" w:rsidRPr="00817299" w:rsidRDefault="00CE14D1" w:rsidP="00784259">
      <w:pPr>
        <w:spacing w:after="0" w:line="480" w:lineRule="auto"/>
        <w:rPr>
          <w:rFonts w:ascii="Times New Roman" w:hAnsi="Times New Roman" w:cs="Times New Roman"/>
        </w:rPr>
      </w:pPr>
      <w:r w:rsidRPr="00817299">
        <w:rPr>
          <w:rFonts w:ascii="Times New Roman" w:hAnsi="Times New Roman" w:cs="Times New Roman"/>
          <w:b/>
        </w:rPr>
        <w:t xml:space="preserve">Figure 2: </w:t>
      </w:r>
      <w:r w:rsidRPr="00817299">
        <w:rPr>
          <w:rFonts w:ascii="Times New Roman" w:hAnsi="Times New Roman" w:cs="Times New Roman"/>
        </w:rPr>
        <w:t xml:space="preserve">Risk of bias </w:t>
      </w:r>
      <w:r w:rsidR="009D58DF" w:rsidRPr="00817299">
        <w:rPr>
          <w:rFonts w:ascii="Times New Roman" w:hAnsi="Times New Roman" w:cs="Times New Roman"/>
        </w:rPr>
        <w:t>assessments</w:t>
      </w:r>
    </w:p>
    <w:p w14:paraId="05BA618B" w14:textId="5F759DBD" w:rsidR="00CE14D1" w:rsidRPr="00817299" w:rsidRDefault="00CE14D1" w:rsidP="00784259">
      <w:pPr>
        <w:spacing w:after="0" w:line="480" w:lineRule="auto"/>
        <w:rPr>
          <w:rFonts w:ascii="Times New Roman" w:hAnsi="Times New Roman" w:cs="Times New Roman"/>
        </w:rPr>
      </w:pPr>
    </w:p>
    <w:p w14:paraId="370164D6" w14:textId="14B6B43F" w:rsidR="00512368" w:rsidRPr="00817299" w:rsidRDefault="00512368" w:rsidP="00784259">
      <w:pPr>
        <w:spacing w:after="0" w:line="480" w:lineRule="auto"/>
        <w:rPr>
          <w:rFonts w:ascii="Times New Roman" w:hAnsi="Times New Roman" w:cs="Times New Roman"/>
          <w:b/>
        </w:rPr>
      </w:pPr>
      <w:r w:rsidRPr="00817299">
        <w:rPr>
          <w:rFonts w:ascii="Times New Roman" w:hAnsi="Times New Roman" w:cs="Times New Roman"/>
          <w:b/>
        </w:rPr>
        <w:t>Appendix S1:</w:t>
      </w:r>
      <w:r w:rsidRPr="00817299">
        <w:rPr>
          <w:rFonts w:ascii="Times New Roman" w:hAnsi="Times New Roman" w:cs="Times New Roman"/>
        </w:rPr>
        <w:t xml:space="preserve"> Search terms and filters</w:t>
      </w:r>
    </w:p>
    <w:p w14:paraId="63CEC232" w14:textId="1B3F3FF2" w:rsidR="00CE14D1" w:rsidRPr="00817299" w:rsidRDefault="00CE14D1" w:rsidP="00784259">
      <w:pPr>
        <w:spacing w:after="0" w:line="480" w:lineRule="auto"/>
        <w:rPr>
          <w:rFonts w:ascii="Times New Roman" w:hAnsi="Times New Roman" w:cs="Times New Roman"/>
        </w:rPr>
      </w:pPr>
      <w:r w:rsidRPr="00817299">
        <w:rPr>
          <w:rFonts w:ascii="Times New Roman" w:hAnsi="Times New Roman" w:cs="Times New Roman"/>
          <w:b/>
        </w:rPr>
        <w:t>Table S</w:t>
      </w:r>
      <w:r w:rsidR="00B41F73" w:rsidRPr="00817299">
        <w:rPr>
          <w:rFonts w:ascii="Times New Roman" w:hAnsi="Times New Roman" w:cs="Times New Roman"/>
          <w:b/>
        </w:rPr>
        <w:t>1</w:t>
      </w:r>
      <w:r w:rsidR="009D58DF" w:rsidRPr="00817299">
        <w:rPr>
          <w:rFonts w:ascii="Times New Roman" w:hAnsi="Times New Roman" w:cs="Times New Roman"/>
          <w:b/>
        </w:rPr>
        <w:t>:</w:t>
      </w:r>
      <w:r w:rsidRPr="00817299">
        <w:rPr>
          <w:rFonts w:ascii="Times New Roman" w:hAnsi="Times New Roman" w:cs="Times New Roman"/>
          <w:b/>
        </w:rPr>
        <w:t xml:space="preserve"> </w:t>
      </w:r>
      <w:r w:rsidR="00B41F73" w:rsidRPr="00817299">
        <w:rPr>
          <w:rFonts w:ascii="Times New Roman" w:hAnsi="Times New Roman" w:cs="Times New Roman"/>
        </w:rPr>
        <w:t xml:space="preserve">Summary of </w:t>
      </w:r>
      <w:r w:rsidR="00DC6C60" w:rsidRPr="00817299">
        <w:rPr>
          <w:rFonts w:ascii="Times New Roman" w:hAnsi="Times New Roman" w:cs="Times New Roman"/>
        </w:rPr>
        <w:t>v</w:t>
      </w:r>
      <w:r w:rsidRPr="00817299">
        <w:rPr>
          <w:rFonts w:ascii="Times New Roman" w:hAnsi="Times New Roman" w:cs="Times New Roman"/>
        </w:rPr>
        <w:t>agina</w:t>
      </w:r>
      <w:r w:rsidR="009D58DF" w:rsidRPr="00817299">
        <w:rPr>
          <w:rFonts w:ascii="Times New Roman" w:hAnsi="Times New Roman" w:cs="Times New Roman"/>
        </w:rPr>
        <w:t xml:space="preserve">l </w:t>
      </w:r>
      <w:r w:rsidR="00B41F73" w:rsidRPr="00817299">
        <w:rPr>
          <w:rFonts w:ascii="Times New Roman" w:hAnsi="Times New Roman" w:cs="Times New Roman"/>
        </w:rPr>
        <w:t xml:space="preserve">probiotic strain </w:t>
      </w:r>
      <w:r w:rsidR="009D58DF" w:rsidRPr="00817299">
        <w:rPr>
          <w:rFonts w:ascii="Times New Roman" w:hAnsi="Times New Roman" w:cs="Times New Roman"/>
        </w:rPr>
        <w:t>d</w:t>
      </w:r>
      <w:r w:rsidRPr="00817299">
        <w:rPr>
          <w:rFonts w:ascii="Times New Roman" w:hAnsi="Times New Roman" w:cs="Times New Roman"/>
        </w:rPr>
        <w:t>etection</w:t>
      </w:r>
      <w:r w:rsidR="00DC6C60" w:rsidRPr="00817299">
        <w:rPr>
          <w:rFonts w:ascii="Times New Roman" w:hAnsi="Times New Roman" w:cs="Times New Roman"/>
        </w:rPr>
        <w:t xml:space="preserve"> </w:t>
      </w:r>
      <w:r w:rsidR="00B41F73" w:rsidRPr="00817299">
        <w:rPr>
          <w:rFonts w:ascii="Times New Roman" w:hAnsi="Times New Roman" w:cs="Times New Roman"/>
        </w:rPr>
        <w:t>results</w:t>
      </w:r>
    </w:p>
    <w:p w14:paraId="6B9A1CC1" w14:textId="6F863603" w:rsidR="00CE14D1" w:rsidRPr="00817299" w:rsidRDefault="00CE14D1" w:rsidP="00784259">
      <w:pPr>
        <w:spacing w:after="0" w:line="480" w:lineRule="auto"/>
        <w:rPr>
          <w:rFonts w:ascii="Times New Roman" w:hAnsi="Times New Roman" w:cs="Times New Roman"/>
          <w:b/>
        </w:rPr>
      </w:pPr>
      <w:r w:rsidRPr="00817299">
        <w:rPr>
          <w:rFonts w:ascii="Times New Roman" w:hAnsi="Times New Roman" w:cs="Times New Roman"/>
          <w:b/>
        </w:rPr>
        <w:t>Table S</w:t>
      </w:r>
      <w:r w:rsidR="00512368" w:rsidRPr="00817299">
        <w:rPr>
          <w:rFonts w:ascii="Times New Roman" w:hAnsi="Times New Roman" w:cs="Times New Roman"/>
          <w:b/>
        </w:rPr>
        <w:t>2</w:t>
      </w:r>
      <w:r w:rsidR="009D58DF" w:rsidRPr="00817299">
        <w:rPr>
          <w:rFonts w:ascii="Times New Roman" w:hAnsi="Times New Roman" w:cs="Times New Roman"/>
          <w:b/>
        </w:rPr>
        <w:t>:</w:t>
      </w:r>
      <w:r w:rsidRPr="00817299">
        <w:rPr>
          <w:rFonts w:ascii="Times New Roman" w:hAnsi="Times New Roman" w:cs="Times New Roman"/>
          <w:b/>
        </w:rPr>
        <w:t xml:space="preserve"> </w:t>
      </w:r>
      <w:r w:rsidR="009D58DF" w:rsidRPr="00817299">
        <w:rPr>
          <w:rFonts w:ascii="Times New Roman" w:hAnsi="Times New Roman" w:cs="Times New Roman"/>
        </w:rPr>
        <w:t>P</w:t>
      </w:r>
      <w:r w:rsidR="001C32F8" w:rsidRPr="00817299">
        <w:rPr>
          <w:rFonts w:ascii="Times New Roman" w:hAnsi="Times New Roman" w:cs="Times New Roman"/>
        </w:rPr>
        <w:t>roduct</w:t>
      </w:r>
      <w:r w:rsidR="00DC6C60" w:rsidRPr="00817299">
        <w:rPr>
          <w:rFonts w:ascii="Times New Roman" w:hAnsi="Times New Roman" w:cs="Times New Roman"/>
        </w:rPr>
        <w:t xml:space="preserve"> characteristics</w:t>
      </w:r>
    </w:p>
    <w:sectPr w:rsidR="00CE14D1" w:rsidRPr="00817299" w:rsidSect="00371067">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524F7D" w14:textId="77777777" w:rsidR="00483E14" w:rsidRDefault="00483E14" w:rsidP="0014377E">
      <w:pPr>
        <w:spacing w:after="0"/>
      </w:pPr>
      <w:r>
        <w:separator/>
      </w:r>
    </w:p>
  </w:endnote>
  <w:endnote w:type="continuationSeparator" w:id="0">
    <w:p w14:paraId="12C9D42D" w14:textId="77777777" w:rsidR="00483E14" w:rsidRDefault="00483E14" w:rsidP="001437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12190"/>
      <w:docPartObj>
        <w:docPartGallery w:val="Page Numbers (Bottom of Page)"/>
        <w:docPartUnique/>
      </w:docPartObj>
    </w:sdtPr>
    <w:sdtEndPr>
      <w:rPr>
        <w:noProof/>
      </w:rPr>
    </w:sdtEndPr>
    <w:sdtContent>
      <w:p w14:paraId="646AA2CA" w14:textId="5F9973B6" w:rsidR="006F7088" w:rsidRDefault="00906FB0" w:rsidP="00FC5994">
        <w:pPr>
          <w:pStyle w:val="Footer"/>
        </w:pPr>
        <w:r>
          <w:rPr>
            <w:rFonts w:ascii="Times New Roman" w:hAnsi="Times New Roman" w:cs="Times New Roman"/>
            <w:i/>
            <w:sz w:val="20"/>
            <w:szCs w:val="20"/>
          </w:rPr>
          <w:t>31</w:t>
        </w:r>
        <w:r w:rsidR="006F7088">
          <w:rPr>
            <w:rFonts w:ascii="Times New Roman" w:hAnsi="Times New Roman" w:cs="Times New Roman"/>
            <w:i/>
            <w:sz w:val="20"/>
            <w:szCs w:val="20"/>
          </w:rPr>
          <w:t xml:space="preserve"> May </w:t>
        </w:r>
        <w:r w:rsidR="006F7088" w:rsidRPr="00FC5994">
          <w:rPr>
            <w:rFonts w:ascii="Times New Roman" w:hAnsi="Times New Roman" w:cs="Times New Roman"/>
            <w:i/>
            <w:sz w:val="20"/>
            <w:szCs w:val="20"/>
          </w:rPr>
          <w:t>2019</w:t>
        </w:r>
        <w:r w:rsidR="006F7088">
          <w:t xml:space="preserve"> </w:t>
        </w:r>
        <w:r w:rsidR="006F7088">
          <w:tab/>
        </w:r>
        <w:r w:rsidR="006F7088">
          <w:tab/>
        </w:r>
        <w:r w:rsidR="006F7088">
          <w:fldChar w:fldCharType="begin"/>
        </w:r>
        <w:r w:rsidR="006F7088">
          <w:instrText xml:space="preserve"> PAGE   \* MERGEFORMAT </w:instrText>
        </w:r>
        <w:r w:rsidR="006F7088">
          <w:fldChar w:fldCharType="separate"/>
        </w:r>
        <w:r w:rsidR="00D3323F">
          <w:rPr>
            <w:noProof/>
          </w:rPr>
          <w:t>20</w:t>
        </w:r>
        <w:r w:rsidR="006F7088">
          <w:rPr>
            <w:noProof/>
          </w:rPr>
          <w:fldChar w:fldCharType="end"/>
        </w:r>
      </w:p>
    </w:sdtContent>
  </w:sdt>
  <w:p w14:paraId="630BBCF0" w14:textId="77777777" w:rsidR="006F7088" w:rsidRDefault="006F70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161B9" w14:textId="77777777" w:rsidR="00483E14" w:rsidRDefault="00483E14" w:rsidP="0014377E">
      <w:pPr>
        <w:spacing w:after="0"/>
      </w:pPr>
      <w:r>
        <w:separator/>
      </w:r>
    </w:p>
  </w:footnote>
  <w:footnote w:type="continuationSeparator" w:id="0">
    <w:p w14:paraId="4A13EBB4" w14:textId="77777777" w:rsidR="00483E14" w:rsidRDefault="00483E14" w:rsidP="0014377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517BE6"/>
    <w:multiLevelType w:val="hybridMultilevel"/>
    <w:tmpl w:val="EA72C8BA"/>
    <w:lvl w:ilvl="0" w:tplc="7382E01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5E0B03B1"/>
    <w:multiLevelType w:val="hybridMultilevel"/>
    <w:tmpl w:val="827C7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A64"/>
    <w:rsid w:val="00023481"/>
    <w:rsid w:val="00036CDE"/>
    <w:rsid w:val="0004514E"/>
    <w:rsid w:val="00047341"/>
    <w:rsid w:val="000608C5"/>
    <w:rsid w:val="0006286A"/>
    <w:rsid w:val="0006631B"/>
    <w:rsid w:val="0008753D"/>
    <w:rsid w:val="00092A64"/>
    <w:rsid w:val="00096143"/>
    <w:rsid w:val="000A3445"/>
    <w:rsid w:val="000A7B22"/>
    <w:rsid w:val="000B2244"/>
    <w:rsid w:val="000B4847"/>
    <w:rsid w:val="000C72DB"/>
    <w:rsid w:val="000D1165"/>
    <w:rsid w:val="000D20B8"/>
    <w:rsid w:val="000D7E3D"/>
    <w:rsid w:val="000E1422"/>
    <w:rsid w:val="000F58F6"/>
    <w:rsid w:val="00101782"/>
    <w:rsid w:val="0010664D"/>
    <w:rsid w:val="00123A3A"/>
    <w:rsid w:val="0013305E"/>
    <w:rsid w:val="00133274"/>
    <w:rsid w:val="0014377E"/>
    <w:rsid w:val="00145545"/>
    <w:rsid w:val="001467A8"/>
    <w:rsid w:val="0016150B"/>
    <w:rsid w:val="00163087"/>
    <w:rsid w:val="00166524"/>
    <w:rsid w:val="001768E5"/>
    <w:rsid w:val="0018404A"/>
    <w:rsid w:val="00190764"/>
    <w:rsid w:val="00190FF9"/>
    <w:rsid w:val="00193B78"/>
    <w:rsid w:val="00193CDE"/>
    <w:rsid w:val="001A30D5"/>
    <w:rsid w:val="001B5286"/>
    <w:rsid w:val="001B7999"/>
    <w:rsid w:val="001C32F8"/>
    <w:rsid w:val="001C428F"/>
    <w:rsid w:val="001E002F"/>
    <w:rsid w:val="001E0872"/>
    <w:rsid w:val="001F01F9"/>
    <w:rsid w:val="001F178E"/>
    <w:rsid w:val="0020709A"/>
    <w:rsid w:val="0021464B"/>
    <w:rsid w:val="002148D3"/>
    <w:rsid w:val="00225BB8"/>
    <w:rsid w:val="0023128A"/>
    <w:rsid w:val="0025235D"/>
    <w:rsid w:val="00271B74"/>
    <w:rsid w:val="0029367E"/>
    <w:rsid w:val="002A1A1B"/>
    <w:rsid w:val="002B7AE3"/>
    <w:rsid w:val="002C0262"/>
    <w:rsid w:val="002C0CD7"/>
    <w:rsid w:val="002C1CF6"/>
    <w:rsid w:val="002C7DAB"/>
    <w:rsid w:val="002D03A2"/>
    <w:rsid w:val="002D7B82"/>
    <w:rsid w:val="002F0C67"/>
    <w:rsid w:val="002F3D4F"/>
    <w:rsid w:val="00301CF0"/>
    <w:rsid w:val="003121B0"/>
    <w:rsid w:val="00313184"/>
    <w:rsid w:val="00314FBA"/>
    <w:rsid w:val="0032291B"/>
    <w:rsid w:val="00322C29"/>
    <w:rsid w:val="00325046"/>
    <w:rsid w:val="00335273"/>
    <w:rsid w:val="003434F1"/>
    <w:rsid w:val="00343E1E"/>
    <w:rsid w:val="00347530"/>
    <w:rsid w:val="00350EE1"/>
    <w:rsid w:val="00371067"/>
    <w:rsid w:val="003874C4"/>
    <w:rsid w:val="003D0A4F"/>
    <w:rsid w:val="003F195B"/>
    <w:rsid w:val="003F62C6"/>
    <w:rsid w:val="00401259"/>
    <w:rsid w:val="00415BD6"/>
    <w:rsid w:val="004167F7"/>
    <w:rsid w:val="004253C4"/>
    <w:rsid w:val="004263CD"/>
    <w:rsid w:val="004266E3"/>
    <w:rsid w:val="00441DB6"/>
    <w:rsid w:val="00442106"/>
    <w:rsid w:val="004661A6"/>
    <w:rsid w:val="00471F2D"/>
    <w:rsid w:val="00476A51"/>
    <w:rsid w:val="00480761"/>
    <w:rsid w:val="00483E14"/>
    <w:rsid w:val="004A55B3"/>
    <w:rsid w:val="004B0DA8"/>
    <w:rsid w:val="004B6C47"/>
    <w:rsid w:val="004C55B3"/>
    <w:rsid w:val="004D239D"/>
    <w:rsid w:val="004D53C8"/>
    <w:rsid w:val="004E06A7"/>
    <w:rsid w:val="004E5F9B"/>
    <w:rsid w:val="004F605E"/>
    <w:rsid w:val="00512368"/>
    <w:rsid w:val="005124AF"/>
    <w:rsid w:val="00522D9C"/>
    <w:rsid w:val="00527BED"/>
    <w:rsid w:val="00540D42"/>
    <w:rsid w:val="00546F33"/>
    <w:rsid w:val="0055096A"/>
    <w:rsid w:val="0057400A"/>
    <w:rsid w:val="005800B1"/>
    <w:rsid w:val="00581D83"/>
    <w:rsid w:val="00590D22"/>
    <w:rsid w:val="00596D59"/>
    <w:rsid w:val="005A7EC1"/>
    <w:rsid w:val="005B2EC1"/>
    <w:rsid w:val="005C4A0C"/>
    <w:rsid w:val="005C556C"/>
    <w:rsid w:val="005C776A"/>
    <w:rsid w:val="005D5835"/>
    <w:rsid w:val="005E23F2"/>
    <w:rsid w:val="005F2E00"/>
    <w:rsid w:val="005F3B50"/>
    <w:rsid w:val="005F44FC"/>
    <w:rsid w:val="00603EBD"/>
    <w:rsid w:val="006052EC"/>
    <w:rsid w:val="0061449C"/>
    <w:rsid w:val="00617468"/>
    <w:rsid w:val="00621EBE"/>
    <w:rsid w:val="006247DD"/>
    <w:rsid w:val="006331B2"/>
    <w:rsid w:val="006376D1"/>
    <w:rsid w:val="00640DA5"/>
    <w:rsid w:val="00643832"/>
    <w:rsid w:val="00644D1D"/>
    <w:rsid w:val="00645E9D"/>
    <w:rsid w:val="0065664D"/>
    <w:rsid w:val="00670492"/>
    <w:rsid w:val="00672E59"/>
    <w:rsid w:val="00673A22"/>
    <w:rsid w:val="006758D7"/>
    <w:rsid w:val="00694D61"/>
    <w:rsid w:val="006A0430"/>
    <w:rsid w:val="006A3186"/>
    <w:rsid w:val="006A6C09"/>
    <w:rsid w:val="006B2CB9"/>
    <w:rsid w:val="006D2CB1"/>
    <w:rsid w:val="006F6DC7"/>
    <w:rsid w:val="006F7088"/>
    <w:rsid w:val="00701762"/>
    <w:rsid w:val="00704C43"/>
    <w:rsid w:val="00712B15"/>
    <w:rsid w:val="00730342"/>
    <w:rsid w:val="00731BCD"/>
    <w:rsid w:val="007330E7"/>
    <w:rsid w:val="00744E01"/>
    <w:rsid w:val="00744EB5"/>
    <w:rsid w:val="00750785"/>
    <w:rsid w:val="00760547"/>
    <w:rsid w:val="00764CB3"/>
    <w:rsid w:val="00770F7B"/>
    <w:rsid w:val="00772BB3"/>
    <w:rsid w:val="00784259"/>
    <w:rsid w:val="00791161"/>
    <w:rsid w:val="007A2CF8"/>
    <w:rsid w:val="007A3763"/>
    <w:rsid w:val="007A5588"/>
    <w:rsid w:val="007C1589"/>
    <w:rsid w:val="007C2BAA"/>
    <w:rsid w:val="007C5B31"/>
    <w:rsid w:val="007D54F8"/>
    <w:rsid w:val="007D5974"/>
    <w:rsid w:val="007D7752"/>
    <w:rsid w:val="007D7991"/>
    <w:rsid w:val="007E3636"/>
    <w:rsid w:val="007E44F7"/>
    <w:rsid w:val="007E69CC"/>
    <w:rsid w:val="0080039D"/>
    <w:rsid w:val="00803BC1"/>
    <w:rsid w:val="00805BBB"/>
    <w:rsid w:val="00817299"/>
    <w:rsid w:val="00835F31"/>
    <w:rsid w:val="00840BF9"/>
    <w:rsid w:val="0084513C"/>
    <w:rsid w:val="008463CD"/>
    <w:rsid w:val="00865330"/>
    <w:rsid w:val="008719BC"/>
    <w:rsid w:val="00881384"/>
    <w:rsid w:val="008934C4"/>
    <w:rsid w:val="008A3437"/>
    <w:rsid w:val="008A5693"/>
    <w:rsid w:val="008B0249"/>
    <w:rsid w:val="008B6A91"/>
    <w:rsid w:val="008C430A"/>
    <w:rsid w:val="008D40B4"/>
    <w:rsid w:val="008E0346"/>
    <w:rsid w:val="008F4797"/>
    <w:rsid w:val="008F74BF"/>
    <w:rsid w:val="00905827"/>
    <w:rsid w:val="00906FB0"/>
    <w:rsid w:val="00910C70"/>
    <w:rsid w:val="00924A3F"/>
    <w:rsid w:val="009279AB"/>
    <w:rsid w:val="00944F8A"/>
    <w:rsid w:val="009839C2"/>
    <w:rsid w:val="00993EBC"/>
    <w:rsid w:val="009975DA"/>
    <w:rsid w:val="009A3CC5"/>
    <w:rsid w:val="009A3FBE"/>
    <w:rsid w:val="009B2068"/>
    <w:rsid w:val="009C57E0"/>
    <w:rsid w:val="009D49D7"/>
    <w:rsid w:val="009D58DF"/>
    <w:rsid w:val="009E1C76"/>
    <w:rsid w:val="009E7F69"/>
    <w:rsid w:val="009F0B17"/>
    <w:rsid w:val="00A00527"/>
    <w:rsid w:val="00A05B34"/>
    <w:rsid w:val="00A1562D"/>
    <w:rsid w:val="00A20CDA"/>
    <w:rsid w:val="00A21AB1"/>
    <w:rsid w:val="00A21C85"/>
    <w:rsid w:val="00A237DE"/>
    <w:rsid w:val="00A33A03"/>
    <w:rsid w:val="00A345FA"/>
    <w:rsid w:val="00A46F9E"/>
    <w:rsid w:val="00A5288B"/>
    <w:rsid w:val="00A624E0"/>
    <w:rsid w:val="00A8303C"/>
    <w:rsid w:val="00AC04F0"/>
    <w:rsid w:val="00AC11F8"/>
    <w:rsid w:val="00AC29EE"/>
    <w:rsid w:val="00AC356F"/>
    <w:rsid w:val="00AD6D77"/>
    <w:rsid w:val="00AE0ADB"/>
    <w:rsid w:val="00AE3096"/>
    <w:rsid w:val="00AE3C11"/>
    <w:rsid w:val="00AF01DA"/>
    <w:rsid w:val="00AF2C16"/>
    <w:rsid w:val="00B03A16"/>
    <w:rsid w:val="00B04532"/>
    <w:rsid w:val="00B06800"/>
    <w:rsid w:val="00B102AE"/>
    <w:rsid w:val="00B25991"/>
    <w:rsid w:val="00B35710"/>
    <w:rsid w:val="00B40391"/>
    <w:rsid w:val="00B41F73"/>
    <w:rsid w:val="00B44A82"/>
    <w:rsid w:val="00B50F08"/>
    <w:rsid w:val="00B62DC6"/>
    <w:rsid w:val="00B63568"/>
    <w:rsid w:val="00B7200C"/>
    <w:rsid w:val="00B8096E"/>
    <w:rsid w:val="00BB2933"/>
    <w:rsid w:val="00BB30B1"/>
    <w:rsid w:val="00BB5431"/>
    <w:rsid w:val="00BB547E"/>
    <w:rsid w:val="00BC0B21"/>
    <w:rsid w:val="00BC3B35"/>
    <w:rsid w:val="00BE763F"/>
    <w:rsid w:val="00BF30F7"/>
    <w:rsid w:val="00C12ADB"/>
    <w:rsid w:val="00C21366"/>
    <w:rsid w:val="00C21558"/>
    <w:rsid w:val="00C25499"/>
    <w:rsid w:val="00C30F40"/>
    <w:rsid w:val="00C407BD"/>
    <w:rsid w:val="00C46665"/>
    <w:rsid w:val="00C50704"/>
    <w:rsid w:val="00C542E4"/>
    <w:rsid w:val="00C5431A"/>
    <w:rsid w:val="00C55C97"/>
    <w:rsid w:val="00C5677D"/>
    <w:rsid w:val="00C64DE8"/>
    <w:rsid w:val="00C66631"/>
    <w:rsid w:val="00C66A99"/>
    <w:rsid w:val="00C66F87"/>
    <w:rsid w:val="00C67FFC"/>
    <w:rsid w:val="00C72850"/>
    <w:rsid w:val="00C75276"/>
    <w:rsid w:val="00C77E59"/>
    <w:rsid w:val="00C80EFD"/>
    <w:rsid w:val="00C812D6"/>
    <w:rsid w:val="00C81DE4"/>
    <w:rsid w:val="00C90DFC"/>
    <w:rsid w:val="00C91CB8"/>
    <w:rsid w:val="00C9297C"/>
    <w:rsid w:val="00CB2A6E"/>
    <w:rsid w:val="00CC0B0C"/>
    <w:rsid w:val="00CC0C85"/>
    <w:rsid w:val="00CD2B0D"/>
    <w:rsid w:val="00CD625B"/>
    <w:rsid w:val="00CE14D1"/>
    <w:rsid w:val="00CE7C57"/>
    <w:rsid w:val="00CF2CD8"/>
    <w:rsid w:val="00CF4FCF"/>
    <w:rsid w:val="00D01E06"/>
    <w:rsid w:val="00D12EA8"/>
    <w:rsid w:val="00D168FE"/>
    <w:rsid w:val="00D268BC"/>
    <w:rsid w:val="00D27093"/>
    <w:rsid w:val="00D3323F"/>
    <w:rsid w:val="00D33756"/>
    <w:rsid w:val="00D3577F"/>
    <w:rsid w:val="00D36AD0"/>
    <w:rsid w:val="00D37625"/>
    <w:rsid w:val="00D42395"/>
    <w:rsid w:val="00D43F6E"/>
    <w:rsid w:val="00D45D0E"/>
    <w:rsid w:val="00D50E62"/>
    <w:rsid w:val="00D56DB2"/>
    <w:rsid w:val="00D57A28"/>
    <w:rsid w:val="00D57EDF"/>
    <w:rsid w:val="00D70B6A"/>
    <w:rsid w:val="00D7351F"/>
    <w:rsid w:val="00D776DF"/>
    <w:rsid w:val="00DA4D27"/>
    <w:rsid w:val="00DB2778"/>
    <w:rsid w:val="00DB5EC4"/>
    <w:rsid w:val="00DB7C4C"/>
    <w:rsid w:val="00DC1839"/>
    <w:rsid w:val="00DC1AD9"/>
    <w:rsid w:val="00DC4A64"/>
    <w:rsid w:val="00DC6C60"/>
    <w:rsid w:val="00DC6E9C"/>
    <w:rsid w:val="00DC7483"/>
    <w:rsid w:val="00DD516A"/>
    <w:rsid w:val="00DF1001"/>
    <w:rsid w:val="00DF7C1B"/>
    <w:rsid w:val="00E063BA"/>
    <w:rsid w:val="00E07B69"/>
    <w:rsid w:val="00E2246B"/>
    <w:rsid w:val="00E363F0"/>
    <w:rsid w:val="00E366B4"/>
    <w:rsid w:val="00E370BD"/>
    <w:rsid w:val="00E54CFE"/>
    <w:rsid w:val="00E559C0"/>
    <w:rsid w:val="00E55F77"/>
    <w:rsid w:val="00E757C9"/>
    <w:rsid w:val="00E928B3"/>
    <w:rsid w:val="00E9423E"/>
    <w:rsid w:val="00E96AD9"/>
    <w:rsid w:val="00EA2634"/>
    <w:rsid w:val="00EC432D"/>
    <w:rsid w:val="00ED22BB"/>
    <w:rsid w:val="00EE4A33"/>
    <w:rsid w:val="00EE560B"/>
    <w:rsid w:val="00EE60B7"/>
    <w:rsid w:val="00EF7921"/>
    <w:rsid w:val="00F04077"/>
    <w:rsid w:val="00F05189"/>
    <w:rsid w:val="00F06C7B"/>
    <w:rsid w:val="00F10E66"/>
    <w:rsid w:val="00F126DC"/>
    <w:rsid w:val="00F2743A"/>
    <w:rsid w:val="00F3231F"/>
    <w:rsid w:val="00F34AC3"/>
    <w:rsid w:val="00F442E9"/>
    <w:rsid w:val="00F45BF1"/>
    <w:rsid w:val="00F54116"/>
    <w:rsid w:val="00F62C10"/>
    <w:rsid w:val="00F726CE"/>
    <w:rsid w:val="00F76B91"/>
    <w:rsid w:val="00F9475D"/>
    <w:rsid w:val="00FB6504"/>
    <w:rsid w:val="00FB6D02"/>
    <w:rsid w:val="00FB78E5"/>
    <w:rsid w:val="00FC5994"/>
    <w:rsid w:val="00FD6717"/>
    <w:rsid w:val="00FE0CC2"/>
    <w:rsid w:val="00FE1F15"/>
    <w:rsid w:val="00FE21EF"/>
    <w:rsid w:val="00FE7168"/>
    <w:rsid w:val="00FF07AD"/>
    <w:rsid w:val="00FF77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8F8B6"/>
  <w15:chartTrackingRefBased/>
  <w15:docId w15:val="{12A13DA4-8029-48BF-A76E-F3D4CBB8D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330"/>
    <w:pPr>
      <w:spacing w:after="160"/>
    </w:pPr>
  </w:style>
  <w:style w:type="paragraph" w:styleId="Heading1">
    <w:name w:val="heading 1"/>
    <w:basedOn w:val="Normal"/>
    <w:link w:val="Heading1Char"/>
    <w:uiPriority w:val="9"/>
    <w:qFormat/>
    <w:rsid w:val="00A05B34"/>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5330"/>
    <w:rPr>
      <w:sz w:val="16"/>
      <w:szCs w:val="16"/>
    </w:rPr>
  </w:style>
  <w:style w:type="paragraph" w:styleId="CommentText">
    <w:name w:val="annotation text"/>
    <w:basedOn w:val="Normal"/>
    <w:link w:val="CommentTextChar"/>
    <w:uiPriority w:val="99"/>
    <w:unhideWhenUsed/>
    <w:rsid w:val="00865330"/>
    <w:rPr>
      <w:sz w:val="20"/>
      <w:szCs w:val="20"/>
    </w:rPr>
  </w:style>
  <w:style w:type="character" w:customStyle="1" w:styleId="CommentTextChar">
    <w:name w:val="Comment Text Char"/>
    <w:basedOn w:val="DefaultParagraphFont"/>
    <w:link w:val="CommentText"/>
    <w:uiPriority w:val="99"/>
    <w:rsid w:val="00865330"/>
    <w:rPr>
      <w:sz w:val="20"/>
      <w:szCs w:val="20"/>
    </w:rPr>
  </w:style>
  <w:style w:type="paragraph" w:styleId="BalloonText">
    <w:name w:val="Balloon Text"/>
    <w:basedOn w:val="Normal"/>
    <w:link w:val="BalloonTextChar"/>
    <w:uiPriority w:val="99"/>
    <w:semiHidden/>
    <w:unhideWhenUsed/>
    <w:rsid w:val="0086533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533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50EE1"/>
    <w:rPr>
      <w:b/>
      <w:bCs/>
    </w:rPr>
  </w:style>
  <w:style w:type="character" w:customStyle="1" w:styleId="CommentSubjectChar">
    <w:name w:val="Comment Subject Char"/>
    <w:basedOn w:val="CommentTextChar"/>
    <w:link w:val="CommentSubject"/>
    <w:uiPriority w:val="99"/>
    <w:semiHidden/>
    <w:rsid w:val="00350EE1"/>
    <w:rPr>
      <w:b/>
      <w:bCs/>
      <w:sz w:val="20"/>
      <w:szCs w:val="20"/>
    </w:rPr>
  </w:style>
  <w:style w:type="character" w:styleId="Hyperlink">
    <w:name w:val="Hyperlink"/>
    <w:basedOn w:val="DefaultParagraphFont"/>
    <w:uiPriority w:val="99"/>
    <w:unhideWhenUsed/>
    <w:rsid w:val="00FE7168"/>
    <w:rPr>
      <w:color w:val="0563C1" w:themeColor="hyperlink"/>
      <w:u w:val="single"/>
    </w:rPr>
  </w:style>
  <w:style w:type="paragraph" w:styleId="ListParagraph">
    <w:name w:val="List Paragraph"/>
    <w:basedOn w:val="Normal"/>
    <w:uiPriority w:val="34"/>
    <w:qFormat/>
    <w:rsid w:val="00FE7168"/>
    <w:pPr>
      <w:widowControl w:val="0"/>
      <w:spacing w:after="0"/>
      <w:ind w:left="720"/>
      <w:contextualSpacing/>
    </w:pPr>
  </w:style>
  <w:style w:type="paragraph" w:styleId="Header">
    <w:name w:val="header"/>
    <w:basedOn w:val="Normal"/>
    <w:link w:val="HeaderChar"/>
    <w:uiPriority w:val="99"/>
    <w:unhideWhenUsed/>
    <w:rsid w:val="0014377E"/>
    <w:pPr>
      <w:tabs>
        <w:tab w:val="center" w:pos="4513"/>
        <w:tab w:val="right" w:pos="9026"/>
      </w:tabs>
      <w:spacing w:after="0"/>
    </w:pPr>
  </w:style>
  <w:style w:type="character" w:customStyle="1" w:styleId="HeaderChar">
    <w:name w:val="Header Char"/>
    <w:basedOn w:val="DefaultParagraphFont"/>
    <w:link w:val="Header"/>
    <w:uiPriority w:val="99"/>
    <w:rsid w:val="0014377E"/>
  </w:style>
  <w:style w:type="paragraph" w:styleId="Footer">
    <w:name w:val="footer"/>
    <w:basedOn w:val="Normal"/>
    <w:link w:val="FooterChar"/>
    <w:uiPriority w:val="99"/>
    <w:unhideWhenUsed/>
    <w:rsid w:val="0014377E"/>
    <w:pPr>
      <w:tabs>
        <w:tab w:val="center" w:pos="4513"/>
        <w:tab w:val="right" w:pos="9026"/>
      </w:tabs>
      <w:spacing w:after="0"/>
    </w:pPr>
  </w:style>
  <w:style w:type="character" w:customStyle="1" w:styleId="FooterChar">
    <w:name w:val="Footer Char"/>
    <w:basedOn w:val="DefaultParagraphFont"/>
    <w:link w:val="Footer"/>
    <w:uiPriority w:val="99"/>
    <w:rsid w:val="0014377E"/>
  </w:style>
  <w:style w:type="character" w:customStyle="1" w:styleId="Heading1Char">
    <w:name w:val="Heading 1 Char"/>
    <w:basedOn w:val="DefaultParagraphFont"/>
    <w:link w:val="Heading1"/>
    <w:uiPriority w:val="9"/>
    <w:rsid w:val="00A05B34"/>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A05B34"/>
  </w:style>
  <w:style w:type="paragraph" w:styleId="Bibliography">
    <w:name w:val="Bibliography"/>
    <w:basedOn w:val="Normal"/>
    <w:next w:val="Normal"/>
    <w:uiPriority w:val="37"/>
    <w:unhideWhenUsed/>
    <w:rsid w:val="00670492"/>
    <w:pPr>
      <w:tabs>
        <w:tab w:val="left" w:pos="504"/>
      </w:tabs>
      <w:spacing w:after="240"/>
      <w:ind w:left="504" w:hanging="504"/>
    </w:pPr>
  </w:style>
  <w:style w:type="character" w:customStyle="1" w:styleId="Mention1">
    <w:name w:val="Mention1"/>
    <w:basedOn w:val="DefaultParagraphFont"/>
    <w:uiPriority w:val="99"/>
    <w:semiHidden/>
    <w:unhideWhenUsed/>
    <w:rsid w:val="00670492"/>
    <w:rPr>
      <w:color w:val="2B579A"/>
      <w:shd w:val="clear" w:color="auto" w:fill="E6E6E6"/>
    </w:rPr>
  </w:style>
  <w:style w:type="table" w:customStyle="1" w:styleId="TableGrid1">
    <w:name w:val="Table Grid1"/>
    <w:basedOn w:val="TableNormal"/>
    <w:next w:val="TableGrid"/>
    <w:uiPriority w:val="39"/>
    <w:rsid w:val="00225BB8"/>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25B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71067"/>
  </w:style>
  <w:style w:type="paragraph" w:styleId="Revision">
    <w:name w:val="Revision"/>
    <w:hidden/>
    <w:uiPriority w:val="99"/>
    <w:semiHidden/>
    <w:rsid w:val="006B2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8882974">
      <w:bodyDiv w:val="1"/>
      <w:marLeft w:val="0"/>
      <w:marRight w:val="0"/>
      <w:marTop w:val="0"/>
      <w:marBottom w:val="0"/>
      <w:divBdr>
        <w:top w:val="none" w:sz="0" w:space="0" w:color="auto"/>
        <w:left w:val="none" w:sz="0" w:space="0" w:color="auto"/>
        <w:bottom w:val="none" w:sz="0" w:space="0" w:color="auto"/>
        <w:right w:val="none" w:sz="0" w:space="0" w:color="auto"/>
      </w:divBdr>
    </w:div>
    <w:div w:id="1402169985">
      <w:bodyDiv w:val="1"/>
      <w:marLeft w:val="0"/>
      <w:marRight w:val="0"/>
      <w:marTop w:val="0"/>
      <w:marBottom w:val="0"/>
      <w:divBdr>
        <w:top w:val="none" w:sz="0" w:space="0" w:color="auto"/>
        <w:left w:val="none" w:sz="0" w:space="0" w:color="auto"/>
        <w:bottom w:val="none" w:sz="0" w:space="0" w:color="auto"/>
        <w:right w:val="none" w:sz="0" w:space="0" w:color="auto"/>
      </w:divBdr>
      <w:divsChild>
        <w:div w:id="587926725">
          <w:marLeft w:val="0"/>
          <w:marRight w:val="0"/>
          <w:marTop w:val="0"/>
          <w:marBottom w:val="0"/>
          <w:divBdr>
            <w:top w:val="none" w:sz="0" w:space="0" w:color="auto"/>
            <w:left w:val="none" w:sz="0" w:space="0" w:color="auto"/>
            <w:bottom w:val="none" w:sz="0" w:space="0" w:color="auto"/>
            <w:right w:val="none" w:sz="0" w:space="0" w:color="auto"/>
          </w:divBdr>
        </w:div>
      </w:divsChild>
    </w:div>
    <w:div w:id="144514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vandewijgert@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21</Pages>
  <Words>63267</Words>
  <Characters>360627</Characters>
  <Application>Microsoft Office Word</Application>
  <DocSecurity>0</DocSecurity>
  <Lines>3005</Lines>
  <Paragraphs>84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 Wijgert, Janneke</dc:creator>
  <cp:keywords/>
  <dc:description/>
  <cp:lastModifiedBy>van de Wijgert, Janneke</cp:lastModifiedBy>
  <cp:revision>36</cp:revision>
  <dcterms:created xsi:type="dcterms:W3CDTF">2019-05-23T09:08:00Z</dcterms:created>
  <dcterms:modified xsi:type="dcterms:W3CDTF">2019-07-3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URIZM5G"/&gt;&lt;style id="http://www.zotero.org/styles/bjog" hasBibliography="1" bibliographyStyleHasBeenSet="1"/&gt;&lt;prefs&gt;&lt;pref name="fieldType" value="Field"/&gt;&lt;/prefs&gt;&lt;/data&gt;</vt:lpwstr>
  </property>
</Properties>
</file>